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B0891" w:rsidRPr="007F3FE5" w:rsidRDefault="006B0891" w:rsidP="006B0891">
      <w:pPr>
        <w:jc w:val="center"/>
        <w:rPr>
          <w:rFonts w:cs="Arial"/>
          <w:b/>
        </w:rPr>
      </w:pPr>
      <w:r w:rsidRPr="007F3FE5">
        <w:rPr>
          <w:rFonts w:cs="Arial"/>
          <w:b/>
          <w:color w:val="000000"/>
        </w:rPr>
        <w:t>Diseño e Implementación de Unidad Electroquirúrgica Enfocado en la Reducción del Índice de Sangrado con Control de Potencia Automático.</w:t>
      </w:r>
      <w:r w:rsidRPr="007F3FE5">
        <w:rPr>
          <w:rFonts w:cs="Arial"/>
          <w:b/>
        </w:rPr>
        <w:t xml:space="preserve"> </w:t>
      </w:r>
    </w:p>
    <w:p w:rsidR="006B0891" w:rsidRDefault="006B0891" w:rsidP="006B0891">
      <w:pPr>
        <w:pStyle w:val="Estilo14ptoNegritaCentrado"/>
        <w:rPr>
          <w:rFonts w:cs="Arial"/>
          <w:sz w:val="22"/>
          <w:szCs w:val="22"/>
        </w:rPr>
      </w:pPr>
      <w:r w:rsidRPr="00AB6FED">
        <w:rPr>
          <w:rFonts w:cs="Arial"/>
          <w:sz w:val="22"/>
          <w:szCs w:val="22"/>
        </w:rPr>
        <w:t xml:space="preserve"> </w:t>
      </w:r>
    </w:p>
    <w:p w:rsidR="006E72C6" w:rsidRDefault="006E72C6" w:rsidP="006B0891">
      <w:pPr>
        <w:pStyle w:val="Estilo14ptoNegritaCentrado"/>
        <w:rPr>
          <w:rFonts w:cs="Arial"/>
          <w:sz w:val="22"/>
          <w:szCs w:val="22"/>
        </w:rPr>
      </w:pPr>
    </w:p>
    <w:p w:rsidR="006E72C6" w:rsidRDefault="006E72C6" w:rsidP="006B0891">
      <w:pPr>
        <w:pStyle w:val="Estilo14ptoNegritaCentrado"/>
        <w:rPr>
          <w:rFonts w:cs="Arial"/>
          <w:sz w:val="22"/>
          <w:szCs w:val="22"/>
        </w:rPr>
      </w:pPr>
    </w:p>
    <w:p w:rsidR="006E72C6" w:rsidRPr="007F3FE5" w:rsidRDefault="006E72C6" w:rsidP="006B0891">
      <w:pPr>
        <w:pStyle w:val="Estilo14ptoNegritaCentrado"/>
        <w:rPr>
          <w:rFonts w:cs="Arial"/>
          <w:sz w:val="22"/>
          <w:szCs w:val="22"/>
        </w:rPr>
      </w:pPr>
    </w:p>
    <w:p w:rsidR="006B0891" w:rsidRPr="007F3FE5" w:rsidRDefault="006B0891" w:rsidP="006B0891">
      <w:pPr>
        <w:pStyle w:val="Estilo14ptoNegritaCentrado"/>
        <w:rPr>
          <w:rFonts w:cs="Arial"/>
          <w:sz w:val="24"/>
          <w:szCs w:val="24"/>
        </w:rPr>
      </w:pPr>
      <w:r w:rsidRPr="007F3FE5">
        <w:rPr>
          <w:rFonts w:cs="Arial"/>
          <w:sz w:val="24"/>
          <w:szCs w:val="24"/>
        </w:rPr>
        <w:t xml:space="preserve">Autores </w:t>
      </w:r>
    </w:p>
    <w:p w:rsidR="006B0891" w:rsidRPr="007F3FE5" w:rsidRDefault="006B0891" w:rsidP="006B0891">
      <w:pPr>
        <w:pStyle w:val="Estilo18ptoNegritaCentrado"/>
        <w:rPr>
          <w:rFonts w:cs="Arial"/>
          <w:noProof/>
          <w:sz w:val="22"/>
          <w:szCs w:val="22"/>
        </w:rPr>
      </w:pPr>
      <w:r w:rsidRPr="007F3FE5">
        <w:rPr>
          <w:rFonts w:cs="Arial"/>
          <w:sz w:val="22"/>
          <w:szCs w:val="22"/>
        </w:rPr>
        <w:t xml:space="preserve">ANDRÉS EDUARDO SUAREZ PRADA </w:t>
      </w:r>
    </w:p>
    <w:p w:rsidR="006B0891" w:rsidRPr="007F3FE5" w:rsidRDefault="006B0891" w:rsidP="006B0891">
      <w:pPr>
        <w:pStyle w:val="Estilo18ptoNegritaCentrado"/>
        <w:rPr>
          <w:rFonts w:cs="Arial"/>
          <w:noProof/>
          <w:sz w:val="22"/>
          <w:szCs w:val="22"/>
        </w:rPr>
      </w:pPr>
      <w:r w:rsidRPr="007F3FE5">
        <w:rPr>
          <w:rFonts w:cs="Arial"/>
          <w:noProof/>
          <w:sz w:val="22"/>
          <w:szCs w:val="22"/>
        </w:rPr>
        <w:t>JUAN CARLOS SIERRA MENDEZ</w:t>
      </w:r>
    </w:p>
    <w:p w:rsidR="006B0891" w:rsidRPr="007F3FE5" w:rsidRDefault="006B0891" w:rsidP="006B0891">
      <w:pPr>
        <w:pStyle w:val="Estilo14ptoNegritaCentrado"/>
        <w:rPr>
          <w:rFonts w:cs="Arial"/>
          <w:sz w:val="22"/>
          <w:szCs w:val="22"/>
        </w:rPr>
      </w:pPr>
      <w:r w:rsidRPr="007F3FE5">
        <w:rPr>
          <w:rFonts w:cs="Arial"/>
          <w:sz w:val="22"/>
          <w:szCs w:val="22"/>
        </w:rPr>
        <w:t>LUZBIN RAUL BAUTISTA VALDEZ</w:t>
      </w:r>
    </w:p>
    <w:p w:rsidR="006B0891" w:rsidRPr="007F3FE5" w:rsidRDefault="006B0891" w:rsidP="006B0891">
      <w:pPr>
        <w:pStyle w:val="Estilo14ptoNegritaCentrado"/>
        <w:rPr>
          <w:rFonts w:cs="Arial"/>
          <w:sz w:val="22"/>
          <w:szCs w:val="22"/>
        </w:rPr>
      </w:pPr>
    </w:p>
    <w:p w:rsidR="006E72C6" w:rsidRPr="007F3FE5" w:rsidRDefault="006E72C6" w:rsidP="006B0891">
      <w:pPr>
        <w:pStyle w:val="Estilo14ptoNegritaCentrado"/>
        <w:rPr>
          <w:rFonts w:cs="Arial"/>
          <w:sz w:val="22"/>
          <w:szCs w:val="22"/>
        </w:rPr>
      </w:pPr>
    </w:p>
    <w:p w:rsidR="006E72C6" w:rsidRPr="007F3FE5" w:rsidRDefault="006E72C6" w:rsidP="006B0891">
      <w:pPr>
        <w:pStyle w:val="Estilo14ptoNegritaCentrado"/>
        <w:rPr>
          <w:rFonts w:cs="Arial"/>
          <w:sz w:val="22"/>
          <w:szCs w:val="22"/>
        </w:rPr>
      </w:pPr>
    </w:p>
    <w:p w:rsidR="006B0891" w:rsidRPr="007F3FE5" w:rsidRDefault="006B0891" w:rsidP="006B0891">
      <w:pPr>
        <w:pStyle w:val="Estilo14ptoNegritaCentrado"/>
        <w:rPr>
          <w:rFonts w:cs="Arial"/>
          <w:sz w:val="22"/>
          <w:szCs w:val="22"/>
        </w:rPr>
      </w:pPr>
      <w:r w:rsidRPr="007F3FE5">
        <w:rPr>
          <w:rFonts w:cs="Arial"/>
          <w:sz w:val="22"/>
          <w:szCs w:val="22"/>
        </w:rPr>
        <w:t>Director</w:t>
      </w:r>
    </w:p>
    <w:p w:rsidR="006B0891" w:rsidRPr="007F3FE5" w:rsidRDefault="006B0891" w:rsidP="006B0891">
      <w:pPr>
        <w:pStyle w:val="Estilo14ptoNegritaCentrado"/>
        <w:rPr>
          <w:rFonts w:cs="Arial"/>
          <w:sz w:val="22"/>
          <w:szCs w:val="22"/>
        </w:rPr>
      </w:pPr>
      <w:r w:rsidRPr="007F3FE5">
        <w:rPr>
          <w:rFonts w:cs="Arial"/>
          <w:sz w:val="22"/>
          <w:szCs w:val="22"/>
        </w:rPr>
        <w:t>ING. JORGE EDUARDO QUINTERO MUÑOZ</w:t>
      </w:r>
    </w:p>
    <w:p w:rsidR="006B0891" w:rsidRPr="007F3FE5" w:rsidRDefault="006B0891" w:rsidP="006B0891">
      <w:pPr>
        <w:pStyle w:val="Estilo14ptoNegritaCentrado"/>
        <w:rPr>
          <w:rFonts w:cs="Arial"/>
          <w:color w:val="000000"/>
          <w:sz w:val="22"/>
          <w:szCs w:val="22"/>
        </w:rPr>
      </w:pPr>
    </w:p>
    <w:p w:rsidR="006E72C6" w:rsidRPr="007F3FE5" w:rsidRDefault="006E72C6" w:rsidP="006B0891">
      <w:pPr>
        <w:pStyle w:val="Estilo14ptoNegritaCentrado"/>
        <w:rPr>
          <w:rFonts w:cs="Arial"/>
          <w:color w:val="000000"/>
          <w:sz w:val="22"/>
          <w:szCs w:val="22"/>
        </w:rPr>
      </w:pPr>
    </w:p>
    <w:p w:rsidR="006E72C6" w:rsidRPr="007F3FE5" w:rsidRDefault="006E72C6" w:rsidP="006B0891">
      <w:pPr>
        <w:pStyle w:val="Estilo14ptoNegritaCentrado"/>
        <w:rPr>
          <w:rFonts w:cs="Arial"/>
          <w:color w:val="000000"/>
          <w:sz w:val="22"/>
          <w:szCs w:val="22"/>
        </w:rPr>
      </w:pPr>
    </w:p>
    <w:p w:rsidR="006B0891" w:rsidRPr="007F3FE5" w:rsidRDefault="006B0891" w:rsidP="006B0891">
      <w:pPr>
        <w:pStyle w:val="Estilo14ptoNegritaCentrado"/>
        <w:rPr>
          <w:rFonts w:cs="Arial"/>
          <w:sz w:val="22"/>
          <w:szCs w:val="22"/>
        </w:rPr>
      </w:pPr>
      <w:r w:rsidRPr="007F3FE5">
        <w:rPr>
          <w:rFonts w:cs="Arial"/>
          <w:sz w:val="22"/>
          <w:szCs w:val="22"/>
        </w:rPr>
        <w:t xml:space="preserve">Codirector </w:t>
      </w:r>
    </w:p>
    <w:p w:rsidR="006B0891" w:rsidRPr="007F3FE5" w:rsidRDefault="006B0891" w:rsidP="006B0891">
      <w:pPr>
        <w:pStyle w:val="Estilo14ptoNegritaCentrado"/>
        <w:tabs>
          <w:tab w:val="left" w:pos="2506"/>
          <w:tab w:val="center" w:pos="4278"/>
        </w:tabs>
        <w:jc w:val="left"/>
        <w:rPr>
          <w:rFonts w:cs="Arial"/>
          <w:color w:val="000000"/>
          <w:sz w:val="22"/>
          <w:szCs w:val="22"/>
        </w:rPr>
      </w:pPr>
      <w:r w:rsidRPr="007F3FE5">
        <w:rPr>
          <w:rFonts w:cs="Arial"/>
          <w:color w:val="000000"/>
          <w:sz w:val="22"/>
          <w:szCs w:val="22"/>
        </w:rPr>
        <w:tab/>
      </w:r>
      <w:proofErr w:type="spellStart"/>
      <w:r w:rsidRPr="007F3FE5">
        <w:rPr>
          <w:rFonts w:cs="Arial"/>
          <w:color w:val="000000"/>
          <w:sz w:val="22"/>
          <w:szCs w:val="22"/>
        </w:rPr>
        <w:t>Ph.D</w:t>
      </w:r>
      <w:proofErr w:type="spellEnd"/>
      <w:r w:rsidRPr="007F3FE5">
        <w:rPr>
          <w:rFonts w:cs="Arial"/>
          <w:color w:val="000000"/>
          <w:sz w:val="22"/>
          <w:szCs w:val="22"/>
        </w:rPr>
        <w:t>. DANIEL ALFONSO SIERRA BUENO</w:t>
      </w:r>
    </w:p>
    <w:p w:rsidR="006B0891" w:rsidRPr="007F3FE5" w:rsidRDefault="006B0891" w:rsidP="006B0891">
      <w:pPr>
        <w:pStyle w:val="Estilo14ptoNegritaCentrado"/>
        <w:tabs>
          <w:tab w:val="left" w:pos="2506"/>
          <w:tab w:val="center" w:pos="4278"/>
        </w:tabs>
        <w:jc w:val="left"/>
        <w:rPr>
          <w:rFonts w:cs="Arial"/>
          <w:color w:val="000000"/>
          <w:sz w:val="22"/>
          <w:szCs w:val="22"/>
        </w:rPr>
      </w:pPr>
    </w:p>
    <w:p w:rsidR="006B0891" w:rsidRPr="007F3FE5" w:rsidRDefault="006B0891" w:rsidP="006B0891">
      <w:pPr>
        <w:jc w:val="center"/>
        <w:rPr>
          <w:rFonts w:cs="Arial"/>
          <w:b/>
        </w:rPr>
      </w:pPr>
    </w:p>
    <w:p w:rsidR="006B0891" w:rsidRDefault="006B0891" w:rsidP="006B0891">
      <w:pPr>
        <w:jc w:val="center"/>
        <w:rPr>
          <w:rFonts w:cs="Arial"/>
        </w:rPr>
      </w:pPr>
    </w:p>
    <w:p w:rsidR="006B0891" w:rsidRDefault="006B0891" w:rsidP="006B0891">
      <w:pPr>
        <w:jc w:val="center"/>
        <w:rPr>
          <w:rFonts w:cs="Arial"/>
        </w:rPr>
      </w:pPr>
    </w:p>
    <w:p w:rsidR="006E72C6" w:rsidRDefault="006E72C6" w:rsidP="006B0891">
      <w:pPr>
        <w:jc w:val="center"/>
        <w:rPr>
          <w:rFonts w:cs="Arial"/>
        </w:rPr>
      </w:pPr>
    </w:p>
    <w:p w:rsidR="006B0891" w:rsidRPr="00AB6FED" w:rsidRDefault="006B0891" w:rsidP="006B0891">
      <w:pPr>
        <w:jc w:val="center"/>
        <w:rPr>
          <w:rFonts w:cs="Arial"/>
        </w:rPr>
      </w:pPr>
    </w:p>
    <w:tbl>
      <w:tblPr>
        <w:tblW w:w="0" w:type="auto"/>
        <w:tblLook w:val="00A0" w:firstRow="1" w:lastRow="0" w:firstColumn="1" w:lastColumn="0" w:noHBand="0" w:noVBand="0"/>
      </w:tblPr>
      <w:tblGrid>
        <w:gridCol w:w="8556"/>
      </w:tblGrid>
      <w:tr w:rsidR="006B0891" w:rsidRPr="00AB6FED" w:rsidTr="002C6B2F">
        <w:tc>
          <w:tcPr>
            <w:tcW w:w="8556" w:type="dxa"/>
            <w:vAlign w:val="center"/>
          </w:tcPr>
          <w:p w:rsidR="006B0891" w:rsidRPr="00AB6FED" w:rsidRDefault="006B0891" w:rsidP="002C6B2F">
            <w:pPr>
              <w:jc w:val="center"/>
              <w:rPr>
                <w:rFonts w:cs="Arial"/>
              </w:rPr>
            </w:pPr>
            <w:r w:rsidRPr="00AB6FED">
              <w:rPr>
                <w:rFonts w:cs="Arial"/>
                <w:noProof/>
                <w:lang w:eastAsia="es-CO"/>
              </w:rPr>
              <w:drawing>
                <wp:inline distT="0" distB="0" distL="0" distR="0" wp14:anchorId="7B744877" wp14:editId="370CEFDF">
                  <wp:extent cx="1428750" cy="695325"/>
                  <wp:effectExtent l="1905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b="17384"/>
                          <a:stretch>
                            <a:fillRect/>
                          </a:stretch>
                        </pic:blipFill>
                        <pic:spPr bwMode="auto">
                          <a:xfrm>
                            <a:off x="0" y="0"/>
                            <a:ext cx="1428750" cy="695325"/>
                          </a:xfrm>
                          <a:prstGeom prst="rect">
                            <a:avLst/>
                          </a:prstGeom>
                          <a:noFill/>
                          <a:ln w="9525">
                            <a:noFill/>
                            <a:miter lim="800000"/>
                            <a:headEnd/>
                            <a:tailEnd/>
                          </a:ln>
                        </pic:spPr>
                      </pic:pic>
                    </a:graphicData>
                  </a:graphic>
                </wp:inline>
              </w:drawing>
            </w:r>
            <w:r w:rsidRPr="00AB6FED">
              <w:rPr>
                <w:rFonts w:cs="Arial"/>
                <w:noProof/>
                <w:lang w:eastAsia="es-CO"/>
              </w:rPr>
              <w:drawing>
                <wp:inline distT="0" distB="0" distL="0" distR="0" wp14:anchorId="065B148F" wp14:editId="6F305D8E">
                  <wp:extent cx="962025" cy="733425"/>
                  <wp:effectExtent l="19050" t="0" r="9525"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a:stretch>
                            <a:fillRect/>
                          </a:stretch>
                        </pic:blipFill>
                        <pic:spPr bwMode="auto">
                          <a:xfrm>
                            <a:off x="0" y="0"/>
                            <a:ext cx="962025" cy="733425"/>
                          </a:xfrm>
                          <a:prstGeom prst="rect">
                            <a:avLst/>
                          </a:prstGeom>
                          <a:noFill/>
                          <a:ln w="9525">
                            <a:noFill/>
                            <a:miter lim="800000"/>
                            <a:headEnd/>
                            <a:tailEnd/>
                          </a:ln>
                        </pic:spPr>
                      </pic:pic>
                    </a:graphicData>
                  </a:graphic>
                </wp:inline>
              </w:drawing>
            </w:r>
            <w:r>
              <w:rPr>
                <w:rFonts w:cs="Arial"/>
                <w:noProof/>
                <w:lang w:eastAsia="es-CO"/>
              </w:rPr>
              <w:drawing>
                <wp:inline distT="0" distB="0" distL="0" distR="0" wp14:anchorId="2D8205DA" wp14:editId="70273A02">
                  <wp:extent cx="662881" cy="647098"/>
                  <wp:effectExtent l="0" t="0" r="4445" b="63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1942" cy="675467"/>
                          </a:xfrm>
                          <a:prstGeom prst="rect">
                            <a:avLst/>
                          </a:prstGeom>
                        </pic:spPr>
                      </pic:pic>
                    </a:graphicData>
                  </a:graphic>
                </wp:inline>
              </w:drawing>
            </w:r>
          </w:p>
        </w:tc>
      </w:tr>
    </w:tbl>
    <w:p w:rsidR="006B0891" w:rsidRDefault="006B0891" w:rsidP="006B0891">
      <w:pPr>
        <w:pStyle w:val="Estilo14ptoNegritaCentrado"/>
        <w:rPr>
          <w:rFonts w:cs="Arial"/>
          <w:sz w:val="22"/>
          <w:szCs w:val="22"/>
        </w:rPr>
      </w:pPr>
    </w:p>
    <w:p w:rsidR="006B0891" w:rsidRDefault="006B0891" w:rsidP="006B0891">
      <w:pPr>
        <w:pStyle w:val="Estilo14ptoNegritaCentrado"/>
        <w:ind w:left="-142" w:right="-375" w:firstLine="142"/>
        <w:rPr>
          <w:rFonts w:cs="Arial"/>
          <w:sz w:val="22"/>
          <w:szCs w:val="22"/>
        </w:rPr>
      </w:pPr>
    </w:p>
    <w:p w:rsidR="006B0891" w:rsidRDefault="006B0891" w:rsidP="006B0891">
      <w:pPr>
        <w:pStyle w:val="Estilo14ptoNegritaCentrado"/>
        <w:ind w:left="-142" w:right="-375" w:firstLine="142"/>
        <w:rPr>
          <w:rFonts w:cs="Arial"/>
          <w:sz w:val="22"/>
          <w:szCs w:val="22"/>
        </w:rPr>
      </w:pPr>
      <w:r w:rsidRPr="00CB682B">
        <w:rPr>
          <w:rFonts w:cs="Arial"/>
          <w:sz w:val="22"/>
          <w:szCs w:val="22"/>
        </w:rPr>
        <w:t>ESCUELA DE INGENIERÍAS ELÉCTRICA, E</w:t>
      </w:r>
      <w:bookmarkStart w:id="0" w:name="_GoBack"/>
      <w:bookmarkEnd w:id="0"/>
      <w:r w:rsidRPr="00CB682B">
        <w:rPr>
          <w:rFonts w:cs="Arial"/>
          <w:sz w:val="22"/>
          <w:szCs w:val="22"/>
        </w:rPr>
        <w:t>LECTRÓNICA Y TELECOMUNICACIONES</w:t>
      </w:r>
    </w:p>
    <w:p w:rsidR="006B0891" w:rsidRDefault="006B0891" w:rsidP="006B0891">
      <w:pPr>
        <w:pStyle w:val="Estilo14ptoNegritaCentrado"/>
        <w:ind w:left="-142" w:right="-375" w:firstLine="142"/>
        <w:rPr>
          <w:rFonts w:cs="Arial"/>
          <w:sz w:val="22"/>
          <w:szCs w:val="22"/>
        </w:rPr>
      </w:pPr>
      <w:r w:rsidRPr="00CB682B">
        <w:rPr>
          <w:rFonts w:cs="Arial"/>
          <w:sz w:val="22"/>
          <w:szCs w:val="22"/>
        </w:rPr>
        <w:t>UNIVERSIDAD INDUSTRIAL DE SANTANDER</w:t>
      </w:r>
    </w:p>
    <w:p w:rsidR="006B0891" w:rsidRDefault="006B0891" w:rsidP="006B0891">
      <w:pPr>
        <w:pStyle w:val="Estilo14ptoNegritaCentrado"/>
        <w:ind w:left="-142" w:right="-375" w:firstLine="142"/>
        <w:rPr>
          <w:rFonts w:cs="Arial"/>
          <w:sz w:val="22"/>
          <w:szCs w:val="22"/>
        </w:rPr>
      </w:pPr>
      <w:r>
        <w:rPr>
          <w:rFonts w:cs="Arial"/>
          <w:sz w:val="22"/>
          <w:szCs w:val="22"/>
        </w:rPr>
        <w:t xml:space="preserve">BUCARAMANGA </w:t>
      </w:r>
    </w:p>
    <w:p w:rsidR="006B0891" w:rsidRDefault="006B0891" w:rsidP="006B0891">
      <w:pPr>
        <w:pStyle w:val="Estilo14ptoNegritaCentrado"/>
        <w:ind w:left="-142" w:right="-375" w:firstLine="142"/>
        <w:rPr>
          <w:rFonts w:cs="Arial"/>
          <w:sz w:val="22"/>
          <w:szCs w:val="22"/>
        </w:rPr>
      </w:pPr>
      <w:r>
        <w:rPr>
          <w:rFonts w:cs="Arial"/>
          <w:sz w:val="22"/>
          <w:szCs w:val="22"/>
        </w:rPr>
        <w:t>2016</w:t>
      </w:r>
    </w:p>
    <w:p w:rsidR="00DD5355" w:rsidRPr="006B0891" w:rsidRDefault="00DD5355" w:rsidP="00011BFA">
      <w:pPr>
        <w:jc w:val="center"/>
      </w:pPr>
    </w:p>
    <w:p w:rsidR="00DD5355" w:rsidRDefault="00DD5355" w:rsidP="00011BFA">
      <w:pPr>
        <w:jc w:val="center"/>
        <w:rPr>
          <w:lang w:val="es-ES"/>
        </w:rPr>
      </w:pPr>
    </w:p>
    <w:p w:rsidR="00DD5355" w:rsidRDefault="00DD5355" w:rsidP="00011BFA">
      <w:pPr>
        <w:jc w:val="center"/>
        <w:rPr>
          <w:lang w:val="es-ES"/>
        </w:rPr>
      </w:pPr>
    </w:p>
    <w:p w:rsidR="00DD5355" w:rsidRDefault="00DD5355" w:rsidP="00011BFA">
      <w:pPr>
        <w:jc w:val="center"/>
        <w:rPr>
          <w:lang w:val="es-ES"/>
        </w:rPr>
      </w:pPr>
    </w:p>
    <w:p w:rsidR="00DD5355" w:rsidRDefault="00DD5355" w:rsidP="00011BFA">
      <w:pPr>
        <w:jc w:val="center"/>
        <w:rPr>
          <w:lang w:val="es-ES"/>
        </w:rPr>
      </w:pPr>
    </w:p>
    <w:p w:rsidR="00DD5355" w:rsidRDefault="00DD5355" w:rsidP="00011BFA">
      <w:pPr>
        <w:jc w:val="center"/>
        <w:rPr>
          <w:lang w:val="es-ES"/>
        </w:rPr>
      </w:pPr>
    </w:p>
    <w:p w:rsidR="00DD5355" w:rsidRDefault="00DD5355" w:rsidP="00011BFA">
      <w:pPr>
        <w:jc w:val="center"/>
        <w:rPr>
          <w:lang w:val="es-ES"/>
        </w:rPr>
      </w:pPr>
    </w:p>
    <w:p w:rsidR="00DD5355" w:rsidRDefault="00DD5355" w:rsidP="00011BFA">
      <w:pPr>
        <w:jc w:val="center"/>
        <w:rPr>
          <w:lang w:val="es-ES"/>
        </w:rPr>
      </w:pPr>
    </w:p>
    <w:p w:rsidR="00DD5355" w:rsidRDefault="00DD5355" w:rsidP="00011BFA">
      <w:pPr>
        <w:jc w:val="center"/>
        <w:rPr>
          <w:lang w:val="es-ES"/>
        </w:rPr>
      </w:pPr>
    </w:p>
    <w:p w:rsidR="00DD5355" w:rsidRDefault="00DD5355" w:rsidP="00011BFA">
      <w:pPr>
        <w:jc w:val="center"/>
        <w:rPr>
          <w:lang w:val="es-ES"/>
        </w:rPr>
      </w:pPr>
    </w:p>
    <w:p w:rsidR="00DD5355" w:rsidRDefault="00DD5355" w:rsidP="00011BFA">
      <w:pPr>
        <w:jc w:val="center"/>
        <w:rPr>
          <w:lang w:val="es-ES"/>
        </w:rPr>
      </w:pPr>
    </w:p>
    <w:p w:rsidR="00DD5355" w:rsidRDefault="00DD5355" w:rsidP="00011BFA">
      <w:pPr>
        <w:jc w:val="center"/>
        <w:rPr>
          <w:lang w:val="es-ES"/>
        </w:rPr>
      </w:pPr>
    </w:p>
    <w:p w:rsidR="00DD5355" w:rsidRDefault="00DD5355" w:rsidP="00011BFA">
      <w:pPr>
        <w:jc w:val="center"/>
        <w:rPr>
          <w:lang w:val="es-ES"/>
        </w:rPr>
      </w:pPr>
    </w:p>
    <w:p w:rsidR="00DD5355" w:rsidRDefault="00DD5355" w:rsidP="00011BFA">
      <w:pPr>
        <w:jc w:val="center"/>
        <w:rPr>
          <w:lang w:val="es-ES"/>
        </w:rPr>
      </w:pPr>
    </w:p>
    <w:p w:rsidR="00DD5355" w:rsidRDefault="00DD5355" w:rsidP="00011BFA">
      <w:pPr>
        <w:jc w:val="center"/>
        <w:rPr>
          <w:lang w:val="es-ES"/>
        </w:rPr>
      </w:pPr>
    </w:p>
    <w:p w:rsidR="00DD5355" w:rsidRDefault="00DD5355" w:rsidP="00011BFA">
      <w:pPr>
        <w:jc w:val="center"/>
        <w:rPr>
          <w:lang w:val="es-ES"/>
        </w:rPr>
      </w:pPr>
    </w:p>
    <w:p w:rsidR="00DD5355" w:rsidRDefault="00DD5355" w:rsidP="00011BFA">
      <w:pPr>
        <w:jc w:val="center"/>
        <w:rPr>
          <w:lang w:val="es-ES"/>
        </w:rPr>
      </w:pPr>
    </w:p>
    <w:p w:rsidR="00DD5355" w:rsidRDefault="00DD5355" w:rsidP="00011BFA">
      <w:pPr>
        <w:jc w:val="center"/>
        <w:rPr>
          <w:lang w:val="es-ES"/>
        </w:rPr>
      </w:pPr>
    </w:p>
    <w:p w:rsidR="00DD5355" w:rsidRDefault="00DD5355" w:rsidP="00011BFA">
      <w:pPr>
        <w:jc w:val="center"/>
        <w:rPr>
          <w:lang w:val="es-ES"/>
        </w:rPr>
      </w:pPr>
    </w:p>
    <w:p w:rsidR="00DD5355" w:rsidRDefault="00DD5355" w:rsidP="00011BFA">
      <w:pPr>
        <w:jc w:val="center"/>
        <w:rPr>
          <w:lang w:val="es-ES"/>
        </w:rPr>
      </w:pPr>
    </w:p>
    <w:p w:rsidR="00DD5355" w:rsidRDefault="00DD5355" w:rsidP="00011BFA">
      <w:pPr>
        <w:jc w:val="center"/>
        <w:rPr>
          <w:lang w:val="es-ES"/>
        </w:rPr>
      </w:pPr>
    </w:p>
    <w:p w:rsidR="00DD5355" w:rsidRDefault="00DD5355" w:rsidP="00011BFA">
      <w:pPr>
        <w:jc w:val="center"/>
        <w:rPr>
          <w:lang w:val="es-ES"/>
        </w:rPr>
      </w:pPr>
    </w:p>
    <w:p w:rsidR="00DD5355" w:rsidRDefault="00DD5355" w:rsidP="00011BFA">
      <w:pPr>
        <w:jc w:val="center"/>
        <w:rPr>
          <w:lang w:val="es-ES"/>
        </w:rPr>
      </w:pPr>
    </w:p>
    <w:p w:rsidR="006B0891" w:rsidRDefault="006B0891" w:rsidP="00011BFA">
      <w:pPr>
        <w:jc w:val="center"/>
        <w:rPr>
          <w:lang w:val="es-ES"/>
        </w:rPr>
      </w:pPr>
    </w:p>
    <w:p w:rsidR="006B0891" w:rsidRDefault="006B0891" w:rsidP="00011BFA">
      <w:pPr>
        <w:jc w:val="center"/>
        <w:rPr>
          <w:lang w:val="es-ES"/>
        </w:rPr>
      </w:pPr>
    </w:p>
    <w:p w:rsidR="006B0891" w:rsidRDefault="006B0891" w:rsidP="00011BFA">
      <w:pPr>
        <w:jc w:val="center"/>
        <w:rPr>
          <w:lang w:val="es-ES"/>
        </w:rPr>
      </w:pPr>
    </w:p>
    <w:p w:rsidR="006B0891" w:rsidRDefault="006B0891" w:rsidP="00011BFA">
      <w:pPr>
        <w:jc w:val="center"/>
        <w:rPr>
          <w:lang w:val="es-ES"/>
        </w:rPr>
      </w:pPr>
    </w:p>
    <w:sdt>
      <w:sdtPr>
        <w:rPr>
          <w:lang w:val="es-ES"/>
        </w:rPr>
        <w:id w:val="-1653675859"/>
        <w:docPartObj>
          <w:docPartGallery w:val="Table of Contents"/>
          <w:docPartUnique/>
        </w:docPartObj>
      </w:sdtPr>
      <w:sdtEndPr>
        <w:rPr>
          <w:b/>
          <w:bCs/>
        </w:rPr>
      </w:sdtEndPr>
      <w:sdtContent>
        <w:p w:rsidR="00CB0A54" w:rsidRPr="00011BFA" w:rsidRDefault="00011BFA" w:rsidP="00011BFA">
          <w:pPr>
            <w:jc w:val="center"/>
            <w:rPr>
              <w:b/>
            </w:rPr>
          </w:pPr>
          <w:r w:rsidRPr="00011BFA">
            <w:rPr>
              <w:b/>
              <w:lang w:val="es-ES"/>
            </w:rPr>
            <w:t>TABLA DE CONTENIDO</w:t>
          </w:r>
        </w:p>
        <w:p w:rsidR="00FD1B51" w:rsidRDefault="00CB0A54">
          <w:pPr>
            <w:pStyle w:val="TDC1"/>
            <w:tabs>
              <w:tab w:val="left" w:pos="660"/>
              <w:tab w:val="right" w:leader="dot" w:pos="9350"/>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532354" w:history="1">
            <w:r w:rsidR="00FD1B51" w:rsidRPr="005A403C">
              <w:rPr>
                <w:rStyle w:val="Hipervnculo"/>
                <w:noProof/>
              </w:rPr>
              <w:t>1</w:t>
            </w:r>
            <w:r w:rsidR="00FD1B51">
              <w:rPr>
                <w:rFonts w:asciiTheme="minorHAnsi" w:eastAsiaTheme="minorEastAsia" w:hAnsiTheme="minorHAnsi"/>
                <w:noProof/>
                <w:sz w:val="22"/>
                <w:lang w:eastAsia="es-CO"/>
              </w:rPr>
              <w:tab/>
            </w:r>
            <w:r w:rsidR="00FD1B51" w:rsidRPr="005A403C">
              <w:rPr>
                <w:rStyle w:val="Hipervnculo"/>
                <w:noProof/>
              </w:rPr>
              <w:t>Introducción</w:t>
            </w:r>
            <w:r w:rsidR="00FD1B51">
              <w:rPr>
                <w:noProof/>
                <w:webHidden/>
              </w:rPr>
              <w:tab/>
            </w:r>
            <w:r w:rsidR="00FD1B51">
              <w:rPr>
                <w:noProof/>
                <w:webHidden/>
              </w:rPr>
              <w:fldChar w:fldCharType="begin"/>
            </w:r>
            <w:r w:rsidR="00FD1B51">
              <w:rPr>
                <w:noProof/>
                <w:webHidden/>
              </w:rPr>
              <w:instrText xml:space="preserve"> PAGEREF _Toc514532354 \h </w:instrText>
            </w:r>
            <w:r w:rsidR="00FD1B51">
              <w:rPr>
                <w:noProof/>
                <w:webHidden/>
              </w:rPr>
            </w:r>
            <w:r w:rsidR="00FD1B51">
              <w:rPr>
                <w:noProof/>
                <w:webHidden/>
              </w:rPr>
              <w:fldChar w:fldCharType="separate"/>
            </w:r>
            <w:r w:rsidR="00FD1B51">
              <w:rPr>
                <w:noProof/>
                <w:webHidden/>
              </w:rPr>
              <w:t>8</w:t>
            </w:r>
            <w:r w:rsidR="00FD1B51">
              <w:rPr>
                <w:noProof/>
                <w:webHidden/>
              </w:rPr>
              <w:fldChar w:fldCharType="end"/>
            </w:r>
          </w:hyperlink>
        </w:p>
        <w:p w:rsidR="00FD1B51" w:rsidRDefault="00FD1B51">
          <w:pPr>
            <w:pStyle w:val="TDC1"/>
            <w:tabs>
              <w:tab w:val="left" w:pos="660"/>
              <w:tab w:val="right" w:leader="dot" w:pos="9350"/>
            </w:tabs>
            <w:rPr>
              <w:rFonts w:asciiTheme="minorHAnsi" w:eastAsiaTheme="minorEastAsia" w:hAnsiTheme="minorHAnsi"/>
              <w:noProof/>
              <w:sz w:val="22"/>
              <w:lang w:eastAsia="es-CO"/>
            </w:rPr>
          </w:pPr>
          <w:hyperlink w:anchor="_Toc514532355" w:history="1">
            <w:r w:rsidRPr="005A403C">
              <w:rPr>
                <w:rStyle w:val="Hipervnculo"/>
                <w:noProof/>
              </w:rPr>
              <w:t>2</w:t>
            </w:r>
            <w:r>
              <w:rPr>
                <w:rFonts w:asciiTheme="minorHAnsi" w:eastAsiaTheme="minorEastAsia" w:hAnsiTheme="minorHAnsi"/>
                <w:noProof/>
                <w:sz w:val="22"/>
                <w:lang w:eastAsia="es-CO"/>
              </w:rPr>
              <w:tab/>
            </w:r>
            <w:r w:rsidRPr="005A403C">
              <w:rPr>
                <w:rStyle w:val="Hipervnculo"/>
                <w:noProof/>
              </w:rPr>
              <w:t>Fundamentos de la electrocirugía</w:t>
            </w:r>
            <w:r>
              <w:rPr>
                <w:noProof/>
                <w:webHidden/>
              </w:rPr>
              <w:tab/>
            </w:r>
            <w:r>
              <w:rPr>
                <w:noProof/>
                <w:webHidden/>
              </w:rPr>
              <w:fldChar w:fldCharType="begin"/>
            </w:r>
            <w:r>
              <w:rPr>
                <w:noProof/>
                <w:webHidden/>
              </w:rPr>
              <w:instrText xml:space="preserve"> PAGEREF _Toc514532355 \h </w:instrText>
            </w:r>
            <w:r>
              <w:rPr>
                <w:noProof/>
                <w:webHidden/>
              </w:rPr>
            </w:r>
            <w:r>
              <w:rPr>
                <w:noProof/>
                <w:webHidden/>
              </w:rPr>
              <w:fldChar w:fldCharType="separate"/>
            </w:r>
            <w:r>
              <w:rPr>
                <w:noProof/>
                <w:webHidden/>
              </w:rPr>
              <w:t>9</w:t>
            </w:r>
            <w:r>
              <w:rPr>
                <w:noProof/>
                <w:webHidden/>
              </w:rPr>
              <w:fldChar w:fldCharType="end"/>
            </w:r>
          </w:hyperlink>
        </w:p>
        <w:p w:rsidR="00FD1B51" w:rsidRDefault="00FD1B51">
          <w:pPr>
            <w:pStyle w:val="TDC2"/>
            <w:tabs>
              <w:tab w:val="left" w:pos="1100"/>
              <w:tab w:val="right" w:leader="dot" w:pos="9350"/>
            </w:tabs>
            <w:rPr>
              <w:rFonts w:asciiTheme="minorHAnsi" w:eastAsiaTheme="minorEastAsia" w:hAnsiTheme="minorHAnsi"/>
              <w:noProof/>
              <w:sz w:val="22"/>
              <w:lang w:eastAsia="es-CO"/>
            </w:rPr>
          </w:pPr>
          <w:hyperlink w:anchor="_Toc514532356" w:history="1">
            <w:r w:rsidRPr="005A403C">
              <w:rPr>
                <w:rStyle w:val="Hipervnculo"/>
                <w:noProof/>
              </w:rPr>
              <w:t>2.1</w:t>
            </w:r>
            <w:r>
              <w:rPr>
                <w:rFonts w:asciiTheme="minorHAnsi" w:eastAsiaTheme="minorEastAsia" w:hAnsiTheme="minorHAnsi"/>
                <w:noProof/>
                <w:sz w:val="22"/>
                <w:lang w:eastAsia="es-CO"/>
              </w:rPr>
              <w:tab/>
            </w:r>
            <w:r w:rsidRPr="005A403C">
              <w:rPr>
                <w:rStyle w:val="Hipervnculo"/>
                <w:noProof/>
              </w:rPr>
              <w:t>La electrocirugía</w:t>
            </w:r>
            <w:r>
              <w:rPr>
                <w:noProof/>
                <w:webHidden/>
              </w:rPr>
              <w:tab/>
            </w:r>
            <w:r>
              <w:rPr>
                <w:noProof/>
                <w:webHidden/>
              </w:rPr>
              <w:fldChar w:fldCharType="begin"/>
            </w:r>
            <w:r>
              <w:rPr>
                <w:noProof/>
                <w:webHidden/>
              </w:rPr>
              <w:instrText xml:space="preserve"> PAGEREF _Toc514532356 \h </w:instrText>
            </w:r>
            <w:r>
              <w:rPr>
                <w:noProof/>
                <w:webHidden/>
              </w:rPr>
            </w:r>
            <w:r>
              <w:rPr>
                <w:noProof/>
                <w:webHidden/>
              </w:rPr>
              <w:fldChar w:fldCharType="separate"/>
            </w:r>
            <w:r>
              <w:rPr>
                <w:noProof/>
                <w:webHidden/>
              </w:rPr>
              <w:t>9</w:t>
            </w:r>
            <w:r>
              <w:rPr>
                <w:noProof/>
                <w:webHidden/>
              </w:rPr>
              <w:fldChar w:fldCharType="end"/>
            </w:r>
          </w:hyperlink>
        </w:p>
        <w:p w:rsidR="00FD1B51" w:rsidRDefault="00FD1B51">
          <w:pPr>
            <w:pStyle w:val="TDC3"/>
            <w:tabs>
              <w:tab w:val="left" w:pos="1540"/>
              <w:tab w:val="right" w:leader="dot" w:pos="9350"/>
            </w:tabs>
            <w:rPr>
              <w:rFonts w:asciiTheme="minorHAnsi" w:eastAsiaTheme="minorEastAsia" w:hAnsiTheme="minorHAnsi"/>
              <w:noProof/>
              <w:sz w:val="22"/>
              <w:lang w:eastAsia="es-CO"/>
            </w:rPr>
          </w:pPr>
          <w:hyperlink w:anchor="_Toc514532357" w:history="1">
            <w:r w:rsidRPr="005A403C">
              <w:rPr>
                <w:rStyle w:val="Hipervnculo"/>
                <w:noProof/>
              </w:rPr>
              <w:t>2.1.1</w:t>
            </w:r>
            <w:r>
              <w:rPr>
                <w:rFonts w:asciiTheme="minorHAnsi" w:eastAsiaTheme="minorEastAsia" w:hAnsiTheme="minorHAnsi"/>
                <w:noProof/>
                <w:sz w:val="22"/>
                <w:lang w:eastAsia="es-CO"/>
              </w:rPr>
              <w:tab/>
            </w:r>
            <w:r w:rsidRPr="005A403C">
              <w:rPr>
                <w:rStyle w:val="Hipervnculo"/>
                <w:noProof/>
              </w:rPr>
              <w:t>Efectos de la Corriente Eléctrica sobre los Tejidos</w:t>
            </w:r>
            <w:r>
              <w:rPr>
                <w:noProof/>
                <w:webHidden/>
              </w:rPr>
              <w:tab/>
            </w:r>
            <w:r>
              <w:rPr>
                <w:noProof/>
                <w:webHidden/>
              </w:rPr>
              <w:fldChar w:fldCharType="begin"/>
            </w:r>
            <w:r>
              <w:rPr>
                <w:noProof/>
                <w:webHidden/>
              </w:rPr>
              <w:instrText xml:space="preserve"> PAGEREF _Toc514532357 \h </w:instrText>
            </w:r>
            <w:r>
              <w:rPr>
                <w:noProof/>
                <w:webHidden/>
              </w:rPr>
            </w:r>
            <w:r>
              <w:rPr>
                <w:noProof/>
                <w:webHidden/>
              </w:rPr>
              <w:fldChar w:fldCharType="separate"/>
            </w:r>
            <w:r>
              <w:rPr>
                <w:noProof/>
                <w:webHidden/>
              </w:rPr>
              <w:t>10</w:t>
            </w:r>
            <w:r>
              <w:rPr>
                <w:noProof/>
                <w:webHidden/>
              </w:rPr>
              <w:fldChar w:fldCharType="end"/>
            </w:r>
          </w:hyperlink>
        </w:p>
        <w:p w:rsidR="00FD1B51" w:rsidRDefault="00FD1B51">
          <w:pPr>
            <w:pStyle w:val="TDC3"/>
            <w:tabs>
              <w:tab w:val="left" w:pos="1540"/>
              <w:tab w:val="right" w:leader="dot" w:pos="9350"/>
            </w:tabs>
            <w:rPr>
              <w:rFonts w:asciiTheme="minorHAnsi" w:eastAsiaTheme="minorEastAsia" w:hAnsiTheme="minorHAnsi"/>
              <w:noProof/>
              <w:sz w:val="22"/>
              <w:lang w:eastAsia="es-CO"/>
            </w:rPr>
          </w:pPr>
          <w:hyperlink w:anchor="_Toc514532358" w:history="1">
            <w:r w:rsidRPr="005A403C">
              <w:rPr>
                <w:rStyle w:val="Hipervnculo"/>
                <w:noProof/>
              </w:rPr>
              <w:t>2.1.2</w:t>
            </w:r>
            <w:r>
              <w:rPr>
                <w:rFonts w:asciiTheme="minorHAnsi" w:eastAsiaTheme="minorEastAsia" w:hAnsiTheme="minorHAnsi"/>
                <w:noProof/>
                <w:sz w:val="22"/>
                <w:lang w:eastAsia="es-CO"/>
              </w:rPr>
              <w:tab/>
            </w:r>
            <w:r w:rsidRPr="005A403C">
              <w:rPr>
                <w:rStyle w:val="Hipervnculo"/>
                <w:noProof/>
              </w:rPr>
              <w:t>Bioimpedancia</w:t>
            </w:r>
            <w:r>
              <w:rPr>
                <w:noProof/>
                <w:webHidden/>
              </w:rPr>
              <w:tab/>
            </w:r>
            <w:r>
              <w:rPr>
                <w:noProof/>
                <w:webHidden/>
              </w:rPr>
              <w:fldChar w:fldCharType="begin"/>
            </w:r>
            <w:r>
              <w:rPr>
                <w:noProof/>
                <w:webHidden/>
              </w:rPr>
              <w:instrText xml:space="preserve"> PAGEREF _Toc514532358 \h </w:instrText>
            </w:r>
            <w:r>
              <w:rPr>
                <w:noProof/>
                <w:webHidden/>
              </w:rPr>
            </w:r>
            <w:r>
              <w:rPr>
                <w:noProof/>
                <w:webHidden/>
              </w:rPr>
              <w:fldChar w:fldCharType="separate"/>
            </w:r>
            <w:r>
              <w:rPr>
                <w:noProof/>
                <w:webHidden/>
              </w:rPr>
              <w:t>11</w:t>
            </w:r>
            <w:r>
              <w:rPr>
                <w:noProof/>
                <w:webHidden/>
              </w:rPr>
              <w:fldChar w:fldCharType="end"/>
            </w:r>
          </w:hyperlink>
        </w:p>
        <w:p w:rsidR="00FD1B51" w:rsidRDefault="00FD1B51">
          <w:pPr>
            <w:pStyle w:val="TDC2"/>
            <w:tabs>
              <w:tab w:val="left" w:pos="1100"/>
              <w:tab w:val="right" w:leader="dot" w:pos="9350"/>
            </w:tabs>
            <w:rPr>
              <w:rFonts w:asciiTheme="minorHAnsi" w:eastAsiaTheme="minorEastAsia" w:hAnsiTheme="minorHAnsi"/>
              <w:noProof/>
              <w:sz w:val="22"/>
              <w:lang w:eastAsia="es-CO"/>
            </w:rPr>
          </w:pPr>
          <w:hyperlink w:anchor="_Toc514532359" w:history="1">
            <w:r w:rsidRPr="005A403C">
              <w:rPr>
                <w:rStyle w:val="Hipervnculo"/>
                <w:noProof/>
              </w:rPr>
              <w:t>2.2</w:t>
            </w:r>
            <w:r>
              <w:rPr>
                <w:rFonts w:asciiTheme="minorHAnsi" w:eastAsiaTheme="minorEastAsia" w:hAnsiTheme="minorHAnsi"/>
                <w:noProof/>
                <w:sz w:val="22"/>
                <w:lang w:eastAsia="es-CO"/>
              </w:rPr>
              <w:tab/>
            </w:r>
            <w:r w:rsidRPr="005A403C">
              <w:rPr>
                <w:rStyle w:val="Hipervnculo"/>
                <w:noProof/>
              </w:rPr>
              <w:t>El Electrobisturí</w:t>
            </w:r>
            <w:r>
              <w:rPr>
                <w:noProof/>
                <w:webHidden/>
              </w:rPr>
              <w:tab/>
            </w:r>
            <w:r>
              <w:rPr>
                <w:noProof/>
                <w:webHidden/>
              </w:rPr>
              <w:fldChar w:fldCharType="begin"/>
            </w:r>
            <w:r>
              <w:rPr>
                <w:noProof/>
                <w:webHidden/>
              </w:rPr>
              <w:instrText xml:space="preserve"> PAGEREF _Toc514532359 \h </w:instrText>
            </w:r>
            <w:r>
              <w:rPr>
                <w:noProof/>
                <w:webHidden/>
              </w:rPr>
            </w:r>
            <w:r>
              <w:rPr>
                <w:noProof/>
                <w:webHidden/>
              </w:rPr>
              <w:fldChar w:fldCharType="separate"/>
            </w:r>
            <w:r>
              <w:rPr>
                <w:noProof/>
                <w:webHidden/>
              </w:rPr>
              <w:t>12</w:t>
            </w:r>
            <w:r>
              <w:rPr>
                <w:noProof/>
                <w:webHidden/>
              </w:rPr>
              <w:fldChar w:fldCharType="end"/>
            </w:r>
          </w:hyperlink>
        </w:p>
        <w:p w:rsidR="00FD1B51" w:rsidRDefault="00FD1B51">
          <w:pPr>
            <w:pStyle w:val="TDC3"/>
            <w:tabs>
              <w:tab w:val="left" w:pos="1540"/>
              <w:tab w:val="right" w:leader="dot" w:pos="9350"/>
            </w:tabs>
            <w:rPr>
              <w:rFonts w:asciiTheme="minorHAnsi" w:eastAsiaTheme="minorEastAsia" w:hAnsiTheme="minorHAnsi"/>
              <w:noProof/>
              <w:sz w:val="22"/>
              <w:lang w:eastAsia="es-CO"/>
            </w:rPr>
          </w:pPr>
          <w:hyperlink w:anchor="_Toc514532360" w:history="1">
            <w:r w:rsidRPr="005A403C">
              <w:rPr>
                <w:rStyle w:val="Hipervnculo"/>
                <w:noProof/>
              </w:rPr>
              <w:t>2.2.1</w:t>
            </w:r>
            <w:r>
              <w:rPr>
                <w:rFonts w:asciiTheme="minorHAnsi" w:eastAsiaTheme="minorEastAsia" w:hAnsiTheme="minorHAnsi"/>
                <w:noProof/>
                <w:sz w:val="22"/>
                <w:lang w:eastAsia="es-CO"/>
              </w:rPr>
              <w:tab/>
            </w:r>
            <w:r w:rsidRPr="005A403C">
              <w:rPr>
                <w:rStyle w:val="Hipervnculo"/>
                <w:noProof/>
              </w:rPr>
              <w:t>Funcionamiento Básico de un Electrobisturí</w:t>
            </w:r>
            <w:r>
              <w:rPr>
                <w:noProof/>
                <w:webHidden/>
              </w:rPr>
              <w:tab/>
            </w:r>
            <w:r>
              <w:rPr>
                <w:noProof/>
                <w:webHidden/>
              </w:rPr>
              <w:fldChar w:fldCharType="begin"/>
            </w:r>
            <w:r>
              <w:rPr>
                <w:noProof/>
                <w:webHidden/>
              </w:rPr>
              <w:instrText xml:space="preserve"> PAGEREF _Toc514532360 \h </w:instrText>
            </w:r>
            <w:r>
              <w:rPr>
                <w:noProof/>
                <w:webHidden/>
              </w:rPr>
            </w:r>
            <w:r>
              <w:rPr>
                <w:noProof/>
                <w:webHidden/>
              </w:rPr>
              <w:fldChar w:fldCharType="separate"/>
            </w:r>
            <w:r>
              <w:rPr>
                <w:noProof/>
                <w:webHidden/>
              </w:rPr>
              <w:t>14</w:t>
            </w:r>
            <w:r>
              <w:rPr>
                <w:noProof/>
                <w:webHidden/>
              </w:rPr>
              <w:fldChar w:fldCharType="end"/>
            </w:r>
          </w:hyperlink>
        </w:p>
        <w:p w:rsidR="00FD1B51" w:rsidRDefault="00FD1B51">
          <w:pPr>
            <w:pStyle w:val="TDC3"/>
            <w:tabs>
              <w:tab w:val="left" w:pos="1540"/>
              <w:tab w:val="right" w:leader="dot" w:pos="9350"/>
            </w:tabs>
            <w:rPr>
              <w:rFonts w:asciiTheme="minorHAnsi" w:eastAsiaTheme="minorEastAsia" w:hAnsiTheme="minorHAnsi"/>
              <w:noProof/>
              <w:sz w:val="22"/>
              <w:lang w:eastAsia="es-CO"/>
            </w:rPr>
          </w:pPr>
          <w:hyperlink w:anchor="_Toc514532361" w:history="1">
            <w:r w:rsidRPr="005A403C">
              <w:rPr>
                <w:rStyle w:val="Hipervnculo"/>
                <w:noProof/>
              </w:rPr>
              <w:t>2.2.2</w:t>
            </w:r>
            <w:r>
              <w:rPr>
                <w:rFonts w:asciiTheme="minorHAnsi" w:eastAsiaTheme="minorEastAsia" w:hAnsiTheme="minorHAnsi"/>
                <w:noProof/>
                <w:sz w:val="22"/>
                <w:lang w:eastAsia="es-CO"/>
              </w:rPr>
              <w:tab/>
            </w:r>
            <w:r w:rsidRPr="005A403C">
              <w:rPr>
                <w:rStyle w:val="Hipervnculo"/>
                <w:noProof/>
              </w:rPr>
              <w:t>Modos de Trabajo</w:t>
            </w:r>
            <w:r>
              <w:rPr>
                <w:noProof/>
                <w:webHidden/>
              </w:rPr>
              <w:tab/>
            </w:r>
            <w:r>
              <w:rPr>
                <w:noProof/>
                <w:webHidden/>
              </w:rPr>
              <w:fldChar w:fldCharType="begin"/>
            </w:r>
            <w:r>
              <w:rPr>
                <w:noProof/>
                <w:webHidden/>
              </w:rPr>
              <w:instrText xml:space="preserve"> PAGEREF _Toc514532361 \h </w:instrText>
            </w:r>
            <w:r>
              <w:rPr>
                <w:noProof/>
                <w:webHidden/>
              </w:rPr>
            </w:r>
            <w:r>
              <w:rPr>
                <w:noProof/>
                <w:webHidden/>
              </w:rPr>
              <w:fldChar w:fldCharType="separate"/>
            </w:r>
            <w:r>
              <w:rPr>
                <w:noProof/>
                <w:webHidden/>
              </w:rPr>
              <w:t>14</w:t>
            </w:r>
            <w:r>
              <w:rPr>
                <w:noProof/>
                <w:webHidden/>
              </w:rPr>
              <w:fldChar w:fldCharType="end"/>
            </w:r>
          </w:hyperlink>
        </w:p>
        <w:p w:rsidR="00FD1B51" w:rsidRDefault="00FD1B51">
          <w:pPr>
            <w:pStyle w:val="TDC3"/>
            <w:tabs>
              <w:tab w:val="left" w:pos="1540"/>
              <w:tab w:val="right" w:leader="dot" w:pos="9350"/>
            </w:tabs>
            <w:rPr>
              <w:rFonts w:asciiTheme="minorHAnsi" w:eastAsiaTheme="minorEastAsia" w:hAnsiTheme="minorHAnsi"/>
              <w:noProof/>
              <w:sz w:val="22"/>
              <w:lang w:eastAsia="es-CO"/>
            </w:rPr>
          </w:pPr>
          <w:hyperlink w:anchor="_Toc514532362" w:history="1">
            <w:r w:rsidRPr="005A403C">
              <w:rPr>
                <w:rStyle w:val="Hipervnculo"/>
                <w:noProof/>
              </w:rPr>
              <w:t>2.2.3</w:t>
            </w:r>
            <w:r>
              <w:rPr>
                <w:rFonts w:asciiTheme="minorHAnsi" w:eastAsiaTheme="minorEastAsia" w:hAnsiTheme="minorHAnsi"/>
                <w:noProof/>
                <w:sz w:val="22"/>
                <w:lang w:eastAsia="es-CO"/>
              </w:rPr>
              <w:tab/>
            </w:r>
            <w:r w:rsidRPr="005A403C">
              <w:rPr>
                <w:rStyle w:val="Hipervnculo"/>
                <w:noProof/>
              </w:rPr>
              <w:t>Aplicaciones</w:t>
            </w:r>
            <w:r>
              <w:rPr>
                <w:noProof/>
                <w:webHidden/>
              </w:rPr>
              <w:tab/>
            </w:r>
            <w:r>
              <w:rPr>
                <w:noProof/>
                <w:webHidden/>
              </w:rPr>
              <w:fldChar w:fldCharType="begin"/>
            </w:r>
            <w:r>
              <w:rPr>
                <w:noProof/>
                <w:webHidden/>
              </w:rPr>
              <w:instrText xml:space="preserve"> PAGEREF _Toc514532362 \h </w:instrText>
            </w:r>
            <w:r>
              <w:rPr>
                <w:noProof/>
                <w:webHidden/>
              </w:rPr>
            </w:r>
            <w:r>
              <w:rPr>
                <w:noProof/>
                <w:webHidden/>
              </w:rPr>
              <w:fldChar w:fldCharType="separate"/>
            </w:r>
            <w:r>
              <w:rPr>
                <w:noProof/>
                <w:webHidden/>
              </w:rPr>
              <w:t>17</w:t>
            </w:r>
            <w:r>
              <w:rPr>
                <w:noProof/>
                <w:webHidden/>
              </w:rPr>
              <w:fldChar w:fldCharType="end"/>
            </w:r>
          </w:hyperlink>
        </w:p>
        <w:p w:rsidR="00FD1B51" w:rsidRDefault="00FD1B51">
          <w:pPr>
            <w:pStyle w:val="TDC2"/>
            <w:tabs>
              <w:tab w:val="left" w:pos="1100"/>
              <w:tab w:val="right" w:leader="dot" w:pos="9350"/>
            </w:tabs>
            <w:rPr>
              <w:rFonts w:asciiTheme="minorHAnsi" w:eastAsiaTheme="minorEastAsia" w:hAnsiTheme="minorHAnsi"/>
              <w:noProof/>
              <w:sz w:val="22"/>
              <w:lang w:eastAsia="es-CO"/>
            </w:rPr>
          </w:pPr>
          <w:hyperlink w:anchor="_Toc514532363" w:history="1">
            <w:r w:rsidRPr="005A403C">
              <w:rPr>
                <w:rStyle w:val="Hipervnculo"/>
                <w:noProof/>
              </w:rPr>
              <w:t>2.3</w:t>
            </w:r>
            <w:r>
              <w:rPr>
                <w:rFonts w:asciiTheme="minorHAnsi" w:eastAsiaTheme="minorEastAsia" w:hAnsiTheme="minorHAnsi"/>
                <w:noProof/>
                <w:sz w:val="22"/>
                <w:lang w:eastAsia="es-CO"/>
              </w:rPr>
              <w:tab/>
            </w:r>
            <w:r w:rsidRPr="005A403C">
              <w:rPr>
                <w:rStyle w:val="Hipervnculo"/>
                <w:noProof/>
              </w:rPr>
              <w:t>Seguridad eléctrica de los procedimientos electro quirúrgicos</w:t>
            </w:r>
            <w:r>
              <w:rPr>
                <w:noProof/>
                <w:webHidden/>
              </w:rPr>
              <w:tab/>
            </w:r>
            <w:r>
              <w:rPr>
                <w:noProof/>
                <w:webHidden/>
              </w:rPr>
              <w:fldChar w:fldCharType="begin"/>
            </w:r>
            <w:r>
              <w:rPr>
                <w:noProof/>
                <w:webHidden/>
              </w:rPr>
              <w:instrText xml:space="preserve"> PAGEREF _Toc514532363 \h </w:instrText>
            </w:r>
            <w:r>
              <w:rPr>
                <w:noProof/>
                <w:webHidden/>
              </w:rPr>
            </w:r>
            <w:r>
              <w:rPr>
                <w:noProof/>
                <w:webHidden/>
              </w:rPr>
              <w:fldChar w:fldCharType="separate"/>
            </w:r>
            <w:r>
              <w:rPr>
                <w:noProof/>
                <w:webHidden/>
              </w:rPr>
              <w:t>18</w:t>
            </w:r>
            <w:r>
              <w:rPr>
                <w:noProof/>
                <w:webHidden/>
              </w:rPr>
              <w:fldChar w:fldCharType="end"/>
            </w:r>
          </w:hyperlink>
        </w:p>
        <w:p w:rsidR="00FD1B51" w:rsidRDefault="00FD1B51">
          <w:pPr>
            <w:pStyle w:val="TDC3"/>
            <w:tabs>
              <w:tab w:val="left" w:pos="1540"/>
              <w:tab w:val="right" w:leader="dot" w:pos="9350"/>
            </w:tabs>
            <w:rPr>
              <w:rFonts w:asciiTheme="minorHAnsi" w:eastAsiaTheme="minorEastAsia" w:hAnsiTheme="minorHAnsi"/>
              <w:noProof/>
              <w:sz w:val="22"/>
              <w:lang w:eastAsia="es-CO"/>
            </w:rPr>
          </w:pPr>
          <w:hyperlink w:anchor="_Toc514532364" w:history="1">
            <w:r w:rsidRPr="005A403C">
              <w:rPr>
                <w:rStyle w:val="Hipervnculo"/>
                <w:noProof/>
              </w:rPr>
              <w:t>2.3.1</w:t>
            </w:r>
            <w:r>
              <w:rPr>
                <w:rFonts w:asciiTheme="minorHAnsi" w:eastAsiaTheme="minorEastAsia" w:hAnsiTheme="minorHAnsi"/>
                <w:noProof/>
                <w:sz w:val="22"/>
                <w:lang w:eastAsia="es-CO"/>
              </w:rPr>
              <w:tab/>
            </w:r>
            <w:r w:rsidRPr="005A403C">
              <w:rPr>
                <w:rStyle w:val="Hipervnculo"/>
                <w:noProof/>
              </w:rPr>
              <w:t>Clasificación de riesgo de los dispositivos médicos</w:t>
            </w:r>
            <w:r>
              <w:rPr>
                <w:noProof/>
                <w:webHidden/>
              </w:rPr>
              <w:tab/>
            </w:r>
            <w:r>
              <w:rPr>
                <w:noProof/>
                <w:webHidden/>
              </w:rPr>
              <w:fldChar w:fldCharType="begin"/>
            </w:r>
            <w:r>
              <w:rPr>
                <w:noProof/>
                <w:webHidden/>
              </w:rPr>
              <w:instrText xml:space="preserve"> PAGEREF _Toc514532364 \h </w:instrText>
            </w:r>
            <w:r>
              <w:rPr>
                <w:noProof/>
                <w:webHidden/>
              </w:rPr>
            </w:r>
            <w:r>
              <w:rPr>
                <w:noProof/>
                <w:webHidden/>
              </w:rPr>
              <w:fldChar w:fldCharType="separate"/>
            </w:r>
            <w:r>
              <w:rPr>
                <w:noProof/>
                <w:webHidden/>
              </w:rPr>
              <w:t>18</w:t>
            </w:r>
            <w:r>
              <w:rPr>
                <w:noProof/>
                <w:webHidden/>
              </w:rPr>
              <w:fldChar w:fldCharType="end"/>
            </w:r>
          </w:hyperlink>
        </w:p>
        <w:p w:rsidR="00FD1B51" w:rsidRDefault="00FD1B51">
          <w:pPr>
            <w:pStyle w:val="TDC3"/>
            <w:tabs>
              <w:tab w:val="left" w:pos="1540"/>
              <w:tab w:val="right" w:leader="dot" w:pos="9350"/>
            </w:tabs>
            <w:rPr>
              <w:rFonts w:asciiTheme="minorHAnsi" w:eastAsiaTheme="minorEastAsia" w:hAnsiTheme="minorHAnsi"/>
              <w:noProof/>
              <w:sz w:val="22"/>
              <w:lang w:eastAsia="es-CO"/>
            </w:rPr>
          </w:pPr>
          <w:hyperlink w:anchor="_Toc514532365" w:history="1">
            <w:r w:rsidRPr="005A403C">
              <w:rPr>
                <w:rStyle w:val="Hipervnculo"/>
                <w:noProof/>
              </w:rPr>
              <w:t>2.3.2</w:t>
            </w:r>
            <w:r>
              <w:rPr>
                <w:rFonts w:asciiTheme="minorHAnsi" w:eastAsiaTheme="minorEastAsia" w:hAnsiTheme="minorHAnsi"/>
                <w:noProof/>
                <w:sz w:val="22"/>
                <w:lang w:eastAsia="es-CO"/>
              </w:rPr>
              <w:tab/>
            </w:r>
            <w:r w:rsidRPr="005A403C">
              <w:rPr>
                <w:rStyle w:val="Hipervnculo"/>
                <w:noProof/>
              </w:rPr>
              <w:t>Normatividad</w:t>
            </w:r>
            <w:r>
              <w:rPr>
                <w:noProof/>
                <w:webHidden/>
              </w:rPr>
              <w:tab/>
            </w:r>
            <w:r>
              <w:rPr>
                <w:noProof/>
                <w:webHidden/>
              </w:rPr>
              <w:fldChar w:fldCharType="begin"/>
            </w:r>
            <w:r>
              <w:rPr>
                <w:noProof/>
                <w:webHidden/>
              </w:rPr>
              <w:instrText xml:space="preserve"> PAGEREF _Toc514532365 \h </w:instrText>
            </w:r>
            <w:r>
              <w:rPr>
                <w:noProof/>
                <w:webHidden/>
              </w:rPr>
            </w:r>
            <w:r>
              <w:rPr>
                <w:noProof/>
                <w:webHidden/>
              </w:rPr>
              <w:fldChar w:fldCharType="separate"/>
            </w:r>
            <w:r>
              <w:rPr>
                <w:noProof/>
                <w:webHidden/>
              </w:rPr>
              <w:t>19</w:t>
            </w:r>
            <w:r>
              <w:rPr>
                <w:noProof/>
                <w:webHidden/>
              </w:rPr>
              <w:fldChar w:fldCharType="end"/>
            </w:r>
          </w:hyperlink>
        </w:p>
        <w:p w:rsidR="00FD1B51" w:rsidRDefault="00FD1B51">
          <w:pPr>
            <w:pStyle w:val="TDC3"/>
            <w:tabs>
              <w:tab w:val="left" w:pos="1540"/>
              <w:tab w:val="right" w:leader="dot" w:pos="9350"/>
            </w:tabs>
            <w:rPr>
              <w:rFonts w:asciiTheme="minorHAnsi" w:eastAsiaTheme="minorEastAsia" w:hAnsiTheme="minorHAnsi"/>
              <w:noProof/>
              <w:sz w:val="22"/>
              <w:lang w:eastAsia="es-CO"/>
            </w:rPr>
          </w:pPr>
          <w:hyperlink w:anchor="_Toc514532366" w:history="1">
            <w:r w:rsidRPr="005A403C">
              <w:rPr>
                <w:rStyle w:val="Hipervnculo"/>
                <w:noProof/>
                <w:specVanish/>
              </w:rPr>
              <w:t>2.3.3</w:t>
            </w:r>
            <w:r>
              <w:rPr>
                <w:rFonts w:asciiTheme="minorHAnsi" w:eastAsiaTheme="minorEastAsia" w:hAnsiTheme="minorHAnsi"/>
                <w:noProof/>
                <w:sz w:val="22"/>
                <w:lang w:eastAsia="es-CO"/>
              </w:rPr>
              <w:tab/>
            </w:r>
            <w:r w:rsidRPr="005A403C">
              <w:rPr>
                <w:rStyle w:val="Hipervnculo"/>
                <w:noProof/>
              </w:rPr>
              <w:t>Recomendaciones de uso de equipos electroquirugicos.</w:t>
            </w:r>
            <w:r>
              <w:rPr>
                <w:noProof/>
                <w:webHidden/>
              </w:rPr>
              <w:tab/>
            </w:r>
            <w:r>
              <w:rPr>
                <w:noProof/>
                <w:webHidden/>
              </w:rPr>
              <w:fldChar w:fldCharType="begin"/>
            </w:r>
            <w:r>
              <w:rPr>
                <w:noProof/>
                <w:webHidden/>
              </w:rPr>
              <w:instrText xml:space="preserve"> PAGEREF _Toc514532366 \h </w:instrText>
            </w:r>
            <w:r>
              <w:rPr>
                <w:noProof/>
                <w:webHidden/>
              </w:rPr>
            </w:r>
            <w:r>
              <w:rPr>
                <w:noProof/>
                <w:webHidden/>
              </w:rPr>
              <w:fldChar w:fldCharType="separate"/>
            </w:r>
            <w:r>
              <w:rPr>
                <w:noProof/>
                <w:webHidden/>
              </w:rPr>
              <w:t>23</w:t>
            </w:r>
            <w:r>
              <w:rPr>
                <w:noProof/>
                <w:webHidden/>
              </w:rPr>
              <w:fldChar w:fldCharType="end"/>
            </w:r>
          </w:hyperlink>
        </w:p>
        <w:p w:rsidR="00FD1B51" w:rsidRDefault="00FD1B51">
          <w:pPr>
            <w:pStyle w:val="TDC1"/>
            <w:tabs>
              <w:tab w:val="left" w:pos="660"/>
              <w:tab w:val="right" w:leader="dot" w:pos="9350"/>
            </w:tabs>
            <w:rPr>
              <w:rFonts w:asciiTheme="minorHAnsi" w:eastAsiaTheme="minorEastAsia" w:hAnsiTheme="minorHAnsi"/>
              <w:noProof/>
              <w:sz w:val="22"/>
              <w:lang w:eastAsia="es-CO"/>
            </w:rPr>
          </w:pPr>
          <w:hyperlink w:anchor="_Toc514532367" w:history="1">
            <w:r w:rsidRPr="005A403C">
              <w:rPr>
                <w:rStyle w:val="Hipervnculo"/>
                <w:noProof/>
              </w:rPr>
              <w:t>3</w:t>
            </w:r>
            <w:r>
              <w:rPr>
                <w:rFonts w:asciiTheme="minorHAnsi" w:eastAsiaTheme="minorEastAsia" w:hAnsiTheme="minorHAnsi"/>
                <w:noProof/>
                <w:sz w:val="22"/>
                <w:lang w:eastAsia="es-CO"/>
              </w:rPr>
              <w:tab/>
            </w:r>
            <w:r w:rsidRPr="005A403C">
              <w:rPr>
                <w:rStyle w:val="Hipervnculo"/>
                <w:noProof/>
              </w:rPr>
              <w:t>Diseño de la unidad Electroquirúrgica</w:t>
            </w:r>
            <w:r>
              <w:rPr>
                <w:noProof/>
                <w:webHidden/>
              </w:rPr>
              <w:tab/>
            </w:r>
            <w:r>
              <w:rPr>
                <w:noProof/>
                <w:webHidden/>
              </w:rPr>
              <w:fldChar w:fldCharType="begin"/>
            </w:r>
            <w:r>
              <w:rPr>
                <w:noProof/>
                <w:webHidden/>
              </w:rPr>
              <w:instrText xml:space="preserve"> PAGEREF _Toc514532367 \h </w:instrText>
            </w:r>
            <w:r>
              <w:rPr>
                <w:noProof/>
                <w:webHidden/>
              </w:rPr>
            </w:r>
            <w:r>
              <w:rPr>
                <w:noProof/>
                <w:webHidden/>
              </w:rPr>
              <w:fldChar w:fldCharType="separate"/>
            </w:r>
            <w:r>
              <w:rPr>
                <w:noProof/>
                <w:webHidden/>
              </w:rPr>
              <w:t>24</w:t>
            </w:r>
            <w:r>
              <w:rPr>
                <w:noProof/>
                <w:webHidden/>
              </w:rPr>
              <w:fldChar w:fldCharType="end"/>
            </w:r>
          </w:hyperlink>
        </w:p>
        <w:p w:rsidR="00FD1B51" w:rsidRDefault="00FD1B51">
          <w:pPr>
            <w:pStyle w:val="TDC2"/>
            <w:tabs>
              <w:tab w:val="left" w:pos="1100"/>
              <w:tab w:val="right" w:leader="dot" w:pos="9350"/>
            </w:tabs>
            <w:rPr>
              <w:rFonts w:asciiTheme="minorHAnsi" w:eastAsiaTheme="minorEastAsia" w:hAnsiTheme="minorHAnsi"/>
              <w:noProof/>
              <w:sz w:val="22"/>
              <w:lang w:eastAsia="es-CO"/>
            </w:rPr>
          </w:pPr>
          <w:hyperlink w:anchor="_Toc514532368" w:history="1">
            <w:r w:rsidRPr="005A403C">
              <w:rPr>
                <w:rStyle w:val="Hipervnculo"/>
                <w:noProof/>
              </w:rPr>
              <w:t>3.1</w:t>
            </w:r>
            <w:r>
              <w:rPr>
                <w:rFonts w:asciiTheme="minorHAnsi" w:eastAsiaTheme="minorEastAsia" w:hAnsiTheme="minorHAnsi"/>
                <w:noProof/>
                <w:sz w:val="22"/>
                <w:lang w:eastAsia="es-CO"/>
              </w:rPr>
              <w:tab/>
            </w:r>
            <w:r w:rsidRPr="005A403C">
              <w:rPr>
                <w:rStyle w:val="Hipervnculo"/>
                <w:noProof/>
              </w:rPr>
              <w:t>Criterio de Diseño</w:t>
            </w:r>
            <w:r>
              <w:rPr>
                <w:noProof/>
                <w:webHidden/>
              </w:rPr>
              <w:tab/>
            </w:r>
            <w:r>
              <w:rPr>
                <w:noProof/>
                <w:webHidden/>
              </w:rPr>
              <w:fldChar w:fldCharType="begin"/>
            </w:r>
            <w:r>
              <w:rPr>
                <w:noProof/>
                <w:webHidden/>
              </w:rPr>
              <w:instrText xml:space="preserve"> PAGEREF _Toc514532368 \h </w:instrText>
            </w:r>
            <w:r>
              <w:rPr>
                <w:noProof/>
                <w:webHidden/>
              </w:rPr>
            </w:r>
            <w:r>
              <w:rPr>
                <w:noProof/>
                <w:webHidden/>
              </w:rPr>
              <w:fldChar w:fldCharType="separate"/>
            </w:r>
            <w:r>
              <w:rPr>
                <w:noProof/>
                <w:webHidden/>
              </w:rPr>
              <w:t>24</w:t>
            </w:r>
            <w:r>
              <w:rPr>
                <w:noProof/>
                <w:webHidden/>
              </w:rPr>
              <w:fldChar w:fldCharType="end"/>
            </w:r>
          </w:hyperlink>
        </w:p>
        <w:p w:rsidR="00FD1B51" w:rsidRDefault="00FD1B51">
          <w:pPr>
            <w:pStyle w:val="TDC2"/>
            <w:tabs>
              <w:tab w:val="left" w:pos="1100"/>
              <w:tab w:val="right" w:leader="dot" w:pos="9350"/>
            </w:tabs>
            <w:rPr>
              <w:rFonts w:asciiTheme="minorHAnsi" w:eastAsiaTheme="minorEastAsia" w:hAnsiTheme="minorHAnsi"/>
              <w:noProof/>
              <w:sz w:val="22"/>
              <w:lang w:eastAsia="es-CO"/>
            </w:rPr>
          </w:pPr>
          <w:hyperlink w:anchor="_Toc514532369" w:history="1">
            <w:r w:rsidRPr="005A403C">
              <w:rPr>
                <w:rStyle w:val="Hipervnculo"/>
                <w:noProof/>
              </w:rPr>
              <w:t>3.2</w:t>
            </w:r>
            <w:r>
              <w:rPr>
                <w:rFonts w:asciiTheme="minorHAnsi" w:eastAsiaTheme="minorEastAsia" w:hAnsiTheme="minorHAnsi"/>
                <w:noProof/>
                <w:sz w:val="22"/>
                <w:lang w:eastAsia="es-CO"/>
              </w:rPr>
              <w:tab/>
            </w:r>
            <w:r w:rsidRPr="005A403C">
              <w:rPr>
                <w:rStyle w:val="Hipervnculo"/>
                <w:noProof/>
              </w:rPr>
              <w:t>Diagrama de bloques</w:t>
            </w:r>
            <w:r>
              <w:rPr>
                <w:noProof/>
                <w:webHidden/>
              </w:rPr>
              <w:tab/>
            </w:r>
            <w:r>
              <w:rPr>
                <w:noProof/>
                <w:webHidden/>
              </w:rPr>
              <w:fldChar w:fldCharType="begin"/>
            </w:r>
            <w:r>
              <w:rPr>
                <w:noProof/>
                <w:webHidden/>
              </w:rPr>
              <w:instrText xml:space="preserve"> PAGEREF _Toc514532369 \h </w:instrText>
            </w:r>
            <w:r>
              <w:rPr>
                <w:noProof/>
                <w:webHidden/>
              </w:rPr>
            </w:r>
            <w:r>
              <w:rPr>
                <w:noProof/>
                <w:webHidden/>
              </w:rPr>
              <w:fldChar w:fldCharType="separate"/>
            </w:r>
            <w:r>
              <w:rPr>
                <w:noProof/>
                <w:webHidden/>
              </w:rPr>
              <w:t>25</w:t>
            </w:r>
            <w:r>
              <w:rPr>
                <w:noProof/>
                <w:webHidden/>
              </w:rPr>
              <w:fldChar w:fldCharType="end"/>
            </w:r>
          </w:hyperlink>
        </w:p>
        <w:p w:rsidR="00FD1B51" w:rsidRDefault="00FD1B51">
          <w:pPr>
            <w:pStyle w:val="TDC2"/>
            <w:tabs>
              <w:tab w:val="left" w:pos="1100"/>
              <w:tab w:val="right" w:leader="dot" w:pos="9350"/>
            </w:tabs>
            <w:rPr>
              <w:rFonts w:asciiTheme="minorHAnsi" w:eastAsiaTheme="minorEastAsia" w:hAnsiTheme="minorHAnsi"/>
              <w:noProof/>
              <w:sz w:val="22"/>
              <w:lang w:eastAsia="es-CO"/>
            </w:rPr>
          </w:pPr>
          <w:hyperlink w:anchor="_Toc514532370" w:history="1">
            <w:r w:rsidRPr="005A403C">
              <w:rPr>
                <w:rStyle w:val="Hipervnculo"/>
                <w:noProof/>
              </w:rPr>
              <w:t>3.3</w:t>
            </w:r>
            <w:r>
              <w:rPr>
                <w:rFonts w:asciiTheme="minorHAnsi" w:eastAsiaTheme="minorEastAsia" w:hAnsiTheme="minorHAnsi"/>
                <w:noProof/>
                <w:sz w:val="22"/>
                <w:lang w:eastAsia="es-CO"/>
              </w:rPr>
              <w:tab/>
            </w:r>
            <w:r w:rsidRPr="005A403C">
              <w:rPr>
                <w:rStyle w:val="Hipervnculo"/>
                <w:noProof/>
              </w:rPr>
              <w:t>Diseño de Módulos Principales</w:t>
            </w:r>
            <w:r>
              <w:rPr>
                <w:noProof/>
                <w:webHidden/>
              </w:rPr>
              <w:tab/>
            </w:r>
            <w:r>
              <w:rPr>
                <w:noProof/>
                <w:webHidden/>
              </w:rPr>
              <w:fldChar w:fldCharType="begin"/>
            </w:r>
            <w:r>
              <w:rPr>
                <w:noProof/>
                <w:webHidden/>
              </w:rPr>
              <w:instrText xml:space="preserve"> PAGEREF _Toc514532370 \h </w:instrText>
            </w:r>
            <w:r>
              <w:rPr>
                <w:noProof/>
                <w:webHidden/>
              </w:rPr>
            </w:r>
            <w:r>
              <w:rPr>
                <w:noProof/>
                <w:webHidden/>
              </w:rPr>
              <w:fldChar w:fldCharType="separate"/>
            </w:r>
            <w:r>
              <w:rPr>
                <w:noProof/>
                <w:webHidden/>
              </w:rPr>
              <w:t>26</w:t>
            </w:r>
            <w:r>
              <w:rPr>
                <w:noProof/>
                <w:webHidden/>
              </w:rPr>
              <w:fldChar w:fldCharType="end"/>
            </w:r>
          </w:hyperlink>
        </w:p>
        <w:p w:rsidR="00FD1B51" w:rsidRDefault="00FD1B51">
          <w:pPr>
            <w:pStyle w:val="TDC3"/>
            <w:tabs>
              <w:tab w:val="left" w:pos="1540"/>
              <w:tab w:val="right" w:leader="dot" w:pos="9350"/>
            </w:tabs>
            <w:rPr>
              <w:rFonts w:asciiTheme="minorHAnsi" w:eastAsiaTheme="minorEastAsia" w:hAnsiTheme="minorHAnsi"/>
              <w:noProof/>
              <w:sz w:val="22"/>
              <w:lang w:eastAsia="es-CO"/>
            </w:rPr>
          </w:pPr>
          <w:hyperlink w:anchor="_Toc514532371" w:history="1">
            <w:r w:rsidRPr="005A403C">
              <w:rPr>
                <w:rStyle w:val="Hipervnculo"/>
                <w:noProof/>
                <w:lang w:eastAsia="es-CO"/>
              </w:rPr>
              <w:t>3.3.1</w:t>
            </w:r>
            <w:r>
              <w:rPr>
                <w:rFonts w:asciiTheme="minorHAnsi" w:eastAsiaTheme="minorEastAsia" w:hAnsiTheme="minorHAnsi"/>
                <w:noProof/>
                <w:sz w:val="22"/>
                <w:lang w:eastAsia="es-CO"/>
              </w:rPr>
              <w:tab/>
            </w:r>
            <w:r w:rsidRPr="005A403C">
              <w:rPr>
                <w:rStyle w:val="Hipervnculo"/>
                <w:noProof/>
              </w:rPr>
              <w:t>Control lógico principal</w:t>
            </w:r>
            <w:r>
              <w:rPr>
                <w:noProof/>
                <w:webHidden/>
              </w:rPr>
              <w:tab/>
            </w:r>
            <w:r>
              <w:rPr>
                <w:noProof/>
                <w:webHidden/>
              </w:rPr>
              <w:fldChar w:fldCharType="begin"/>
            </w:r>
            <w:r>
              <w:rPr>
                <w:noProof/>
                <w:webHidden/>
              </w:rPr>
              <w:instrText xml:space="preserve"> PAGEREF _Toc514532371 \h </w:instrText>
            </w:r>
            <w:r>
              <w:rPr>
                <w:noProof/>
                <w:webHidden/>
              </w:rPr>
            </w:r>
            <w:r>
              <w:rPr>
                <w:noProof/>
                <w:webHidden/>
              </w:rPr>
              <w:fldChar w:fldCharType="separate"/>
            </w:r>
            <w:r>
              <w:rPr>
                <w:noProof/>
                <w:webHidden/>
              </w:rPr>
              <w:t>30</w:t>
            </w:r>
            <w:r>
              <w:rPr>
                <w:noProof/>
                <w:webHidden/>
              </w:rPr>
              <w:fldChar w:fldCharType="end"/>
            </w:r>
          </w:hyperlink>
        </w:p>
        <w:p w:rsidR="00FD1B51" w:rsidRDefault="00FD1B51">
          <w:pPr>
            <w:pStyle w:val="TDC3"/>
            <w:tabs>
              <w:tab w:val="left" w:pos="1540"/>
              <w:tab w:val="right" w:leader="dot" w:pos="9350"/>
            </w:tabs>
            <w:rPr>
              <w:rFonts w:asciiTheme="minorHAnsi" w:eastAsiaTheme="minorEastAsia" w:hAnsiTheme="minorHAnsi"/>
              <w:noProof/>
              <w:sz w:val="22"/>
              <w:lang w:eastAsia="es-CO"/>
            </w:rPr>
          </w:pPr>
          <w:hyperlink w:anchor="_Toc514532372" w:history="1">
            <w:r w:rsidRPr="005A403C">
              <w:rPr>
                <w:rStyle w:val="Hipervnculo"/>
                <w:noProof/>
              </w:rPr>
              <w:t>3.3.2</w:t>
            </w:r>
            <w:r>
              <w:rPr>
                <w:rFonts w:asciiTheme="minorHAnsi" w:eastAsiaTheme="minorEastAsia" w:hAnsiTheme="minorHAnsi"/>
                <w:noProof/>
                <w:sz w:val="22"/>
                <w:lang w:eastAsia="es-CO"/>
              </w:rPr>
              <w:tab/>
            </w:r>
            <w:r w:rsidRPr="005A403C">
              <w:rPr>
                <w:rStyle w:val="Hipervnculo"/>
                <w:noProof/>
              </w:rPr>
              <w:t>Bioimpedanciometro</w:t>
            </w:r>
            <w:r>
              <w:rPr>
                <w:noProof/>
                <w:webHidden/>
              </w:rPr>
              <w:tab/>
            </w:r>
            <w:r>
              <w:rPr>
                <w:noProof/>
                <w:webHidden/>
              </w:rPr>
              <w:fldChar w:fldCharType="begin"/>
            </w:r>
            <w:r>
              <w:rPr>
                <w:noProof/>
                <w:webHidden/>
              </w:rPr>
              <w:instrText xml:space="preserve"> PAGEREF _Toc514532372 \h </w:instrText>
            </w:r>
            <w:r>
              <w:rPr>
                <w:noProof/>
                <w:webHidden/>
              </w:rPr>
            </w:r>
            <w:r>
              <w:rPr>
                <w:noProof/>
                <w:webHidden/>
              </w:rPr>
              <w:fldChar w:fldCharType="separate"/>
            </w:r>
            <w:r>
              <w:rPr>
                <w:noProof/>
                <w:webHidden/>
              </w:rPr>
              <w:t>32</w:t>
            </w:r>
            <w:r>
              <w:rPr>
                <w:noProof/>
                <w:webHidden/>
              </w:rPr>
              <w:fldChar w:fldCharType="end"/>
            </w:r>
          </w:hyperlink>
        </w:p>
        <w:p w:rsidR="00FD1B51" w:rsidRDefault="00FD1B51">
          <w:pPr>
            <w:pStyle w:val="TDC3"/>
            <w:tabs>
              <w:tab w:val="left" w:pos="1540"/>
              <w:tab w:val="right" w:leader="dot" w:pos="9350"/>
            </w:tabs>
            <w:rPr>
              <w:rFonts w:asciiTheme="minorHAnsi" w:eastAsiaTheme="minorEastAsia" w:hAnsiTheme="minorHAnsi"/>
              <w:noProof/>
              <w:sz w:val="22"/>
              <w:lang w:eastAsia="es-CO"/>
            </w:rPr>
          </w:pPr>
          <w:hyperlink w:anchor="_Toc514532373" w:history="1">
            <w:r w:rsidRPr="005A403C">
              <w:rPr>
                <w:rStyle w:val="Hipervnculo"/>
                <w:noProof/>
              </w:rPr>
              <w:t>3.3.3</w:t>
            </w:r>
            <w:r>
              <w:rPr>
                <w:rFonts w:asciiTheme="minorHAnsi" w:eastAsiaTheme="minorEastAsia" w:hAnsiTheme="minorHAnsi"/>
                <w:noProof/>
                <w:sz w:val="22"/>
                <w:lang w:eastAsia="es-CO"/>
              </w:rPr>
              <w:tab/>
            </w:r>
            <w:r w:rsidRPr="005A403C">
              <w:rPr>
                <w:rStyle w:val="Hipervnculo"/>
                <w:noProof/>
              </w:rPr>
              <w:t>Gestor de Salidas (Administrador de puertos de salida)</w:t>
            </w:r>
            <w:r>
              <w:rPr>
                <w:noProof/>
                <w:webHidden/>
              </w:rPr>
              <w:tab/>
            </w:r>
            <w:r>
              <w:rPr>
                <w:noProof/>
                <w:webHidden/>
              </w:rPr>
              <w:fldChar w:fldCharType="begin"/>
            </w:r>
            <w:r>
              <w:rPr>
                <w:noProof/>
                <w:webHidden/>
              </w:rPr>
              <w:instrText xml:space="preserve"> PAGEREF _Toc514532373 \h </w:instrText>
            </w:r>
            <w:r>
              <w:rPr>
                <w:noProof/>
                <w:webHidden/>
              </w:rPr>
            </w:r>
            <w:r>
              <w:rPr>
                <w:noProof/>
                <w:webHidden/>
              </w:rPr>
              <w:fldChar w:fldCharType="separate"/>
            </w:r>
            <w:r>
              <w:rPr>
                <w:noProof/>
                <w:webHidden/>
              </w:rPr>
              <w:t>39</w:t>
            </w:r>
            <w:r>
              <w:rPr>
                <w:noProof/>
                <w:webHidden/>
              </w:rPr>
              <w:fldChar w:fldCharType="end"/>
            </w:r>
          </w:hyperlink>
        </w:p>
        <w:p w:rsidR="00FD1B51" w:rsidRDefault="00FD1B51">
          <w:pPr>
            <w:pStyle w:val="TDC3"/>
            <w:tabs>
              <w:tab w:val="left" w:pos="1540"/>
              <w:tab w:val="right" w:leader="dot" w:pos="9350"/>
            </w:tabs>
            <w:rPr>
              <w:rFonts w:asciiTheme="minorHAnsi" w:eastAsiaTheme="minorEastAsia" w:hAnsiTheme="minorHAnsi"/>
              <w:noProof/>
              <w:sz w:val="22"/>
              <w:lang w:eastAsia="es-CO"/>
            </w:rPr>
          </w:pPr>
          <w:hyperlink w:anchor="_Toc514532374" w:history="1">
            <w:r w:rsidRPr="005A403C">
              <w:rPr>
                <w:rStyle w:val="Hipervnculo"/>
                <w:noProof/>
              </w:rPr>
              <w:t>3.3.4</w:t>
            </w:r>
            <w:r>
              <w:rPr>
                <w:rFonts w:asciiTheme="minorHAnsi" w:eastAsiaTheme="minorEastAsia" w:hAnsiTheme="minorHAnsi"/>
                <w:noProof/>
                <w:sz w:val="22"/>
                <w:lang w:eastAsia="es-CO"/>
              </w:rPr>
              <w:tab/>
            </w:r>
            <w:r w:rsidRPr="005A403C">
              <w:rPr>
                <w:rStyle w:val="Hipervnculo"/>
                <w:noProof/>
              </w:rPr>
              <w:t>Amplificador de Potencia</w:t>
            </w:r>
            <w:r>
              <w:rPr>
                <w:noProof/>
                <w:webHidden/>
              </w:rPr>
              <w:tab/>
            </w:r>
            <w:r>
              <w:rPr>
                <w:noProof/>
                <w:webHidden/>
              </w:rPr>
              <w:fldChar w:fldCharType="begin"/>
            </w:r>
            <w:r>
              <w:rPr>
                <w:noProof/>
                <w:webHidden/>
              </w:rPr>
              <w:instrText xml:space="preserve"> PAGEREF _Toc514532374 \h </w:instrText>
            </w:r>
            <w:r>
              <w:rPr>
                <w:noProof/>
                <w:webHidden/>
              </w:rPr>
            </w:r>
            <w:r>
              <w:rPr>
                <w:noProof/>
                <w:webHidden/>
              </w:rPr>
              <w:fldChar w:fldCharType="separate"/>
            </w:r>
            <w:r>
              <w:rPr>
                <w:noProof/>
                <w:webHidden/>
              </w:rPr>
              <w:t>41</w:t>
            </w:r>
            <w:r>
              <w:rPr>
                <w:noProof/>
                <w:webHidden/>
              </w:rPr>
              <w:fldChar w:fldCharType="end"/>
            </w:r>
          </w:hyperlink>
        </w:p>
        <w:p w:rsidR="00FD1B51" w:rsidRDefault="00FD1B51">
          <w:pPr>
            <w:pStyle w:val="TDC3"/>
            <w:tabs>
              <w:tab w:val="left" w:pos="1540"/>
              <w:tab w:val="right" w:leader="dot" w:pos="9350"/>
            </w:tabs>
            <w:rPr>
              <w:rFonts w:asciiTheme="minorHAnsi" w:eastAsiaTheme="minorEastAsia" w:hAnsiTheme="minorHAnsi"/>
              <w:noProof/>
              <w:sz w:val="22"/>
              <w:lang w:eastAsia="es-CO"/>
            </w:rPr>
          </w:pPr>
          <w:hyperlink w:anchor="_Toc514532375" w:history="1">
            <w:r w:rsidRPr="005A403C">
              <w:rPr>
                <w:rStyle w:val="Hipervnculo"/>
                <w:noProof/>
              </w:rPr>
              <w:t>3.3.5</w:t>
            </w:r>
            <w:r>
              <w:rPr>
                <w:rFonts w:asciiTheme="minorHAnsi" w:eastAsiaTheme="minorEastAsia" w:hAnsiTheme="minorHAnsi"/>
                <w:noProof/>
                <w:sz w:val="22"/>
                <w:lang w:eastAsia="es-CO"/>
              </w:rPr>
              <w:tab/>
            </w:r>
            <w:r w:rsidRPr="005A403C">
              <w:rPr>
                <w:rStyle w:val="Hipervnculo"/>
                <w:noProof/>
              </w:rPr>
              <w:t>Generador de Ondas</w:t>
            </w:r>
            <w:r>
              <w:rPr>
                <w:noProof/>
                <w:webHidden/>
              </w:rPr>
              <w:tab/>
            </w:r>
            <w:r>
              <w:rPr>
                <w:noProof/>
                <w:webHidden/>
              </w:rPr>
              <w:fldChar w:fldCharType="begin"/>
            </w:r>
            <w:r>
              <w:rPr>
                <w:noProof/>
                <w:webHidden/>
              </w:rPr>
              <w:instrText xml:space="preserve"> PAGEREF _Toc514532375 \h </w:instrText>
            </w:r>
            <w:r>
              <w:rPr>
                <w:noProof/>
                <w:webHidden/>
              </w:rPr>
            </w:r>
            <w:r>
              <w:rPr>
                <w:noProof/>
                <w:webHidden/>
              </w:rPr>
              <w:fldChar w:fldCharType="separate"/>
            </w:r>
            <w:r>
              <w:rPr>
                <w:noProof/>
                <w:webHidden/>
              </w:rPr>
              <w:t>46</w:t>
            </w:r>
            <w:r>
              <w:rPr>
                <w:noProof/>
                <w:webHidden/>
              </w:rPr>
              <w:fldChar w:fldCharType="end"/>
            </w:r>
          </w:hyperlink>
        </w:p>
        <w:p w:rsidR="00FD1B51" w:rsidRDefault="00FD1B51">
          <w:pPr>
            <w:pStyle w:val="TDC3"/>
            <w:tabs>
              <w:tab w:val="left" w:pos="1540"/>
              <w:tab w:val="right" w:leader="dot" w:pos="9350"/>
            </w:tabs>
            <w:rPr>
              <w:rFonts w:asciiTheme="minorHAnsi" w:eastAsiaTheme="minorEastAsia" w:hAnsiTheme="minorHAnsi"/>
              <w:noProof/>
              <w:sz w:val="22"/>
              <w:lang w:eastAsia="es-CO"/>
            </w:rPr>
          </w:pPr>
          <w:hyperlink w:anchor="_Toc514532376" w:history="1">
            <w:r w:rsidRPr="005A403C">
              <w:rPr>
                <w:rStyle w:val="Hipervnculo"/>
                <w:noProof/>
              </w:rPr>
              <w:t>3.3.6</w:t>
            </w:r>
            <w:r>
              <w:rPr>
                <w:rFonts w:asciiTheme="minorHAnsi" w:eastAsiaTheme="minorEastAsia" w:hAnsiTheme="minorHAnsi"/>
                <w:noProof/>
                <w:sz w:val="22"/>
                <w:lang w:eastAsia="es-CO"/>
              </w:rPr>
              <w:tab/>
            </w:r>
            <w:r w:rsidRPr="005A403C">
              <w:rPr>
                <w:rStyle w:val="Hipervnculo"/>
                <w:noProof/>
              </w:rPr>
              <w:t>Control de Potencia</w:t>
            </w:r>
            <w:r>
              <w:rPr>
                <w:noProof/>
                <w:webHidden/>
              </w:rPr>
              <w:tab/>
            </w:r>
            <w:r>
              <w:rPr>
                <w:noProof/>
                <w:webHidden/>
              </w:rPr>
              <w:fldChar w:fldCharType="begin"/>
            </w:r>
            <w:r>
              <w:rPr>
                <w:noProof/>
                <w:webHidden/>
              </w:rPr>
              <w:instrText xml:space="preserve"> PAGEREF _Toc514532376 \h </w:instrText>
            </w:r>
            <w:r>
              <w:rPr>
                <w:noProof/>
                <w:webHidden/>
              </w:rPr>
            </w:r>
            <w:r>
              <w:rPr>
                <w:noProof/>
                <w:webHidden/>
              </w:rPr>
              <w:fldChar w:fldCharType="separate"/>
            </w:r>
            <w:r>
              <w:rPr>
                <w:noProof/>
                <w:webHidden/>
              </w:rPr>
              <w:t>67</w:t>
            </w:r>
            <w:r>
              <w:rPr>
                <w:noProof/>
                <w:webHidden/>
              </w:rPr>
              <w:fldChar w:fldCharType="end"/>
            </w:r>
          </w:hyperlink>
        </w:p>
        <w:p w:rsidR="00FD1B51" w:rsidRDefault="00FD1B51">
          <w:pPr>
            <w:pStyle w:val="TDC3"/>
            <w:tabs>
              <w:tab w:val="left" w:pos="1540"/>
              <w:tab w:val="right" w:leader="dot" w:pos="9350"/>
            </w:tabs>
            <w:rPr>
              <w:rFonts w:asciiTheme="minorHAnsi" w:eastAsiaTheme="minorEastAsia" w:hAnsiTheme="minorHAnsi"/>
              <w:noProof/>
              <w:sz w:val="22"/>
              <w:lang w:eastAsia="es-CO"/>
            </w:rPr>
          </w:pPr>
          <w:hyperlink w:anchor="_Toc514532377" w:history="1">
            <w:r w:rsidRPr="005A403C">
              <w:rPr>
                <w:rStyle w:val="Hipervnculo"/>
                <w:noProof/>
              </w:rPr>
              <w:t>3.3.7</w:t>
            </w:r>
            <w:r>
              <w:rPr>
                <w:rFonts w:asciiTheme="minorHAnsi" w:eastAsiaTheme="minorEastAsia" w:hAnsiTheme="minorHAnsi"/>
                <w:noProof/>
                <w:sz w:val="22"/>
                <w:lang w:eastAsia="es-CO"/>
              </w:rPr>
              <w:tab/>
            </w:r>
            <w:r w:rsidRPr="005A403C">
              <w:rPr>
                <w:rStyle w:val="Hipervnculo"/>
                <w:noProof/>
              </w:rPr>
              <w:t>Alimentación</w:t>
            </w:r>
            <w:r>
              <w:rPr>
                <w:noProof/>
                <w:webHidden/>
              </w:rPr>
              <w:tab/>
            </w:r>
            <w:r>
              <w:rPr>
                <w:noProof/>
                <w:webHidden/>
              </w:rPr>
              <w:fldChar w:fldCharType="begin"/>
            </w:r>
            <w:r>
              <w:rPr>
                <w:noProof/>
                <w:webHidden/>
              </w:rPr>
              <w:instrText xml:space="preserve"> PAGEREF _Toc514532377 \h </w:instrText>
            </w:r>
            <w:r>
              <w:rPr>
                <w:noProof/>
                <w:webHidden/>
              </w:rPr>
            </w:r>
            <w:r>
              <w:rPr>
                <w:noProof/>
                <w:webHidden/>
              </w:rPr>
              <w:fldChar w:fldCharType="separate"/>
            </w:r>
            <w:r>
              <w:rPr>
                <w:noProof/>
                <w:webHidden/>
              </w:rPr>
              <w:t>71</w:t>
            </w:r>
            <w:r>
              <w:rPr>
                <w:noProof/>
                <w:webHidden/>
              </w:rPr>
              <w:fldChar w:fldCharType="end"/>
            </w:r>
          </w:hyperlink>
        </w:p>
        <w:p w:rsidR="00FD1B51" w:rsidRDefault="00FD1B51">
          <w:pPr>
            <w:pStyle w:val="TDC2"/>
            <w:tabs>
              <w:tab w:val="left" w:pos="1100"/>
              <w:tab w:val="right" w:leader="dot" w:pos="9350"/>
            </w:tabs>
            <w:rPr>
              <w:rFonts w:asciiTheme="minorHAnsi" w:eastAsiaTheme="minorEastAsia" w:hAnsiTheme="minorHAnsi"/>
              <w:noProof/>
              <w:sz w:val="22"/>
              <w:lang w:eastAsia="es-CO"/>
            </w:rPr>
          </w:pPr>
          <w:hyperlink w:anchor="_Toc514532378" w:history="1">
            <w:r w:rsidRPr="005A403C">
              <w:rPr>
                <w:rStyle w:val="Hipervnculo"/>
                <w:noProof/>
              </w:rPr>
              <w:t>3.4</w:t>
            </w:r>
            <w:r>
              <w:rPr>
                <w:rFonts w:asciiTheme="minorHAnsi" w:eastAsiaTheme="minorEastAsia" w:hAnsiTheme="minorHAnsi"/>
                <w:noProof/>
                <w:sz w:val="22"/>
                <w:lang w:eastAsia="es-CO"/>
              </w:rPr>
              <w:tab/>
            </w:r>
            <w:r w:rsidRPr="005A403C">
              <w:rPr>
                <w:rStyle w:val="Hipervnculo"/>
                <w:noProof/>
              </w:rPr>
              <w:t>Funcionamiento del electrobisturí</w:t>
            </w:r>
            <w:r>
              <w:rPr>
                <w:noProof/>
                <w:webHidden/>
              </w:rPr>
              <w:tab/>
            </w:r>
            <w:r>
              <w:rPr>
                <w:noProof/>
                <w:webHidden/>
              </w:rPr>
              <w:fldChar w:fldCharType="begin"/>
            </w:r>
            <w:r>
              <w:rPr>
                <w:noProof/>
                <w:webHidden/>
              </w:rPr>
              <w:instrText xml:space="preserve"> PAGEREF _Toc514532378 \h </w:instrText>
            </w:r>
            <w:r>
              <w:rPr>
                <w:noProof/>
                <w:webHidden/>
              </w:rPr>
            </w:r>
            <w:r>
              <w:rPr>
                <w:noProof/>
                <w:webHidden/>
              </w:rPr>
              <w:fldChar w:fldCharType="separate"/>
            </w:r>
            <w:r>
              <w:rPr>
                <w:noProof/>
                <w:webHidden/>
              </w:rPr>
              <w:t>72</w:t>
            </w:r>
            <w:r>
              <w:rPr>
                <w:noProof/>
                <w:webHidden/>
              </w:rPr>
              <w:fldChar w:fldCharType="end"/>
            </w:r>
          </w:hyperlink>
        </w:p>
        <w:p w:rsidR="00FD1B51" w:rsidRDefault="00FD1B51">
          <w:pPr>
            <w:pStyle w:val="TDC2"/>
            <w:tabs>
              <w:tab w:val="left" w:pos="1100"/>
              <w:tab w:val="right" w:leader="dot" w:pos="9350"/>
            </w:tabs>
            <w:rPr>
              <w:rFonts w:asciiTheme="minorHAnsi" w:eastAsiaTheme="minorEastAsia" w:hAnsiTheme="minorHAnsi"/>
              <w:noProof/>
              <w:sz w:val="22"/>
              <w:lang w:eastAsia="es-CO"/>
            </w:rPr>
          </w:pPr>
          <w:hyperlink w:anchor="_Toc514532379" w:history="1">
            <w:r w:rsidRPr="005A403C">
              <w:rPr>
                <w:rStyle w:val="Hipervnculo"/>
                <w:noProof/>
              </w:rPr>
              <w:t>3.5</w:t>
            </w:r>
            <w:r>
              <w:rPr>
                <w:rFonts w:asciiTheme="minorHAnsi" w:eastAsiaTheme="minorEastAsia" w:hAnsiTheme="minorHAnsi"/>
                <w:noProof/>
                <w:sz w:val="22"/>
                <w:lang w:eastAsia="es-CO"/>
              </w:rPr>
              <w:tab/>
            </w:r>
            <w:r w:rsidRPr="005A403C">
              <w:rPr>
                <w:rStyle w:val="Hipervnculo"/>
                <w:noProof/>
              </w:rPr>
              <w:t>Diseño industrial del equipo.</w:t>
            </w:r>
            <w:r>
              <w:rPr>
                <w:noProof/>
                <w:webHidden/>
              </w:rPr>
              <w:tab/>
            </w:r>
            <w:r>
              <w:rPr>
                <w:noProof/>
                <w:webHidden/>
              </w:rPr>
              <w:fldChar w:fldCharType="begin"/>
            </w:r>
            <w:r>
              <w:rPr>
                <w:noProof/>
                <w:webHidden/>
              </w:rPr>
              <w:instrText xml:space="preserve"> PAGEREF _Toc514532379 \h </w:instrText>
            </w:r>
            <w:r>
              <w:rPr>
                <w:noProof/>
                <w:webHidden/>
              </w:rPr>
            </w:r>
            <w:r>
              <w:rPr>
                <w:noProof/>
                <w:webHidden/>
              </w:rPr>
              <w:fldChar w:fldCharType="separate"/>
            </w:r>
            <w:r>
              <w:rPr>
                <w:noProof/>
                <w:webHidden/>
              </w:rPr>
              <w:t>74</w:t>
            </w:r>
            <w:r>
              <w:rPr>
                <w:noProof/>
                <w:webHidden/>
              </w:rPr>
              <w:fldChar w:fldCharType="end"/>
            </w:r>
          </w:hyperlink>
        </w:p>
        <w:p w:rsidR="00FD1B51" w:rsidRDefault="00FD1B51">
          <w:pPr>
            <w:pStyle w:val="TDC3"/>
            <w:tabs>
              <w:tab w:val="left" w:pos="1540"/>
              <w:tab w:val="right" w:leader="dot" w:pos="9350"/>
            </w:tabs>
            <w:rPr>
              <w:rFonts w:asciiTheme="minorHAnsi" w:eastAsiaTheme="minorEastAsia" w:hAnsiTheme="minorHAnsi"/>
              <w:noProof/>
              <w:sz w:val="22"/>
              <w:lang w:eastAsia="es-CO"/>
            </w:rPr>
          </w:pPr>
          <w:hyperlink w:anchor="_Toc514532380" w:history="1">
            <w:r w:rsidRPr="005A403C">
              <w:rPr>
                <w:rStyle w:val="Hipervnculo"/>
                <w:noProof/>
              </w:rPr>
              <w:t>3.5.1</w:t>
            </w:r>
            <w:r>
              <w:rPr>
                <w:rFonts w:asciiTheme="minorHAnsi" w:eastAsiaTheme="minorEastAsia" w:hAnsiTheme="minorHAnsi"/>
                <w:noProof/>
                <w:sz w:val="22"/>
                <w:lang w:eastAsia="es-CO"/>
              </w:rPr>
              <w:tab/>
            </w:r>
            <w:r w:rsidRPr="005A403C">
              <w:rPr>
                <w:rStyle w:val="Hipervnculo"/>
                <w:noProof/>
              </w:rPr>
              <w:t>Diseño de interfaz del usuario</w:t>
            </w:r>
            <w:r>
              <w:rPr>
                <w:noProof/>
                <w:webHidden/>
              </w:rPr>
              <w:tab/>
            </w:r>
            <w:r>
              <w:rPr>
                <w:noProof/>
                <w:webHidden/>
              </w:rPr>
              <w:fldChar w:fldCharType="begin"/>
            </w:r>
            <w:r>
              <w:rPr>
                <w:noProof/>
                <w:webHidden/>
              </w:rPr>
              <w:instrText xml:space="preserve"> PAGEREF _Toc514532380 \h </w:instrText>
            </w:r>
            <w:r>
              <w:rPr>
                <w:noProof/>
                <w:webHidden/>
              </w:rPr>
            </w:r>
            <w:r>
              <w:rPr>
                <w:noProof/>
                <w:webHidden/>
              </w:rPr>
              <w:fldChar w:fldCharType="separate"/>
            </w:r>
            <w:r>
              <w:rPr>
                <w:noProof/>
                <w:webHidden/>
              </w:rPr>
              <w:t>75</w:t>
            </w:r>
            <w:r>
              <w:rPr>
                <w:noProof/>
                <w:webHidden/>
              </w:rPr>
              <w:fldChar w:fldCharType="end"/>
            </w:r>
          </w:hyperlink>
        </w:p>
        <w:p w:rsidR="00FD1B51" w:rsidRDefault="00FD1B51">
          <w:pPr>
            <w:pStyle w:val="TDC3"/>
            <w:tabs>
              <w:tab w:val="left" w:pos="1540"/>
              <w:tab w:val="right" w:leader="dot" w:pos="9350"/>
            </w:tabs>
            <w:rPr>
              <w:rFonts w:asciiTheme="minorHAnsi" w:eastAsiaTheme="minorEastAsia" w:hAnsiTheme="minorHAnsi"/>
              <w:noProof/>
              <w:sz w:val="22"/>
              <w:lang w:eastAsia="es-CO"/>
            </w:rPr>
          </w:pPr>
          <w:hyperlink w:anchor="_Toc514532381" w:history="1">
            <w:r w:rsidRPr="005A403C">
              <w:rPr>
                <w:rStyle w:val="Hipervnculo"/>
                <w:noProof/>
              </w:rPr>
              <w:t>3.5.2</w:t>
            </w:r>
            <w:r>
              <w:rPr>
                <w:rFonts w:asciiTheme="minorHAnsi" w:eastAsiaTheme="minorEastAsia" w:hAnsiTheme="minorHAnsi"/>
                <w:noProof/>
                <w:sz w:val="22"/>
                <w:lang w:eastAsia="es-CO"/>
              </w:rPr>
              <w:tab/>
            </w:r>
            <w:r w:rsidRPr="005A403C">
              <w:rPr>
                <w:rStyle w:val="Hipervnculo"/>
                <w:noProof/>
              </w:rPr>
              <w:t>Diseño de Carcasa</w:t>
            </w:r>
            <w:r>
              <w:rPr>
                <w:noProof/>
                <w:webHidden/>
              </w:rPr>
              <w:tab/>
            </w:r>
            <w:r>
              <w:rPr>
                <w:noProof/>
                <w:webHidden/>
              </w:rPr>
              <w:fldChar w:fldCharType="begin"/>
            </w:r>
            <w:r>
              <w:rPr>
                <w:noProof/>
                <w:webHidden/>
              </w:rPr>
              <w:instrText xml:space="preserve"> PAGEREF _Toc514532381 \h </w:instrText>
            </w:r>
            <w:r>
              <w:rPr>
                <w:noProof/>
                <w:webHidden/>
              </w:rPr>
            </w:r>
            <w:r>
              <w:rPr>
                <w:noProof/>
                <w:webHidden/>
              </w:rPr>
              <w:fldChar w:fldCharType="separate"/>
            </w:r>
            <w:r>
              <w:rPr>
                <w:noProof/>
                <w:webHidden/>
              </w:rPr>
              <w:t>77</w:t>
            </w:r>
            <w:r>
              <w:rPr>
                <w:noProof/>
                <w:webHidden/>
              </w:rPr>
              <w:fldChar w:fldCharType="end"/>
            </w:r>
          </w:hyperlink>
        </w:p>
        <w:p w:rsidR="00FD1B51" w:rsidRDefault="00FD1B51">
          <w:pPr>
            <w:pStyle w:val="TDC3"/>
            <w:tabs>
              <w:tab w:val="left" w:pos="1540"/>
              <w:tab w:val="right" w:leader="dot" w:pos="9350"/>
            </w:tabs>
            <w:rPr>
              <w:rFonts w:asciiTheme="minorHAnsi" w:eastAsiaTheme="minorEastAsia" w:hAnsiTheme="minorHAnsi"/>
              <w:noProof/>
              <w:sz w:val="22"/>
              <w:lang w:eastAsia="es-CO"/>
            </w:rPr>
          </w:pPr>
          <w:hyperlink w:anchor="_Toc514532382" w:history="1">
            <w:r w:rsidRPr="005A403C">
              <w:rPr>
                <w:rStyle w:val="Hipervnculo"/>
                <w:noProof/>
              </w:rPr>
              <w:t>3.5.3</w:t>
            </w:r>
            <w:r>
              <w:rPr>
                <w:rFonts w:asciiTheme="minorHAnsi" w:eastAsiaTheme="minorEastAsia" w:hAnsiTheme="minorHAnsi"/>
                <w:noProof/>
                <w:sz w:val="22"/>
                <w:lang w:eastAsia="es-CO"/>
              </w:rPr>
              <w:tab/>
            </w:r>
            <w:r w:rsidRPr="005A403C">
              <w:rPr>
                <w:rStyle w:val="Hipervnculo"/>
                <w:noProof/>
              </w:rPr>
              <w:t>Accesorios</w:t>
            </w:r>
            <w:r>
              <w:rPr>
                <w:noProof/>
                <w:webHidden/>
              </w:rPr>
              <w:tab/>
            </w:r>
            <w:r>
              <w:rPr>
                <w:noProof/>
                <w:webHidden/>
              </w:rPr>
              <w:fldChar w:fldCharType="begin"/>
            </w:r>
            <w:r>
              <w:rPr>
                <w:noProof/>
                <w:webHidden/>
              </w:rPr>
              <w:instrText xml:space="preserve"> PAGEREF _Toc514532382 \h </w:instrText>
            </w:r>
            <w:r>
              <w:rPr>
                <w:noProof/>
                <w:webHidden/>
              </w:rPr>
            </w:r>
            <w:r>
              <w:rPr>
                <w:noProof/>
                <w:webHidden/>
              </w:rPr>
              <w:fldChar w:fldCharType="separate"/>
            </w:r>
            <w:r>
              <w:rPr>
                <w:noProof/>
                <w:webHidden/>
              </w:rPr>
              <w:t>78</w:t>
            </w:r>
            <w:r>
              <w:rPr>
                <w:noProof/>
                <w:webHidden/>
              </w:rPr>
              <w:fldChar w:fldCharType="end"/>
            </w:r>
          </w:hyperlink>
        </w:p>
        <w:p w:rsidR="00FD1B51" w:rsidRDefault="00FD1B51">
          <w:pPr>
            <w:pStyle w:val="TDC1"/>
            <w:tabs>
              <w:tab w:val="left" w:pos="660"/>
              <w:tab w:val="right" w:leader="dot" w:pos="9350"/>
            </w:tabs>
            <w:rPr>
              <w:rFonts w:asciiTheme="minorHAnsi" w:eastAsiaTheme="minorEastAsia" w:hAnsiTheme="minorHAnsi"/>
              <w:noProof/>
              <w:sz w:val="22"/>
              <w:lang w:eastAsia="es-CO"/>
            </w:rPr>
          </w:pPr>
          <w:hyperlink w:anchor="_Toc514532383" w:history="1">
            <w:r w:rsidRPr="005A403C">
              <w:rPr>
                <w:rStyle w:val="Hipervnculo"/>
                <w:noProof/>
              </w:rPr>
              <w:t>4</w:t>
            </w:r>
            <w:r>
              <w:rPr>
                <w:rFonts w:asciiTheme="minorHAnsi" w:eastAsiaTheme="minorEastAsia" w:hAnsiTheme="minorHAnsi"/>
                <w:noProof/>
                <w:sz w:val="22"/>
                <w:lang w:eastAsia="es-CO"/>
              </w:rPr>
              <w:tab/>
            </w:r>
            <w:r w:rsidRPr="005A403C">
              <w:rPr>
                <w:rStyle w:val="Hipervnculo"/>
                <w:noProof/>
              </w:rPr>
              <w:t>Pruebas y Validación de la Unidad Electro quirúrgica</w:t>
            </w:r>
            <w:r>
              <w:rPr>
                <w:noProof/>
                <w:webHidden/>
              </w:rPr>
              <w:tab/>
            </w:r>
            <w:r>
              <w:rPr>
                <w:noProof/>
                <w:webHidden/>
              </w:rPr>
              <w:fldChar w:fldCharType="begin"/>
            </w:r>
            <w:r>
              <w:rPr>
                <w:noProof/>
                <w:webHidden/>
              </w:rPr>
              <w:instrText xml:space="preserve"> PAGEREF _Toc514532383 \h </w:instrText>
            </w:r>
            <w:r>
              <w:rPr>
                <w:noProof/>
                <w:webHidden/>
              </w:rPr>
            </w:r>
            <w:r>
              <w:rPr>
                <w:noProof/>
                <w:webHidden/>
              </w:rPr>
              <w:fldChar w:fldCharType="separate"/>
            </w:r>
            <w:r>
              <w:rPr>
                <w:noProof/>
                <w:webHidden/>
              </w:rPr>
              <w:t>80</w:t>
            </w:r>
            <w:r>
              <w:rPr>
                <w:noProof/>
                <w:webHidden/>
              </w:rPr>
              <w:fldChar w:fldCharType="end"/>
            </w:r>
          </w:hyperlink>
        </w:p>
        <w:p w:rsidR="00FD1B51" w:rsidRDefault="00FD1B51">
          <w:pPr>
            <w:pStyle w:val="TDC2"/>
            <w:tabs>
              <w:tab w:val="left" w:pos="1100"/>
              <w:tab w:val="right" w:leader="dot" w:pos="9350"/>
            </w:tabs>
            <w:rPr>
              <w:rFonts w:asciiTheme="minorHAnsi" w:eastAsiaTheme="minorEastAsia" w:hAnsiTheme="minorHAnsi"/>
              <w:noProof/>
              <w:sz w:val="22"/>
              <w:lang w:eastAsia="es-CO"/>
            </w:rPr>
          </w:pPr>
          <w:hyperlink w:anchor="_Toc514532384" w:history="1">
            <w:r w:rsidRPr="005A403C">
              <w:rPr>
                <w:rStyle w:val="Hipervnculo"/>
                <w:noProof/>
              </w:rPr>
              <w:t>4.1</w:t>
            </w:r>
            <w:r>
              <w:rPr>
                <w:rFonts w:asciiTheme="minorHAnsi" w:eastAsiaTheme="minorEastAsia" w:hAnsiTheme="minorHAnsi"/>
                <w:noProof/>
                <w:sz w:val="22"/>
                <w:lang w:eastAsia="es-CO"/>
              </w:rPr>
              <w:tab/>
            </w:r>
            <w:r w:rsidRPr="005A403C">
              <w:rPr>
                <w:rStyle w:val="Hipervnculo"/>
                <w:noProof/>
              </w:rPr>
              <w:t>Pruebas de control de Potencia</w:t>
            </w:r>
            <w:r>
              <w:rPr>
                <w:noProof/>
                <w:webHidden/>
              </w:rPr>
              <w:tab/>
            </w:r>
            <w:r>
              <w:rPr>
                <w:noProof/>
                <w:webHidden/>
              </w:rPr>
              <w:fldChar w:fldCharType="begin"/>
            </w:r>
            <w:r>
              <w:rPr>
                <w:noProof/>
                <w:webHidden/>
              </w:rPr>
              <w:instrText xml:space="preserve"> PAGEREF _Toc514532384 \h </w:instrText>
            </w:r>
            <w:r>
              <w:rPr>
                <w:noProof/>
                <w:webHidden/>
              </w:rPr>
            </w:r>
            <w:r>
              <w:rPr>
                <w:noProof/>
                <w:webHidden/>
              </w:rPr>
              <w:fldChar w:fldCharType="separate"/>
            </w:r>
            <w:r>
              <w:rPr>
                <w:noProof/>
                <w:webHidden/>
              </w:rPr>
              <w:t>81</w:t>
            </w:r>
            <w:r>
              <w:rPr>
                <w:noProof/>
                <w:webHidden/>
              </w:rPr>
              <w:fldChar w:fldCharType="end"/>
            </w:r>
          </w:hyperlink>
        </w:p>
        <w:p w:rsidR="00FD1B51" w:rsidRDefault="00FD1B51">
          <w:pPr>
            <w:pStyle w:val="TDC2"/>
            <w:tabs>
              <w:tab w:val="left" w:pos="1100"/>
              <w:tab w:val="right" w:leader="dot" w:pos="9350"/>
            </w:tabs>
            <w:rPr>
              <w:rFonts w:asciiTheme="minorHAnsi" w:eastAsiaTheme="minorEastAsia" w:hAnsiTheme="minorHAnsi"/>
              <w:noProof/>
              <w:sz w:val="22"/>
              <w:lang w:eastAsia="es-CO"/>
            </w:rPr>
          </w:pPr>
          <w:hyperlink w:anchor="_Toc514532385" w:history="1">
            <w:r w:rsidRPr="005A403C">
              <w:rPr>
                <w:rStyle w:val="Hipervnculo"/>
                <w:noProof/>
              </w:rPr>
              <w:t>4.2</w:t>
            </w:r>
            <w:r>
              <w:rPr>
                <w:rFonts w:asciiTheme="minorHAnsi" w:eastAsiaTheme="minorEastAsia" w:hAnsiTheme="minorHAnsi"/>
                <w:noProof/>
                <w:sz w:val="22"/>
                <w:lang w:eastAsia="es-CO"/>
              </w:rPr>
              <w:tab/>
            </w:r>
            <w:r w:rsidRPr="005A403C">
              <w:rPr>
                <w:rStyle w:val="Hipervnculo"/>
                <w:noProof/>
              </w:rPr>
              <w:t>Prueba de generador de señales</w:t>
            </w:r>
            <w:r>
              <w:rPr>
                <w:noProof/>
                <w:webHidden/>
              </w:rPr>
              <w:tab/>
            </w:r>
            <w:r>
              <w:rPr>
                <w:noProof/>
                <w:webHidden/>
              </w:rPr>
              <w:fldChar w:fldCharType="begin"/>
            </w:r>
            <w:r>
              <w:rPr>
                <w:noProof/>
                <w:webHidden/>
              </w:rPr>
              <w:instrText xml:space="preserve"> PAGEREF _Toc514532385 \h </w:instrText>
            </w:r>
            <w:r>
              <w:rPr>
                <w:noProof/>
                <w:webHidden/>
              </w:rPr>
            </w:r>
            <w:r>
              <w:rPr>
                <w:noProof/>
                <w:webHidden/>
              </w:rPr>
              <w:fldChar w:fldCharType="separate"/>
            </w:r>
            <w:r>
              <w:rPr>
                <w:noProof/>
                <w:webHidden/>
              </w:rPr>
              <w:t>86</w:t>
            </w:r>
            <w:r>
              <w:rPr>
                <w:noProof/>
                <w:webHidden/>
              </w:rPr>
              <w:fldChar w:fldCharType="end"/>
            </w:r>
          </w:hyperlink>
        </w:p>
        <w:p w:rsidR="00FD1B51" w:rsidRDefault="00FD1B51">
          <w:pPr>
            <w:pStyle w:val="TDC3"/>
            <w:tabs>
              <w:tab w:val="left" w:pos="1540"/>
              <w:tab w:val="right" w:leader="dot" w:pos="9350"/>
            </w:tabs>
            <w:rPr>
              <w:rFonts w:asciiTheme="minorHAnsi" w:eastAsiaTheme="minorEastAsia" w:hAnsiTheme="minorHAnsi"/>
              <w:noProof/>
              <w:sz w:val="22"/>
              <w:lang w:eastAsia="es-CO"/>
            </w:rPr>
          </w:pPr>
          <w:hyperlink w:anchor="_Toc514532386" w:history="1">
            <w:r w:rsidRPr="005A403C">
              <w:rPr>
                <w:rStyle w:val="Hipervnculo"/>
                <w:noProof/>
              </w:rPr>
              <w:t>4.2.1</w:t>
            </w:r>
            <w:r>
              <w:rPr>
                <w:rFonts w:asciiTheme="minorHAnsi" w:eastAsiaTheme="minorEastAsia" w:hAnsiTheme="minorHAnsi"/>
                <w:noProof/>
                <w:sz w:val="22"/>
                <w:lang w:eastAsia="es-CO"/>
              </w:rPr>
              <w:tab/>
            </w:r>
            <w:r w:rsidRPr="005A403C">
              <w:rPr>
                <w:rStyle w:val="Hipervnculo"/>
                <w:noProof/>
              </w:rPr>
              <w:t>Validación de forma de ondas</w:t>
            </w:r>
            <w:r>
              <w:rPr>
                <w:noProof/>
                <w:webHidden/>
              </w:rPr>
              <w:tab/>
            </w:r>
            <w:r>
              <w:rPr>
                <w:noProof/>
                <w:webHidden/>
              </w:rPr>
              <w:fldChar w:fldCharType="begin"/>
            </w:r>
            <w:r>
              <w:rPr>
                <w:noProof/>
                <w:webHidden/>
              </w:rPr>
              <w:instrText xml:space="preserve"> PAGEREF _Toc514532386 \h </w:instrText>
            </w:r>
            <w:r>
              <w:rPr>
                <w:noProof/>
                <w:webHidden/>
              </w:rPr>
            </w:r>
            <w:r>
              <w:rPr>
                <w:noProof/>
                <w:webHidden/>
              </w:rPr>
              <w:fldChar w:fldCharType="separate"/>
            </w:r>
            <w:r>
              <w:rPr>
                <w:noProof/>
                <w:webHidden/>
              </w:rPr>
              <w:t>86</w:t>
            </w:r>
            <w:r>
              <w:rPr>
                <w:noProof/>
                <w:webHidden/>
              </w:rPr>
              <w:fldChar w:fldCharType="end"/>
            </w:r>
          </w:hyperlink>
        </w:p>
        <w:p w:rsidR="00FD1B51" w:rsidRDefault="00FD1B51">
          <w:pPr>
            <w:pStyle w:val="TDC3"/>
            <w:tabs>
              <w:tab w:val="left" w:pos="1540"/>
              <w:tab w:val="right" w:leader="dot" w:pos="9350"/>
            </w:tabs>
            <w:rPr>
              <w:rFonts w:asciiTheme="minorHAnsi" w:eastAsiaTheme="minorEastAsia" w:hAnsiTheme="minorHAnsi"/>
              <w:noProof/>
              <w:sz w:val="22"/>
              <w:lang w:eastAsia="es-CO"/>
            </w:rPr>
          </w:pPr>
          <w:hyperlink w:anchor="_Toc514532387" w:history="1">
            <w:r w:rsidRPr="005A403C">
              <w:rPr>
                <w:rStyle w:val="Hipervnculo"/>
                <w:noProof/>
                <w:lang w:eastAsia="es-CO"/>
              </w:rPr>
              <w:t>4.2.2</w:t>
            </w:r>
            <w:r>
              <w:rPr>
                <w:rFonts w:asciiTheme="minorHAnsi" w:eastAsiaTheme="minorEastAsia" w:hAnsiTheme="minorHAnsi"/>
                <w:noProof/>
                <w:sz w:val="22"/>
                <w:lang w:eastAsia="es-CO"/>
              </w:rPr>
              <w:tab/>
            </w:r>
            <w:r w:rsidRPr="005A403C">
              <w:rPr>
                <w:rStyle w:val="Hipervnculo"/>
                <w:noProof/>
                <w:lang w:eastAsia="es-CO"/>
              </w:rPr>
              <w:t>MinDo</w:t>
            </w:r>
            <w:r>
              <w:rPr>
                <w:noProof/>
                <w:webHidden/>
              </w:rPr>
              <w:tab/>
            </w:r>
            <w:r>
              <w:rPr>
                <w:noProof/>
                <w:webHidden/>
              </w:rPr>
              <w:fldChar w:fldCharType="begin"/>
            </w:r>
            <w:r>
              <w:rPr>
                <w:noProof/>
                <w:webHidden/>
              </w:rPr>
              <w:instrText xml:space="preserve"> PAGEREF _Toc514532387 \h </w:instrText>
            </w:r>
            <w:r>
              <w:rPr>
                <w:noProof/>
                <w:webHidden/>
              </w:rPr>
            </w:r>
            <w:r>
              <w:rPr>
                <w:noProof/>
                <w:webHidden/>
              </w:rPr>
              <w:fldChar w:fldCharType="separate"/>
            </w:r>
            <w:r>
              <w:rPr>
                <w:noProof/>
                <w:webHidden/>
              </w:rPr>
              <w:t>89</w:t>
            </w:r>
            <w:r>
              <w:rPr>
                <w:noProof/>
                <w:webHidden/>
              </w:rPr>
              <w:fldChar w:fldCharType="end"/>
            </w:r>
          </w:hyperlink>
        </w:p>
        <w:p w:rsidR="00FD1B51" w:rsidRDefault="00FD1B51">
          <w:pPr>
            <w:pStyle w:val="TDC2"/>
            <w:tabs>
              <w:tab w:val="left" w:pos="1100"/>
              <w:tab w:val="right" w:leader="dot" w:pos="9350"/>
            </w:tabs>
            <w:rPr>
              <w:rFonts w:asciiTheme="minorHAnsi" w:eastAsiaTheme="minorEastAsia" w:hAnsiTheme="minorHAnsi"/>
              <w:noProof/>
              <w:sz w:val="22"/>
              <w:lang w:eastAsia="es-CO"/>
            </w:rPr>
          </w:pPr>
          <w:hyperlink w:anchor="_Toc514532388" w:history="1">
            <w:r w:rsidRPr="005A403C">
              <w:rPr>
                <w:rStyle w:val="Hipervnculo"/>
                <w:noProof/>
              </w:rPr>
              <w:t>4.3</w:t>
            </w:r>
            <w:r>
              <w:rPr>
                <w:rFonts w:asciiTheme="minorHAnsi" w:eastAsiaTheme="minorEastAsia" w:hAnsiTheme="minorHAnsi"/>
                <w:noProof/>
                <w:sz w:val="22"/>
                <w:lang w:eastAsia="es-CO"/>
              </w:rPr>
              <w:tab/>
            </w:r>
            <w:r w:rsidRPr="005A403C">
              <w:rPr>
                <w:rStyle w:val="Hipervnculo"/>
                <w:noProof/>
              </w:rPr>
              <w:t>Seguridad del equipo</w:t>
            </w:r>
            <w:r>
              <w:rPr>
                <w:noProof/>
                <w:webHidden/>
              </w:rPr>
              <w:tab/>
            </w:r>
            <w:r>
              <w:rPr>
                <w:noProof/>
                <w:webHidden/>
              </w:rPr>
              <w:fldChar w:fldCharType="begin"/>
            </w:r>
            <w:r>
              <w:rPr>
                <w:noProof/>
                <w:webHidden/>
              </w:rPr>
              <w:instrText xml:space="preserve"> PAGEREF _Toc514532388 \h </w:instrText>
            </w:r>
            <w:r>
              <w:rPr>
                <w:noProof/>
                <w:webHidden/>
              </w:rPr>
            </w:r>
            <w:r>
              <w:rPr>
                <w:noProof/>
                <w:webHidden/>
              </w:rPr>
              <w:fldChar w:fldCharType="separate"/>
            </w:r>
            <w:r>
              <w:rPr>
                <w:noProof/>
                <w:webHidden/>
              </w:rPr>
              <w:t>91</w:t>
            </w:r>
            <w:r>
              <w:rPr>
                <w:noProof/>
                <w:webHidden/>
              </w:rPr>
              <w:fldChar w:fldCharType="end"/>
            </w:r>
          </w:hyperlink>
        </w:p>
        <w:p w:rsidR="00FD1B51" w:rsidRDefault="00FD1B51">
          <w:pPr>
            <w:pStyle w:val="TDC1"/>
            <w:tabs>
              <w:tab w:val="left" w:pos="660"/>
              <w:tab w:val="right" w:leader="dot" w:pos="9350"/>
            </w:tabs>
            <w:rPr>
              <w:rFonts w:asciiTheme="minorHAnsi" w:eastAsiaTheme="minorEastAsia" w:hAnsiTheme="minorHAnsi"/>
              <w:noProof/>
              <w:sz w:val="22"/>
              <w:lang w:eastAsia="es-CO"/>
            </w:rPr>
          </w:pPr>
          <w:hyperlink w:anchor="_Toc514532389" w:history="1">
            <w:r w:rsidRPr="005A403C">
              <w:rPr>
                <w:rStyle w:val="Hipervnculo"/>
                <w:noProof/>
              </w:rPr>
              <w:t>5</w:t>
            </w:r>
            <w:r>
              <w:rPr>
                <w:rFonts w:asciiTheme="minorHAnsi" w:eastAsiaTheme="minorEastAsia" w:hAnsiTheme="minorHAnsi"/>
                <w:noProof/>
                <w:sz w:val="22"/>
                <w:lang w:eastAsia="es-CO"/>
              </w:rPr>
              <w:tab/>
            </w:r>
            <w:r w:rsidRPr="005A403C">
              <w:rPr>
                <w:rStyle w:val="Hipervnculo"/>
                <w:noProof/>
              </w:rPr>
              <w:t>Conclusiones</w:t>
            </w:r>
            <w:r>
              <w:rPr>
                <w:noProof/>
                <w:webHidden/>
              </w:rPr>
              <w:tab/>
            </w:r>
            <w:r>
              <w:rPr>
                <w:noProof/>
                <w:webHidden/>
              </w:rPr>
              <w:fldChar w:fldCharType="begin"/>
            </w:r>
            <w:r>
              <w:rPr>
                <w:noProof/>
                <w:webHidden/>
              </w:rPr>
              <w:instrText xml:space="preserve"> PAGEREF _Toc514532389 \h </w:instrText>
            </w:r>
            <w:r>
              <w:rPr>
                <w:noProof/>
                <w:webHidden/>
              </w:rPr>
            </w:r>
            <w:r>
              <w:rPr>
                <w:noProof/>
                <w:webHidden/>
              </w:rPr>
              <w:fldChar w:fldCharType="separate"/>
            </w:r>
            <w:r>
              <w:rPr>
                <w:noProof/>
                <w:webHidden/>
              </w:rPr>
              <w:t>95</w:t>
            </w:r>
            <w:r>
              <w:rPr>
                <w:noProof/>
                <w:webHidden/>
              </w:rPr>
              <w:fldChar w:fldCharType="end"/>
            </w:r>
          </w:hyperlink>
        </w:p>
        <w:p w:rsidR="007F73E0" w:rsidRDefault="00CB0A54" w:rsidP="00011BFA">
          <w:pPr>
            <w:pStyle w:val="TDC1"/>
            <w:tabs>
              <w:tab w:val="left" w:pos="660"/>
              <w:tab w:val="right" w:leader="dot" w:pos="9350"/>
            </w:tabs>
            <w:rPr>
              <w:b/>
              <w:bCs/>
              <w:lang w:val="es-ES"/>
            </w:rPr>
          </w:pPr>
          <w:r>
            <w:rPr>
              <w:b/>
              <w:bCs/>
              <w:lang w:val="es-ES"/>
            </w:rPr>
            <w:fldChar w:fldCharType="end"/>
          </w:r>
        </w:p>
      </w:sdtContent>
    </w:sdt>
    <w:bookmarkStart w:id="1" w:name="_Ref507573963" w:displacedByCustomXml="prev"/>
    <w:p w:rsidR="00011BFA" w:rsidRDefault="00011BFA" w:rsidP="00011BFA">
      <w:pPr>
        <w:rPr>
          <w:lang w:val="es-ES"/>
        </w:rPr>
      </w:pPr>
    </w:p>
    <w:p w:rsidR="00C95228" w:rsidRDefault="00C95228" w:rsidP="00011BFA">
      <w:pPr>
        <w:rPr>
          <w:lang w:val="es-ES"/>
        </w:rPr>
      </w:pPr>
    </w:p>
    <w:p w:rsidR="00011BFA" w:rsidRPr="00011BFA" w:rsidRDefault="00D51B1C" w:rsidP="00011BFA">
      <w:pPr>
        <w:jc w:val="center"/>
        <w:rPr>
          <w:b/>
          <w:lang w:val="es-ES"/>
        </w:rPr>
      </w:pPr>
      <w:r>
        <w:rPr>
          <w:b/>
          <w:lang w:val="es-ES"/>
        </w:rPr>
        <w:t>LISTA</w:t>
      </w:r>
      <w:r w:rsidR="00011BFA">
        <w:rPr>
          <w:b/>
          <w:lang w:val="es-ES"/>
        </w:rPr>
        <w:t xml:space="preserve"> DE FIGURAS</w:t>
      </w:r>
    </w:p>
    <w:p w:rsidR="00FD1B51" w:rsidRDefault="00011BFA">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Figura" </w:instrText>
      </w:r>
      <w:r>
        <w:fldChar w:fldCharType="separate"/>
      </w:r>
      <w:r w:rsidR="00FD1B51">
        <w:rPr>
          <w:noProof/>
        </w:rPr>
        <w:t>Figura 1. Interacción entre frecuencia de la corriente alterna y el efecto estimulante sobre las células.</w:t>
      </w:r>
      <w:r w:rsidR="00FD1B51">
        <w:rPr>
          <w:noProof/>
        </w:rPr>
        <w:tab/>
      </w:r>
      <w:r w:rsidR="00FD1B51">
        <w:rPr>
          <w:noProof/>
        </w:rPr>
        <w:fldChar w:fldCharType="begin"/>
      </w:r>
      <w:r w:rsidR="00FD1B51">
        <w:rPr>
          <w:noProof/>
        </w:rPr>
        <w:instrText xml:space="preserve"> PAGEREF _Toc514532390 \h </w:instrText>
      </w:r>
      <w:r w:rsidR="00FD1B51">
        <w:rPr>
          <w:noProof/>
        </w:rPr>
      </w:r>
      <w:r w:rsidR="00FD1B51">
        <w:rPr>
          <w:noProof/>
        </w:rPr>
        <w:fldChar w:fldCharType="separate"/>
      </w:r>
      <w:r w:rsidR="00FD1B51">
        <w:rPr>
          <w:noProof/>
        </w:rPr>
        <w:t>11</w:t>
      </w:r>
      <w:r w:rsidR="00FD1B51">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2. Modelo del sistema fisiológico unicelular.</w:t>
      </w:r>
      <w:r>
        <w:rPr>
          <w:noProof/>
        </w:rPr>
        <w:tab/>
      </w:r>
      <w:r>
        <w:rPr>
          <w:noProof/>
        </w:rPr>
        <w:fldChar w:fldCharType="begin"/>
      </w:r>
      <w:r>
        <w:rPr>
          <w:noProof/>
        </w:rPr>
        <w:instrText xml:space="preserve"> PAGEREF _Toc514532391 \h </w:instrText>
      </w:r>
      <w:r>
        <w:rPr>
          <w:noProof/>
        </w:rPr>
      </w:r>
      <w:r>
        <w:rPr>
          <w:noProof/>
        </w:rPr>
        <w:fldChar w:fldCharType="separate"/>
      </w:r>
      <w:r>
        <w:rPr>
          <w:noProof/>
        </w:rPr>
        <w:t>12</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3. Representación de técnica a) monopolar y b) bipolar</w:t>
      </w:r>
      <w:r>
        <w:rPr>
          <w:noProof/>
        </w:rPr>
        <w:tab/>
      </w:r>
      <w:r>
        <w:rPr>
          <w:noProof/>
        </w:rPr>
        <w:fldChar w:fldCharType="begin"/>
      </w:r>
      <w:r>
        <w:rPr>
          <w:noProof/>
        </w:rPr>
        <w:instrText xml:space="preserve"> PAGEREF _Toc514532392 \h </w:instrText>
      </w:r>
      <w:r>
        <w:rPr>
          <w:noProof/>
        </w:rPr>
      </w:r>
      <w:r>
        <w:rPr>
          <w:noProof/>
        </w:rPr>
        <w:fldChar w:fldCharType="separate"/>
      </w:r>
      <w:r>
        <w:rPr>
          <w:noProof/>
        </w:rPr>
        <w:t>13</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4. Efectos de diferentes cortes sobre tejido.</w:t>
      </w:r>
      <w:r>
        <w:rPr>
          <w:noProof/>
        </w:rPr>
        <w:tab/>
      </w:r>
      <w:r>
        <w:rPr>
          <w:noProof/>
        </w:rPr>
        <w:fldChar w:fldCharType="begin"/>
      </w:r>
      <w:r>
        <w:rPr>
          <w:noProof/>
        </w:rPr>
        <w:instrText xml:space="preserve"> PAGEREF _Toc514532393 \h </w:instrText>
      </w:r>
      <w:r>
        <w:rPr>
          <w:noProof/>
        </w:rPr>
      </w:r>
      <w:r>
        <w:rPr>
          <w:noProof/>
        </w:rPr>
        <w:fldChar w:fldCharType="separate"/>
      </w:r>
      <w:r>
        <w:rPr>
          <w:noProof/>
        </w:rPr>
        <w:t>15</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5. Formas de ondas electro quirúrgicas.</w:t>
      </w:r>
      <w:r>
        <w:rPr>
          <w:noProof/>
        </w:rPr>
        <w:tab/>
      </w:r>
      <w:r>
        <w:rPr>
          <w:noProof/>
        </w:rPr>
        <w:fldChar w:fldCharType="begin"/>
      </w:r>
      <w:r>
        <w:rPr>
          <w:noProof/>
        </w:rPr>
        <w:instrText xml:space="preserve"> PAGEREF _Toc514532394 \h </w:instrText>
      </w:r>
      <w:r>
        <w:rPr>
          <w:noProof/>
        </w:rPr>
      </w:r>
      <w:r>
        <w:rPr>
          <w:noProof/>
        </w:rPr>
        <w:fldChar w:fldCharType="separate"/>
      </w:r>
      <w:r>
        <w:rPr>
          <w:noProof/>
        </w:rPr>
        <w:t>16</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6. Diagrama de Bloques del Electrobisturi</w:t>
      </w:r>
      <w:r>
        <w:rPr>
          <w:noProof/>
        </w:rPr>
        <w:tab/>
      </w:r>
      <w:r>
        <w:rPr>
          <w:noProof/>
        </w:rPr>
        <w:fldChar w:fldCharType="begin"/>
      </w:r>
      <w:r>
        <w:rPr>
          <w:noProof/>
        </w:rPr>
        <w:instrText xml:space="preserve"> PAGEREF _Toc514532395 \h </w:instrText>
      </w:r>
      <w:r>
        <w:rPr>
          <w:noProof/>
        </w:rPr>
      </w:r>
      <w:r>
        <w:rPr>
          <w:noProof/>
        </w:rPr>
        <w:fldChar w:fldCharType="separate"/>
      </w:r>
      <w:r>
        <w:rPr>
          <w:noProof/>
        </w:rPr>
        <w:t>25</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7. Circuito impreso primera corrida de PCB</w:t>
      </w:r>
      <w:r>
        <w:rPr>
          <w:noProof/>
        </w:rPr>
        <w:tab/>
      </w:r>
      <w:r>
        <w:rPr>
          <w:noProof/>
        </w:rPr>
        <w:fldChar w:fldCharType="begin"/>
      </w:r>
      <w:r>
        <w:rPr>
          <w:noProof/>
        </w:rPr>
        <w:instrText xml:space="preserve"> PAGEREF _Toc514532396 \h </w:instrText>
      </w:r>
      <w:r>
        <w:rPr>
          <w:noProof/>
        </w:rPr>
      </w:r>
      <w:r>
        <w:rPr>
          <w:noProof/>
        </w:rPr>
        <w:fldChar w:fldCharType="separate"/>
      </w:r>
      <w:r>
        <w:rPr>
          <w:noProof/>
        </w:rPr>
        <w:t>27</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8. Estación de calor Marca Yihua YH-853AAA</w:t>
      </w:r>
      <w:r>
        <w:rPr>
          <w:noProof/>
        </w:rPr>
        <w:tab/>
      </w:r>
      <w:r>
        <w:rPr>
          <w:noProof/>
        </w:rPr>
        <w:fldChar w:fldCharType="begin"/>
      </w:r>
      <w:r>
        <w:rPr>
          <w:noProof/>
        </w:rPr>
        <w:instrText xml:space="preserve"> PAGEREF _Toc514532397 \h </w:instrText>
      </w:r>
      <w:r>
        <w:rPr>
          <w:noProof/>
        </w:rPr>
      </w:r>
      <w:r>
        <w:rPr>
          <w:noProof/>
        </w:rPr>
        <w:fldChar w:fldCharType="separate"/>
      </w:r>
      <w:r>
        <w:rPr>
          <w:noProof/>
        </w:rPr>
        <w:t>28</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9. Microscopio digital zoom digital x200.</w:t>
      </w:r>
      <w:r>
        <w:rPr>
          <w:noProof/>
        </w:rPr>
        <w:tab/>
      </w:r>
      <w:r>
        <w:rPr>
          <w:noProof/>
        </w:rPr>
        <w:fldChar w:fldCharType="begin"/>
      </w:r>
      <w:r>
        <w:rPr>
          <w:noProof/>
        </w:rPr>
        <w:instrText xml:space="preserve"> PAGEREF _Toc514532398 \h </w:instrText>
      </w:r>
      <w:r>
        <w:rPr>
          <w:noProof/>
        </w:rPr>
      </w:r>
      <w:r>
        <w:rPr>
          <w:noProof/>
        </w:rPr>
        <w:fldChar w:fldCharType="separate"/>
      </w:r>
      <w:r>
        <w:rPr>
          <w:noProof/>
        </w:rPr>
        <w:t>29</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10. Tarjeta soldada, primera corrida de PCB</w:t>
      </w:r>
      <w:r>
        <w:rPr>
          <w:noProof/>
        </w:rPr>
        <w:tab/>
      </w:r>
      <w:r>
        <w:rPr>
          <w:noProof/>
        </w:rPr>
        <w:fldChar w:fldCharType="begin"/>
      </w:r>
      <w:r>
        <w:rPr>
          <w:noProof/>
        </w:rPr>
        <w:instrText xml:space="preserve"> PAGEREF _Toc514532399 \h </w:instrText>
      </w:r>
      <w:r>
        <w:rPr>
          <w:noProof/>
        </w:rPr>
      </w:r>
      <w:r>
        <w:rPr>
          <w:noProof/>
        </w:rPr>
        <w:fldChar w:fldCharType="separate"/>
      </w:r>
      <w:r>
        <w:rPr>
          <w:noProof/>
        </w:rPr>
        <w:t>30</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11. ATmega238P 32-TQFP (7x7)</w:t>
      </w:r>
      <w:r>
        <w:rPr>
          <w:noProof/>
        </w:rPr>
        <w:tab/>
      </w:r>
      <w:r>
        <w:rPr>
          <w:noProof/>
        </w:rPr>
        <w:fldChar w:fldCharType="begin"/>
      </w:r>
      <w:r>
        <w:rPr>
          <w:noProof/>
        </w:rPr>
        <w:instrText xml:space="preserve"> PAGEREF _Toc514532400 \h </w:instrText>
      </w:r>
      <w:r>
        <w:rPr>
          <w:noProof/>
        </w:rPr>
      </w:r>
      <w:r>
        <w:rPr>
          <w:noProof/>
        </w:rPr>
        <w:fldChar w:fldCharType="separate"/>
      </w:r>
      <w:r>
        <w:rPr>
          <w:noProof/>
        </w:rPr>
        <w:t>31</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12. Diagrama de Bloques para el Sistema de Bioimpedanciometría</w:t>
      </w:r>
      <w:r>
        <w:rPr>
          <w:noProof/>
        </w:rPr>
        <w:tab/>
      </w:r>
      <w:r>
        <w:rPr>
          <w:noProof/>
        </w:rPr>
        <w:fldChar w:fldCharType="begin"/>
      </w:r>
      <w:r>
        <w:rPr>
          <w:noProof/>
        </w:rPr>
        <w:instrText xml:space="preserve"> PAGEREF _Toc514532401 \h </w:instrText>
      </w:r>
      <w:r>
        <w:rPr>
          <w:noProof/>
        </w:rPr>
      </w:r>
      <w:r>
        <w:rPr>
          <w:noProof/>
        </w:rPr>
        <w:fldChar w:fldCharType="separate"/>
      </w:r>
      <w:r>
        <w:rPr>
          <w:noProof/>
        </w:rPr>
        <w:t>32</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13. Sistema Convertidor de Impedancia de alta Precisión AD5933</w:t>
      </w:r>
      <w:r>
        <w:rPr>
          <w:noProof/>
        </w:rPr>
        <w:tab/>
      </w:r>
      <w:r>
        <w:rPr>
          <w:noProof/>
        </w:rPr>
        <w:fldChar w:fldCharType="begin"/>
      </w:r>
      <w:r>
        <w:rPr>
          <w:noProof/>
        </w:rPr>
        <w:instrText xml:space="preserve"> PAGEREF _Toc514532402 \h </w:instrText>
      </w:r>
      <w:r>
        <w:rPr>
          <w:noProof/>
        </w:rPr>
      </w:r>
      <w:r>
        <w:rPr>
          <w:noProof/>
        </w:rPr>
        <w:fldChar w:fldCharType="separate"/>
      </w:r>
      <w:r>
        <w:rPr>
          <w:noProof/>
        </w:rPr>
        <w:t>34</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14. Sistemas de acoplamiento y sensado de bioimpedancia</w:t>
      </w:r>
      <w:r>
        <w:rPr>
          <w:noProof/>
        </w:rPr>
        <w:tab/>
      </w:r>
      <w:r>
        <w:rPr>
          <w:noProof/>
        </w:rPr>
        <w:fldChar w:fldCharType="begin"/>
      </w:r>
      <w:r>
        <w:rPr>
          <w:noProof/>
        </w:rPr>
        <w:instrText xml:space="preserve"> PAGEREF _Toc514532403 \h </w:instrText>
      </w:r>
      <w:r>
        <w:rPr>
          <w:noProof/>
        </w:rPr>
      </w:r>
      <w:r>
        <w:rPr>
          <w:noProof/>
        </w:rPr>
        <w:fldChar w:fldCharType="separate"/>
      </w:r>
      <w:r>
        <w:rPr>
          <w:noProof/>
        </w:rPr>
        <w:t>36</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15. Representación de un Tejido mediante un Circuito Eléctrico</w:t>
      </w:r>
      <w:r>
        <w:rPr>
          <w:noProof/>
        </w:rPr>
        <w:tab/>
      </w:r>
      <w:r>
        <w:rPr>
          <w:noProof/>
        </w:rPr>
        <w:fldChar w:fldCharType="begin"/>
      </w:r>
      <w:r>
        <w:rPr>
          <w:noProof/>
        </w:rPr>
        <w:instrText xml:space="preserve"> PAGEREF _Toc514532404 \h </w:instrText>
      </w:r>
      <w:r>
        <w:rPr>
          <w:noProof/>
        </w:rPr>
      </w:r>
      <w:r>
        <w:rPr>
          <w:noProof/>
        </w:rPr>
        <w:fldChar w:fldCharType="separate"/>
      </w:r>
      <w:r>
        <w:rPr>
          <w:noProof/>
        </w:rPr>
        <w:t>37</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16. Pruebas de impedancia entre secciones de placa de retorno.</w:t>
      </w:r>
      <w:r>
        <w:rPr>
          <w:noProof/>
        </w:rPr>
        <w:tab/>
      </w:r>
      <w:r>
        <w:rPr>
          <w:noProof/>
        </w:rPr>
        <w:fldChar w:fldCharType="begin"/>
      </w:r>
      <w:r>
        <w:rPr>
          <w:noProof/>
        </w:rPr>
        <w:instrText xml:space="preserve"> PAGEREF _Toc514532405 \h </w:instrText>
      </w:r>
      <w:r>
        <w:rPr>
          <w:noProof/>
        </w:rPr>
      </w:r>
      <w:r>
        <w:rPr>
          <w:noProof/>
        </w:rPr>
        <w:fldChar w:fldCharType="separate"/>
      </w:r>
      <w:r>
        <w:rPr>
          <w:noProof/>
        </w:rPr>
        <w:t>37</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17. Vista frontal de la unidad electroquirúrgica</w:t>
      </w:r>
      <w:r>
        <w:rPr>
          <w:noProof/>
        </w:rPr>
        <w:tab/>
      </w:r>
      <w:r>
        <w:rPr>
          <w:noProof/>
        </w:rPr>
        <w:fldChar w:fldCharType="begin"/>
      </w:r>
      <w:r>
        <w:rPr>
          <w:noProof/>
        </w:rPr>
        <w:instrText xml:space="preserve"> PAGEREF _Toc514532406 \h </w:instrText>
      </w:r>
      <w:r>
        <w:rPr>
          <w:noProof/>
        </w:rPr>
      </w:r>
      <w:r>
        <w:rPr>
          <w:noProof/>
        </w:rPr>
        <w:fldChar w:fldCharType="separate"/>
      </w:r>
      <w:r>
        <w:rPr>
          <w:noProof/>
        </w:rPr>
        <w:t>40</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18. Tarjeta de administración de puertos de salidas.</w:t>
      </w:r>
      <w:r>
        <w:rPr>
          <w:noProof/>
        </w:rPr>
        <w:tab/>
      </w:r>
      <w:r>
        <w:rPr>
          <w:noProof/>
        </w:rPr>
        <w:fldChar w:fldCharType="begin"/>
      </w:r>
      <w:r>
        <w:rPr>
          <w:noProof/>
        </w:rPr>
        <w:instrText xml:space="preserve"> PAGEREF _Toc514532407 \h </w:instrText>
      </w:r>
      <w:r>
        <w:rPr>
          <w:noProof/>
        </w:rPr>
      </w:r>
      <w:r>
        <w:rPr>
          <w:noProof/>
        </w:rPr>
        <w:fldChar w:fldCharType="separate"/>
      </w:r>
      <w:r>
        <w:rPr>
          <w:noProof/>
        </w:rPr>
        <w:t>40</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19. Diagrama de bloques de potencia.</w:t>
      </w:r>
      <w:r>
        <w:rPr>
          <w:noProof/>
        </w:rPr>
        <w:tab/>
      </w:r>
      <w:r>
        <w:rPr>
          <w:noProof/>
        </w:rPr>
        <w:fldChar w:fldCharType="begin"/>
      </w:r>
      <w:r>
        <w:rPr>
          <w:noProof/>
        </w:rPr>
        <w:instrText xml:space="preserve"> PAGEREF _Toc514532408 \h </w:instrText>
      </w:r>
      <w:r>
        <w:rPr>
          <w:noProof/>
        </w:rPr>
      </w:r>
      <w:r>
        <w:rPr>
          <w:noProof/>
        </w:rPr>
        <w:fldChar w:fldCharType="separate"/>
      </w:r>
      <w:r>
        <w:rPr>
          <w:noProof/>
        </w:rPr>
        <w:t>41</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lastRenderedPageBreak/>
        <w:t>Figura 20. Fuente conmutada 1200 Watts tipo boost</w:t>
      </w:r>
      <w:r>
        <w:rPr>
          <w:noProof/>
        </w:rPr>
        <w:tab/>
      </w:r>
      <w:r>
        <w:rPr>
          <w:noProof/>
        </w:rPr>
        <w:fldChar w:fldCharType="begin"/>
      </w:r>
      <w:r>
        <w:rPr>
          <w:noProof/>
        </w:rPr>
        <w:instrText xml:space="preserve"> PAGEREF _Toc514532409 \h </w:instrText>
      </w:r>
      <w:r>
        <w:rPr>
          <w:noProof/>
        </w:rPr>
      </w:r>
      <w:r>
        <w:rPr>
          <w:noProof/>
        </w:rPr>
        <w:fldChar w:fldCharType="separate"/>
      </w:r>
      <w:r>
        <w:rPr>
          <w:noProof/>
        </w:rPr>
        <w:t>42</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21. Mosfet IRF840</w:t>
      </w:r>
      <w:r>
        <w:rPr>
          <w:noProof/>
        </w:rPr>
        <w:tab/>
      </w:r>
      <w:r>
        <w:rPr>
          <w:noProof/>
        </w:rPr>
        <w:fldChar w:fldCharType="begin"/>
      </w:r>
      <w:r>
        <w:rPr>
          <w:noProof/>
        </w:rPr>
        <w:instrText xml:space="preserve"> PAGEREF _Toc514532410 \h </w:instrText>
      </w:r>
      <w:r>
        <w:rPr>
          <w:noProof/>
        </w:rPr>
      </w:r>
      <w:r>
        <w:rPr>
          <w:noProof/>
        </w:rPr>
        <w:fldChar w:fldCharType="separate"/>
      </w:r>
      <w:r>
        <w:rPr>
          <w:noProof/>
        </w:rPr>
        <w:t>42</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22. Amplificador de potencia sintonizado basado en mosfet tipo N.</w:t>
      </w:r>
      <w:r>
        <w:rPr>
          <w:noProof/>
        </w:rPr>
        <w:tab/>
      </w:r>
      <w:r>
        <w:rPr>
          <w:noProof/>
        </w:rPr>
        <w:fldChar w:fldCharType="begin"/>
      </w:r>
      <w:r>
        <w:rPr>
          <w:noProof/>
        </w:rPr>
        <w:instrText xml:space="preserve"> PAGEREF _Toc514532411 \h </w:instrText>
      </w:r>
      <w:r>
        <w:rPr>
          <w:noProof/>
        </w:rPr>
      </w:r>
      <w:r>
        <w:rPr>
          <w:noProof/>
        </w:rPr>
        <w:fldChar w:fldCharType="separate"/>
      </w:r>
      <w:r>
        <w:rPr>
          <w:noProof/>
        </w:rPr>
        <w:t>43</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23. Tarjeta arreglo de mosfets de potencia.</w:t>
      </w:r>
      <w:r>
        <w:rPr>
          <w:noProof/>
        </w:rPr>
        <w:tab/>
      </w:r>
      <w:r>
        <w:rPr>
          <w:noProof/>
        </w:rPr>
        <w:fldChar w:fldCharType="begin"/>
      </w:r>
      <w:r>
        <w:rPr>
          <w:noProof/>
        </w:rPr>
        <w:instrText xml:space="preserve"> PAGEREF _Toc514532412 \h </w:instrText>
      </w:r>
      <w:r>
        <w:rPr>
          <w:noProof/>
        </w:rPr>
      </w:r>
      <w:r>
        <w:rPr>
          <w:noProof/>
        </w:rPr>
        <w:fldChar w:fldCharType="separate"/>
      </w:r>
      <w:r>
        <w:rPr>
          <w:noProof/>
        </w:rPr>
        <w:t>44</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24. Transformador de Potencia N2880-AL de Alta Frecuencia</w:t>
      </w:r>
      <w:r>
        <w:rPr>
          <w:noProof/>
        </w:rPr>
        <w:tab/>
      </w:r>
      <w:r>
        <w:rPr>
          <w:noProof/>
        </w:rPr>
        <w:fldChar w:fldCharType="begin"/>
      </w:r>
      <w:r>
        <w:rPr>
          <w:noProof/>
        </w:rPr>
        <w:instrText xml:space="preserve"> PAGEREF _Toc514532413 \h </w:instrText>
      </w:r>
      <w:r>
        <w:rPr>
          <w:noProof/>
        </w:rPr>
      </w:r>
      <w:r>
        <w:rPr>
          <w:noProof/>
        </w:rPr>
        <w:fldChar w:fldCharType="separate"/>
      </w:r>
      <w:r>
        <w:rPr>
          <w:noProof/>
        </w:rPr>
        <w:t>45</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25. Tanque LC implementado para la Etapa Amplificadora de Potencia</w:t>
      </w:r>
      <w:r>
        <w:rPr>
          <w:noProof/>
        </w:rPr>
        <w:tab/>
      </w:r>
      <w:r>
        <w:rPr>
          <w:noProof/>
        </w:rPr>
        <w:fldChar w:fldCharType="begin"/>
      </w:r>
      <w:r>
        <w:rPr>
          <w:noProof/>
        </w:rPr>
        <w:instrText xml:space="preserve"> PAGEREF _Toc514532414 \h </w:instrText>
      </w:r>
      <w:r>
        <w:rPr>
          <w:noProof/>
        </w:rPr>
      </w:r>
      <w:r>
        <w:rPr>
          <w:noProof/>
        </w:rPr>
        <w:fldChar w:fldCharType="separate"/>
      </w:r>
      <w:r>
        <w:rPr>
          <w:noProof/>
        </w:rPr>
        <w:t>46</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26. Generador de onda arbitraria Clequee JDS6600-30M</w:t>
      </w:r>
      <w:r>
        <w:rPr>
          <w:noProof/>
        </w:rPr>
        <w:tab/>
      </w:r>
      <w:r>
        <w:rPr>
          <w:noProof/>
        </w:rPr>
        <w:fldChar w:fldCharType="begin"/>
      </w:r>
      <w:r>
        <w:rPr>
          <w:noProof/>
        </w:rPr>
        <w:instrText xml:space="preserve"> PAGEREF _Toc514532415 \h </w:instrText>
      </w:r>
      <w:r>
        <w:rPr>
          <w:noProof/>
        </w:rPr>
      </w:r>
      <w:r>
        <w:rPr>
          <w:noProof/>
        </w:rPr>
        <w:fldChar w:fldCharType="separate"/>
      </w:r>
      <w:r>
        <w:rPr>
          <w:noProof/>
        </w:rPr>
        <w:t>47</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27. Circuito impreso de módulo generador de señales.</w:t>
      </w:r>
      <w:r>
        <w:rPr>
          <w:noProof/>
        </w:rPr>
        <w:tab/>
      </w:r>
      <w:r>
        <w:rPr>
          <w:noProof/>
        </w:rPr>
        <w:fldChar w:fldCharType="begin"/>
      </w:r>
      <w:r>
        <w:rPr>
          <w:noProof/>
        </w:rPr>
        <w:instrText xml:space="preserve"> PAGEREF _Toc514532416 \h </w:instrText>
      </w:r>
      <w:r>
        <w:rPr>
          <w:noProof/>
        </w:rPr>
      </w:r>
      <w:r>
        <w:rPr>
          <w:noProof/>
        </w:rPr>
        <w:fldChar w:fldCharType="separate"/>
      </w:r>
      <w:r>
        <w:rPr>
          <w:noProof/>
        </w:rPr>
        <w:t>48</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28. Diagrama de bloques de generador de señales.</w:t>
      </w:r>
      <w:r>
        <w:rPr>
          <w:noProof/>
        </w:rPr>
        <w:tab/>
      </w:r>
      <w:r>
        <w:rPr>
          <w:noProof/>
        </w:rPr>
        <w:fldChar w:fldCharType="begin"/>
      </w:r>
      <w:r>
        <w:rPr>
          <w:noProof/>
        </w:rPr>
        <w:instrText xml:space="preserve"> PAGEREF _Toc514532417 \h </w:instrText>
      </w:r>
      <w:r>
        <w:rPr>
          <w:noProof/>
        </w:rPr>
      </w:r>
      <w:r>
        <w:rPr>
          <w:noProof/>
        </w:rPr>
        <w:fldChar w:fldCharType="separate"/>
      </w:r>
      <w:r>
        <w:rPr>
          <w:noProof/>
        </w:rPr>
        <w:t>48</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29. Menú principal del equipo.</w:t>
      </w:r>
      <w:r>
        <w:rPr>
          <w:noProof/>
        </w:rPr>
        <w:tab/>
      </w:r>
      <w:r>
        <w:rPr>
          <w:noProof/>
        </w:rPr>
        <w:fldChar w:fldCharType="begin"/>
      </w:r>
      <w:r>
        <w:rPr>
          <w:noProof/>
        </w:rPr>
        <w:instrText xml:space="preserve"> PAGEREF _Toc514532418 \h </w:instrText>
      </w:r>
      <w:r>
        <w:rPr>
          <w:noProof/>
        </w:rPr>
      </w:r>
      <w:r>
        <w:rPr>
          <w:noProof/>
        </w:rPr>
        <w:fldChar w:fldCharType="separate"/>
      </w:r>
      <w:r>
        <w:rPr>
          <w:noProof/>
        </w:rPr>
        <w:t>49</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30. Diagrama de bloques de MinDO.</w:t>
      </w:r>
      <w:r>
        <w:rPr>
          <w:noProof/>
        </w:rPr>
        <w:tab/>
      </w:r>
      <w:r>
        <w:rPr>
          <w:noProof/>
        </w:rPr>
        <w:fldChar w:fldCharType="begin"/>
      </w:r>
      <w:r>
        <w:rPr>
          <w:noProof/>
        </w:rPr>
        <w:instrText xml:space="preserve"> PAGEREF _Toc514532419 \h </w:instrText>
      </w:r>
      <w:r>
        <w:rPr>
          <w:noProof/>
        </w:rPr>
      </w:r>
      <w:r>
        <w:rPr>
          <w:noProof/>
        </w:rPr>
        <w:fldChar w:fldCharType="separate"/>
      </w:r>
      <w:r>
        <w:rPr>
          <w:noProof/>
        </w:rPr>
        <w:t>52</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31. Formas de ondas representativas de una señal ECG.</w:t>
      </w:r>
      <w:r>
        <w:rPr>
          <w:noProof/>
        </w:rPr>
        <w:tab/>
      </w:r>
      <w:r>
        <w:rPr>
          <w:noProof/>
        </w:rPr>
        <w:fldChar w:fldCharType="begin"/>
      </w:r>
      <w:r>
        <w:rPr>
          <w:noProof/>
        </w:rPr>
        <w:instrText xml:space="preserve"> PAGEREF _Toc514532420 \h </w:instrText>
      </w:r>
      <w:r>
        <w:rPr>
          <w:noProof/>
        </w:rPr>
      </w:r>
      <w:r>
        <w:rPr>
          <w:noProof/>
        </w:rPr>
        <w:fldChar w:fldCharType="separate"/>
      </w:r>
      <w:r>
        <w:rPr>
          <w:noProof/>
        </w:rPr>
        <w:t>52</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32. Señal ECG sin Aplicación de Filtro</w:t>
      </w:r>
      <w:r>
        <w:rPr>
          <w:noProof/>
        </w:rPr>
        <w:tab/>
      </w:r>
      <w:r>
        <w:rPr>
          <w:noProof/>
        </w:rPr>
        <w:fldChar w:fldCharType="begin"/>
      </w:r>
      <w:r>
        <w:rPr>
          <w:noProof/>
        </w:rPr>
        <w:instrText xml:space="preserve"> PAGEREF _Toc514532421 \h </w:instrText>
      </w:r>
      <w:r>
        <w:rPr>
          <w:noProof/>
        </w:rPr>
      </w:r>
      <w:r>
        <w:rPr>
          <w:noProof/>
        </w:rPr>
        <w:fldChar w:fldCharType="separate"/>
      </w:r>
      <w:r>
        <w:rPr>
          <w:noProof/>
        </w:rPr>
        <w:t>53</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33. Espectro de las diferentes componentes cardiacas.</w:t>
      </w:r>
      <w:r>
        <w:rPr>
          <w:noProof/>
        </w:rPr>
        <w:tab/>
      </w:r>
      <w:r>
        <w:rPr>
          <w:noProof/>
        </w:rPr>
        <w:fldChar w:fldCharType="begin"/>
      </w:r>
      <w:r>
        <w:rPr>
          <w:noProof/>
        </w:rPr>
        <w:instrText xml:space="preserve"> PAGEREF _Toc514532422 \h </w:instrText>
      </w:r>
      <w:r>
        <w:rPr>
          <w:noProof/>
        </w:rPr>
      </w:r>
      <w:r>
        <w:rPr>
          <w:noProof/>
        </w:rPr>
        <w:fldChar w:fldCharType="separate"/>
      </w:r>
      <w:r>
        <w:rPr>
          <w:noProof/>
        </w:rPr>
        <w:t>54</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34. Filtro pasabajas pasivo RC</w:t>
      </w:r>
      <w:r>
        <w:rPr>
          <w:noProof/>
        </w:rPr>
        <w:tab/>
      </w:r>
      <w:r>
        <w:rPr>
          <w:noProof/>
        </w:rPr>
        <w:fldChar w:fldCharType="begin"/>
      </w:r>
      <w:r>
        <w:rPr>
          <w:noProof/>
        </w:rPr>
        <w:instrText xml:space="preserve"> PAGEREF _Toc514532423 \h </w:instrText>
      </w:r>
      <w:r>
        <w:rPr>
          <w:noProof/>
        </w:rPr>
      </w:r>
      <w:r>
        <w:rPr>
          <w:noProof/>
        </w:rPr>
        <w:fldChar w:fldCharType="separate"/>
      </w:r>
      <w:r>
        <w:rPr>
          <w:noProof/>
        </w:rPr>
        <w:t>55</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35. Señal ECG filtrada usando filtro pasa bajas.</w:t>
      </w:r>
      <w:r>
        <w:rPr>
          <w:noProof/>
        </w:rPr>
        <w:tab/>
      </w:r>
      <w:r>
        <w:rPr>
          <w:noProof/>
        </w:rPr>
        <w:fldChar w:fldCharType="begin"/>
      </w:r>
      <w:r>
        <w:rPr>
          <w:noProof/>
        </w:rPr>
        <w:instrText xml:space="preserve"> PAGEREF _Toc514532424 \h </w:instrText>
      </w:r>
      <w:r>
        <w:rPr>
          <w:noProof/>
        </w:rPr>
      </w:r>
      <w:r>
        <w:rPr>
          <w:noProof/>
        </w:rPr>
        <w:fldChar w:fldCharType="separate"/>
      </w:r>
      <w:r>
        <w:rPr>
          <w:noProof/>
        </w:rPr>
        <w:t>56</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36. Sensor de pulso con método de transmitancia</w:t>
      </w:r>
      <w:r>
        <w:rPr>
          <w:noProof/>
        </w:rPr>
        <w:tab/>
      </w:r>
      <w:r>
        <w:rPr>
          <w:noProof/>
        </w:rPr>
        <w:fldChar w:fldCharType="begin"/>
      </w:r>
      <w:r>
        <w:rPr>
          <w:noProof/>
        </w:rPr>
        <w:instrText xml:space="preserve"> PAGEREF _Toc514532425 \h </w:instrText>
      </w:r>
      <w:r>
        <w:rPr>
          <w:noProof/>
        </w:rPr>
      </w:r>
      <w:r>
        <w:rPr>
          <w:noProof/>
        </w:rPr>
        <w:fldChar w:fldCharType="separate"/>
      </w:r>
      <w:r>
        <w:rPr>
          <w:noProof/>
        </w:rPr>
        <w:t>58</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37. Sistema de oximetría MCP60021</w:t>
      </w:r>
      <w:r>
        <w:rPr>
          <w:noProof/>
        </w:rPr>
        <w:tab/>
      </w:r>
      <w:r>
        <w:rPr>
          <w:noProof/>
        </w:rPr>
        <w:fldChar w:fldCharType="begin"/>
      </w:r>
      <w:r>
        <w:rPr>
          <w:noProof/>
        </w:rPr>
        <w:instrText xml:space="preserve"> PAGEREF _Toc514532426 \h </w:instrText>
      </w:r>
      <w:r>
        <w:rPr>
          <w:noProof/>
        </w:rPr>
      </w:r>
      <w:r>
        <w:rPr>
          <w:noProof/>
        </w:rPr>
        <w:fldChar w:fldCharType="separate"/>
      </w:r>
      <w:r>
        <w:rPr>
          <w:noProof/>
        </w:rPr>
        <w:t>58</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38. Señal adquirida por el oximetro.</w:t>
      </w:r>
      <w:r>
        <w:rPr>
          <w:noProof/>
        </w:rPr>
        <w:tab/>
      </w:r>
      <w:r>
        <w:rPr>
          <w:noProof/>
        </w:rPr>
        <w:fldChar w:fldCharType="begin"/>
      </w:r>
      <w:r>
        <w:rPr>
          <w:noProof/>
        </w:rPr>
        <w:instrText xml:space="preserve"> PAGEREF _Toc514532427 \h </w:instrText>
      </w:r>
      <w:r>
        <w:rPr>
          <w:noProof/>
        </w:rPr>
      </w:r>
      <w:r>
        <w:rPr>
          <w:noProof/>
        </w:rPr>
        <w:fldChar w:fldCharType="separate"/>
      </w:r>
      <w:r>
        <w:rPr>
          <w:noProof/>
        </w:rPr>
        <w:t>59</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39. Señales Captadas Durante un Ciclo Cardiaco</w:t>
      </w:r>
      <w:r>
        <w:rPr>
          <w:noProof/>
        </w:rPr>
        <w:tab/>
      </w:r>
      <w:r>
        <w:rPr>
          <w:noProof/>
        </w:rPr>
        <w:fldChar w:fldCharType="begin"/>
      </w:r>
      <w:r>
        <w:rPr>
          <w:noProof/>
        </w:rPr>
        <w:instrText xml:space="preserve"> PAGEREF _Toc514532428 \h </w:instrText>
      </w:r>
      <w:r>
        <w:rPr>
          <w:noProof/>
        </w:rPr>
      </w:r>
      <w:r>
        <w:rPr>
          <w:noProof/>
        </w:rPr>
        <w:fldChar w:fldCharType="separate"/>
      </w:r>
      <w:r>
        <w:rPr>
          <w:noProof/>
        </w:rPr>
        <w:t>60</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40. Sincronización fase diastólica con onda de corte.</w:t>
      </w:r>
      <w:r>
        <w:rPr>
          <w:noProof/>
        </w:rPr>
        <w:tab/>
      </w:r>
      <w:r>
        <w:rPr>
          <w:noProof/>
        </w:rPr>
        <w:fldChar w:fldCharType="begin"/>
      </w:r>
      <w:r>
        <w:rPr>
          <w:noProof/>
        </w:rPr>
        <w:instrText xml:space="preserve"> PAGEREF _Toc514532429 \h </w:instrText>
      </w:r>
      <w:r>
        <w:rPr>
          <w:noProof/>
        </w:rPr>
      </w:r>
      <w:r>
        <w:rPr>
          <w:noProof/>
        </w:rPr>
        <w:fldChar w:fldCharType="separate"/>
      </w:r>
      <w:r>
        <w:rPr>
          <w:noProof/>
        </w:rPr>
        <w:t>62</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41. Señal ECG y Oximetría Simultáneamente</w:t>
      </w:r>
      <w:r>
        <w:rPr>
          <w:noProof/>
        </w:rPr>
        <w:tab/>
      </w:r>
      <w:r>
        <w:rPr>
          <w:noProof/>
        </w:rPr>
        <w:fldChar w:fldCharType="begin"/>
      </w:r>
      <w:r>
        <w:rPr>
          <w:noProof/>
        </w:rPr>
        <w:instrText xml:space="preserve"> PAGEREF _Toc514532430 \h </w:instrText>
      </w:r>
      <w:r>
        <w:rPr>
          <w:noProof/>
        </w:rPr>
      </w:r>
      <w:r>
        <w:rPr>
          <w:noProof/>
        </w:rPr>
        <w:fldChar w:fldCharType="separate"/>
      </w:r>
      <w:r>
        <w:rPr>
          <w:noProof/>
        </w:rPr>
        <w:t>63</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42. Señal ECG y de Oximetría adquiridas simultáneamente.</w:t>
      </w:r>
      <w:r>
        <w:rPr>
          <w:noProof/>
        </w:rPr>
        <w:tab/>
      </w:r>
      <w:r>
        <w:rPr>
          <w:noProof/>
        </w:rPr>
        <w:fldChar w:fldCharType="begin"/>
      </w:r>
      <w:r>
        <w:rPr>
          <w:noProof/>
        </w:rPr>
        <w:instrText xml:space="preserve"> PAGEREF _Toc514532431 \h </w:instrText>
      </w:r>
      <w:r>
        <w:rPr>
          <w:noProof/>
        </w:rPr>
      </w:r>
      <w:r>
        <w:rPr>
          <w:noProof/>
        </w:rPr>
        <w:fldChar w:fldCharType="separate"/>
      </w:r>
      <w:r>
        <w:rPr>
          <w:noProof/>
        </w:rPr>
        <w:t>64</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lastRenderedPageBreak/>
        <w:t>Figura 43. Diagrama de Pines del PIC16F688</w:t>
      </w:r>
      <w:r>
        <w:rPr>
          <w:noProof/>
        </w:rPr>
        <w:tab/>
      </w:r>
      <w:r>
        <w:rPr>
          <w:noProof/>
        </w:rPr>
        <w:fldChar w:fldCharType="begin"/>
      </w:r>
      <w:r>
        <w:rPr>
          <w:noProof/>
        </w:rPr>
        <w:instrText xml:space="preserve"> PAGEREF _Toc514532432 \h </w:instrText>
      </w:r>
      <w:r>
        <w:rPr>
          <w:noProof/>
        </w:rPr>
      </w:r>
      <w:r>
        <w:rPr>
          <w:noProof/>
        </w:rPr>
        <w:fldChar w:fldCharType="separate"/>
      </w:r>
      <w:r>
        <w:rPr>
          <w:noProof/>
        </w:rPr>
        <w:t>64</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44. Diagrama de Bloques Para el Sistema de Control de Potencia</w:t>
      </w:r>
      <w:r>
        <w:rPr>
          <w:noProof/>
        </w:rPr>
        <w:tab/>
      </w:r>
      <w:r>
        <w:rPr>
          <w:noProof/>
        </w:rPr>
        <w:fldChar w:fldCharType="begin"/>
      </w:r>
      <w:r>
        <w:rPr>
          <w:noProof/>
        </w:rPr>
        <w:instrText xml:space="preserve"> PAGEREF _Toc514532433 \h </w:instrText>
      </w:r>
      <w:r>
        <w:rPr>
          <w:noProof/>
        </w:rPr>
      </w:r>
      <w:r>
        <w:rPr>
          <w:noProof/>
        </w:rPr>
        <w:fldChar w:fldCharType="separate"/>
      </w:r>
      <w:r>
        <w:rPr>
          <w:noProof/>
        </w:rPr>
        <w:t>67</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45. Regulación y Control de Potencia DC</w:t>
      </w:r>
      <w:r>
        <w:rPr>
          <w:noProof/>
        </w:rPr>
        <w:tab/>
      </w:r>
      <w:r>
        <w:rPr>
          <w:noProof/>
        </w:rPr>
        <w:fldChar w:fldCharType="begin"/>
      </w:r>
      <w:r>
        <w:rPr>
          <w:noProof/>
        </w:rPr>
        <w:instrText xml:space="preserve"> PAGEREF _Toc514532434 \h </w:instrText>
      </w:r>
      <w:r>
        <w:rPr>
          <w:noProof/>
        </w:rPr>
      </w:r>
      <w:r>
        <w:rPr>
          <w:noProof/>
        </w:rPr>
        <w:fldChar w:fldCharType="separate"/>
      </w:r>
      <w:r>
        <w:rPr>
          <w:noProof/>
        </w:rPr>
        <w:t>70</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46. Representación del Funcionamiento del Equipo</w:t>
      </w:r>
      <w:r>
        <w:rPr>
          <w:noProof/>
        </w:rPr>
        <w:tab/>
      </w:r>
      <w:r>
        <w:rPr>
          <w:noProof/>
        </w:rPr>
        <w:fldChar w:fldCharType="begin"/>
      </w:r>
      <w:r>
        <w:rPr>
          <w:noProof/>
        </w:rPr>
        <w:instrText xml:space="preserve"> PAGEREF _Toc514532435 \h </w:instrText>
      </w:r>
      <w:r>
        <w:rPr>
          <w:noProof/>
        </w:rPr>
      </w:r>
      <w:r>
        <w:rPr>
          <w:noProof/>
        </w:rPr>
        <w:fldChar w:fldCharType="separate"/>
      </w:r>
      <w:r>
        <w:rPr>
          <w:noProof/>
        </w:rPr>
        <w:t>72</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47. Placa de Retorno de dos Secciones Conductoras.</w:t>
      </w:r>
      <w:r>
        <w:rPr>
          <w:noProof/>
        </w:rPr>
        <w:tab/>
      </w:r>
      <w:r>
        <w:rPr>
          <w:noProof/>
        </w:rPr>
        <w:fldChar w:fldCharType="begin"/>
      </w:r>
      <w:r>
        <w:rPr>
          <w:noProof/>
        </w:rPr>
        <w:instrText xml:space="preserve"> PAGEREF _Toc514532436 \h </w:instrText>
      </w:r>
      <w:r>
        <w:rPr>
          <w:noProof/>
        </w:rPr>
      </w:r>
      <w:r>
        <w:rPr>
          <w:noProof/>
        </w:rPr>
        <w:fldChar w:fldCharType="separate"/>
      </w:r>
      <w:r>
        <w:rPr>
          <w:noProof/>
        </w:rPr>
        <w:t>72</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48. Advertencia Placa de Retorno Ausente o Mal Puesta.</w:t>
      </w:r>
      <w:r>
        <w:rPr>
          <w:noProof/>
        </w:rPr>
        <w:tab/>
      </w:r>
      <w:r>
        <w:rPr>
          <w:noProof/>
        </w:rPr>
        <w:fldChar w:fldCharType="begin"/>
      </w:r>
      <w:r>
        <w:rPr>
          <w:noProof/>
        </w:rPr>
        <w:instrText xml:space="preserve"> PAGEREF _Toc514532437 \h </w:instrText>
      </w:r>
      <w:r>
        <w:rPr>
          <w:noProof/>
        </w:rPr>
      </w:r>
      <w:r>
        <w:rPr>
          <w:noProof/>
        </w:rPr>
        <w:fldChar w:fldCharType="separate"/>
      </w:r>
      <w:r>
        <w:rPr>
          <w:noProof/>
        </w:rPr>
        <w:t>73</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49. Lápiz de Electrocirugía.</w:t>
      </w:r>
      <w:r>
        <w:rPr>
          <w:noProof/>
        </w:rPr>
        <w:tab/>
      </w:r>
      <w:r>
        <w:rPr>
          <w:noProof/>
        </w:rPr>
        <w:fldChar w:fldCharType="begin"/>
      </w:r>
      <w:r>
        <w:rPr>
          <w:noProof/>
        </w:rPr>
        <w:instrText xml:space="preserve"> PAGEREF _Toc514532438 \h </w:instrText>
      </w:r>
      <w:r>
        <w:rPr>
          <w:noProof/>
        </w:rPr>
      </w:r>
      <w:r>
        <w:rPr>
          <w:noProof/>
        </w:rPr>
        <w:fldChar w:fldCharType="separate"/>
      </w:r>
      <w:r>
        <w:rPr>
          <w:noProof/>
        </w:rPr>
        <w:t>73</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50. Vista isométrica del equipo.</w:t>
      </w:r>
      <w:r>
        <w:rPr>
          <w:noProof/>
        </w:rPr>
        <w:tab/>
      </w:r>
      <w:r>
        <w:rPr>
          <w:noProof/>
        </w:rPr>
        <w:fldChar w:fldCharType="begin"/>
      </w:r>
      <w:r>
        <w:rPr>
          <w:noProof/>
        </w:rPr>
        <w:instrText xml:space="preserve"> PAGEREF _Toc514532439 \h </w:instrText>
      </w:r>
      <w:r>
        <w:rPr>
          <w:noProof/>
        </w:rPr>
      </w:r>
      <w:r>
        <w:rPr>
          <w:noProof/>
        </w:rPr>
        <w:fldChar w:fldCharType="separate"/>
      </w:r>
      <w:r>
        <w:rPr>
          <w:noProof/>
        </w:rPr>
        <w:t>74</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51. Equipo con pantalla principal encendida.</w:t>
      </w:r>
      <w:r>
        <w:rPr>
          <w:noProof/>
        </w:rPr>
        <w:tab/>
      </w:r>
      <w:r>
        <w:rPr>
          <w:noProof/>
        </w:rPr>
        <w:fldChar w:fldCharType="begin"/>
      </w:r>
      <w:r>
        <w:rPr>
          <w:noProof/>
        </w:rPr>
        <w:instrText xml:space="preserve"> PAGEREF _Toc514532440 \h </w:instrText>
      </w:r>
      <w:r>
        <w:rPr>
          <w:noProof/>
        </w:rPr>
      </w:r>
      <w:r>
        <w:rPr>
          <w:noProof/>
        </w:rPr>
        <w:fldChar w:fldCharType="separate"/>
      </w:r>
      <w:r>
        <w:rPr>
          <w:noProof/>
        </w:rPr>
        <w:t>75</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52. Menú “Home” del Electrobisturi.</w:t>
      </w:r>
      <w:r>
        <w:rPr>
          <w:noProof/>
        </w:rPr>
        <w:tab/>
      </w:r>
      <w:r>
        <w:rPr>
          <w:noProof/>
        </w:rPr>
        <w:fldChar w:fldCharType="begin"/>
      </w:r>
      <w:r>
        <w:rPr>
          <w:noProof/>
        </w:rPr>
        <w:instrText xml:space="preserve"> PAGEREF _Toc514532441 \h </w:instrText>
      </w:r>
      <w:r>
        <w:rPr>
          <w:noProof/>
        </w:rPr>
      </w:r>
      <w:r>
        <w:rPr>
          <w:noProof/>
        </w:rPr>
        <w:fldChar w:fldCharType="separate"/>
      </w:r>
      <w:r>
        <w:rPr>
          <w:noProof/>
        </w:rPr>
        <w:t>76</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53. Menú “Configuración” del Electrobisturi.</w:t>
      </w:r>
      <w:r>
        <w:rPr>
          <w:noProof/>
        </w:rPr>
        <w:tab/>
      </w:r>
      <w:r>
        <w:rPr>
          <w:noProof/>
        </w:rPr>
        <w:fldChar w:fldCharType="begin"/>
      </w:r>
      <w:r>
        <w:rPr>
          <w:noProof/>
        </w:rPr>
        <w:instrText xml:space="preserve"> PAGEREF _Toc514532442 \h </w:instrText>
      </w:r>
      <w:r>
        <w:rPr>
          <w:noProof/>
        </w:rPr>
      </w:r>
      <w:r>
        <w:rPr>
          <w:noProof/>
        </w:rPr>
        <w:fldChar w:fldCharType="separate"/>
      </w:r>
      <w:r>
        <w:rPr>
          <w:noProof/>
        </w:rPr>
        <w:t>76</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54. Vista isométrica de carcasa del equipo</w:t>
      </w:r>
      <w:r>
        <w:rPr>
          <w:noProof/>
        </w:rPr>
        <w:tab/>
      </w:r>
      <w:r>
        <w:rPr>
          <w:noProof/>
        </w:rPr>
        <w:fldChar w:fldCharType="begin"/>
      </w:r>
      <w:r>
        <w:rPr>
          <w:noProof/>
        </w:rPr>
        <w:instrText xml:space="preserve"> PAGEREF _Toc514532443 \h </w:instrText>
      </w:r>
      <w:r>
        <w:rPr>
          <w:noProof/>
        </w:rPr>
      </w:r>
      <w:r>
        <w:rPr>
          <w:noProof/>
        </w:rPr>
        <w:fldChar w:fldCharType="separate"/>
      </w:r>
      <w:r>
        <w:rPr>
          <w:noProof/>
        </w:rPr>
        <w:t>77</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55. Vista superior del interior del equipo, se observa la distribución de los elementos.</w:t>
      </w:r>
      <w:r>
        <w:rPr>
          <w:noProof/>
        </w:rPr>
        <w:tab/>
      </w:r>
      <w:r>
        <w:rPr>
          <w:noProof/>
        </w:rPr>
        <w:fldChar w:fldCharType="begin"/>
      </w:r>
      <w:r>
        <w:rPr>
          <w:noProof/>
        </w:rPr>
        <w:instrText xml:space="preserve"> PAGEREF _Toc514532444 \h </w:instrText>
      </w:r>
      <w:r>
        <w:rPr>
          <w:noProof/>
        </w:rPr>
      </w:r>
      <w:r>
        <w:rPr>
          <w:noProof/>
        </w:rPr>
        <w:fldChar w:fldCharType="separate"/>
      </w:r>
      <w:r>
        <w:rPr>
          <w:noProof/>
        </w:rPr>
        <w:t>78</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56. Base con ruedas rodantes para el equipo.</w:t>
      </w:r>
      <w:r>
        <w:rPr>
          <w:noProof/>
        </w:rPr>
        <w:tab/>
      </w:r>
      <w:r>
        <w:rPr>
          <w:noProof/>
        </w:rPr>
        <w:fldChar w:fldCharType="begin"/>
      </w:r>
      <w:r>
        <w:rPr>
          <w:noProof/>
        </w:rPr>
        <w:instrText xml:space="preserve"> PAGEREF _Toc514532445 \h </w:instrText>
      </w:r>
      <w:r>
        <w:rPr>
          <w:noProof/>
        </w:rPr>
      </w:r>
      <w:r>
        <w:rPr>
          <w:noProof/>
        </w:rPr>
        <w:fldChar w:fldCharType="separate"/>
      </w:r>
      <w:r>
        <w:rPr>
          <w:noProof/>
        </w:rPr>
        <w:t>79</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57. Algunos tipos de puntas para lápiz de Electrobisturi</w:t>
      </w:r>
      <w:r>
        <w:rPr>
          <w:noProof/>
        </w:rPr>
        <w:tab/>
      </w:r>
      <w:r>
        <w:rPr>
          <w:noProof/>
        </w:rPr>
        <w:fldChar w:fldCharType="begin"/>
      </w:r>
      <w:r>
        <w:rPr>
          <w:noProof/>
        </w:rPr>
        <w:instrText xml:space="preserve"> PAGEREF _Toc514532446 \h </w:instrText>
      </w:r>
      <w:r>
        <w:rPr>
          <w:noProof/>
        </w:rPr>
      </w:r>
      <w:r>
        <w:rPr>
          <w:noProof/>
        </w:rPr>
        <w:fldChar w:fldCharType="separate"/>
      </w:r>
      <w:r>
        <w:rPr>
          <w:noProof/>
        </w:rPr>
        <w:t>79</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58. Corte de carne de cerdo usando placa de retorno en brazo de paciente humano.</w:t>
      </w:r>
      <w:r>
        <w:rPr>
          <w:noProof/>
        </w:rPr>
        <w:tab/>
      </w:r>
      <w:r>
        <w:rPr>
          <w:noProof/>
        </w:rPr>
        <w:fldChar w:fldCharType="begin"/>
      </w:r>
      <w:r>
        <w:rPr>
          <w:noProof/>
        </w:rPr>
        <w:instrText xml:space="preserve"> PAGEREF _Toc514532447 \h </w:instrText>
      </w:r>
      <w:r>
        <w:rPr>
          <w:noProof/>
        </w:rPr>
      </w:r>
      <w:r>
        <w:rPr>
          <w:noProof/>
        </w:rPr>
        <w:fldChar w:fldCharType="separate"/>
      </w:r>
      <w:r>
        <w:rPr>
          <w:noProof/>
        </w:rPr>
        <w:t>80</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59. Banco de resistencias</w:t>
      </w:r>
      <w:r>
        <w:rPr>
          <w:noProof/>
        </w:rPr>
        <w:tab/>
      </w:r>
      <w:r>
        <w:rPr>
          <w:noProof/>
        </w:rPr>
        <w:fldChar w:fldCharType="begin"/>
      </w:r>
      <w:r>
        <w:rPr>
          <w:noProof/>
        </w:rPr>
        <w:instrText xml:space="preserve"> PAGEREF _Toc514532448 \h </w:instrText>
      </w:r>
      <w:r>
        <w:rPr>
          <w:noProof/>
        </w:rPr>
      </w:r>
      <w:r>
        <w:rPr>
          <w:noProof/>
        </w:rPr>
        <w:fldChar w:fldCharType="separate"/>
      </w:r>
      <w:r>
        <w:rPr>
          <w:noProof/>
        </w:rPr>
        <w:t>81</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60. Etapa de prueba de potencia</w:t>
      </w:r>
      <w:r>
        <w:rPr>
          <w:noProof/>
        </w:rPr>
        <w:tab/>
      </w:r>
      <w:r>
        <w:rPr>
          <w:noProof/>
        </w:rPr>
        <w:fldChar w:fldCharType="begin"/>
      </w:r>
      <w:r>
        <w:rPr>
          <w:noProof/>
        </w:rPr>
        <w:instrText xml:space="preserve"> PAGEREF _Toc514532449 \h </w:instrText>
      </w:r>
      <w:r>
        <w:rPr>
          <w:noProof/>
        </w:rPr>
      </w:r>
      <w:r>
        <w:rPr>
          <w:noProof/>
        </w:rPr>
        <w:fldChar w:fldCharType="separate"/>
      </w:r>
      <w:r>
        <w:rPr>
          <w:noProof/>
        </w:rPr>
        <w:t>82</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61. Forma de señal de salida de la etapa de potencia</w:t>
      </w:r>
      <w:r>
        <w:rPr>
          <w:noProof/>
        </w:rPr>
        <w:tab/>
      </w:r>
      <w:r>
        <w:rPr>
          <w:noProof/>
        </w:rPr>
        <w:fldChar w:fldCharType="begin"/>
      </w:r>
      <w:r>
        <w:rPr>
          <w:noProof/>
        </w:rPr>
        <w:instrText xml:space="preserve"> PAGEREF _Toc514532450 \h </w:instrText>
      </w:r>
      <w:r>
        <w:rPr>
          <w:noProof/>
        </w:rPr>
      </w:r>
      <w:r>
        <w:rPr>
          <w:noProof/>
        </w:rPr>
        <w:fldChar w:fldCharType="separate"/>
      </w:r>
      <w:r>
        <w:rPr>
          <w:noProof/>
        </w:rPr>
        <w:t>83</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62. Curva de potencia corte puro 30 Watts</w:t>
      </w:r>
      <w:r>
        <w:rPr>
          <w:noProof/>
        </w:rPr>
        <w:tab/>
      </w:r>
      <w:r>
        <w:rPr>
          <w:noProof/>
        </w:rPr>
        <w:fldChar w:fldCharType="begin"/>
      </w:r>
      <w:r>
        <w:rPr>
          <w:noProof/>
        </w:rPr>
        <w:instrText xml:space="preserve"> PAGEREF _Toc514532451 \h </w:instrText>
      </w:r>
      <w:r>
        <w:rPr>
          <w:noProof/>
        </w:rPr>
      </w:r>
      <w:r>
        <w:rPr>
          <w:noProof/>
        </w:rPr>
        <w:fldChar w:fldCharType="separate"/>
      </w:r>
      <w:r>
        <w:rPr>
          <w:noProof/>
        </w:rPr>
        <w:t>83</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63. Curva de potencia corte puro 40 Watts</w:t>
      </w:r>
      <w:r>
        <w:rPr>
          <w:noProof/>
        </w:rPr>
        <w:tab/>
      </w:r>
      <w:r>
        <w:rPr>
          <w:noProof/>
        </w:rPr>
        <w:fldChar w:fldCharType="begin"/>
      </w:r>
      <w:r>
        <w:rPr>
          <w:noProof/>
        </w:rPr>
        <w:instrText xml:space="preserve"> PAGEREF _Toc514532452 \h </w:instrText>
      </w:r>
      <w:r>
        <w:rPr>
          <w:noProof/>
        </w:rPr>
      </w:r>
      <w:r>
        <w:rPr>
          <w:noProof/>
        </w:rPr>
        <w:fldChar w:fldCharType="separate"/>
      </w:r>
      <w:r>
        <w:rPr>
          <w:noProof/>
        </w:rPr>
        <w:t>84</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64. Analizador de electrobisturi Fluke QA-ES II.</w:t>
      </w:r>
      <w:r>
        <w:rPr>
          <w:noProof/>
        </w:rPr>
        <w:tab/>
      </w:r>
      <w:r>
        <w:rPr>
          <w:noProof/>
        </w:rPr>
        <w:fldChar w:fldCharType="begin"/>
      </w:r>
      <w:r>
        <w:rPr>
          <w:noProof/>
        </w:rPr>
        <w:instrText xml:space="preserve"> PAGEREF _Toc514532453 \h </w:instrText>
      </w:r>
      <w:r>
        <w:rPr>
          <w:noProof/>
        </w:rPr>
      </w:r>
      <w:r>
        <w:rPr>
          <w:noProof/>
        </w:rPr>
        <w:fldChar w:fldCharType="separate"/>
      </w:r>
      <w:r>
        <w:rPr>
          <w:noProof/>
        </w:rPr>
        <w:t>84</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lastRenderedPageBreak/>
        <w:t>Figura 65. Electrobisturí conectado a QA-ES II Electrosurgery Analyzer para pruebas de potencia.</w:t>
      </w:r>
      <w:r>
        <w:rPr>
          <w:noProof/>
        </w:rPr>
        <w:tab/>
      </w:r>
      <w:r>
        <w:rPr>
          <w:noProof/>
        </w:rPr>
        <w:fldChar w:fldCharType="begin"/>
      </w:r>
      <w:r>
        <w:rPr>
          <w:noProof/>
        </w:rPr>
        <w:instrText xml:space="preserve"> PAGEREF _Toc514532454 \h </w:instrText>
      </w:r>
      <w:r>
        <w:rPr>
          <w:noProof/>
        </w:rPr>
      </w:r>
      <w:r>
        <w:rPr>
          <w:noProof/>
        </w:rPr>
        <w:fldChar w:fldCharType="separate"/>
      </w:r>
      <w:r>
        <w:rPr>
          <w:noProof/>
        </w:rPr>
        <w:t>85</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66. Resultado en pantalla de potencia para 25 Watts.</w:t>
      </w:r>
      <w:r>
        <w:rPr>
          <w:noProof/>
        </w:rPr>
        <w:tab/>
      </w:r>
      <w:r>
        <w:rPr>
          <w:noProof/>
        </w:rPr>
        <w:fldChar w:fldCharType="begin"/>
      </w:r>
      <w:r>
        <w:rPr>
          <w:noProof/>
        </w:rPr>
        <w:instrText xml:space="preserve"> PAGEREF _Toc514532455 \h </w:instrText>
      </w:r>
      <w:r>
        <w:rPr>
          <w:noProof/>
        </w:rPr>
      </w:r>
      <w:r>
        <w:rPr>
          <w:noProof/>
        </w:rPr>
        <w:fldChar w:fldCharType="separate"/>
      </w:r>
      <w:r>
        <w:rPr>
          <w:noProof/>
        </w:rPr>
        <w:t>85</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67. Resultado en pantalla de potencia para 35 Watts.</w:t>
      </w:r>
      <w:r>
        <w:rPr>
          <w:noProof/>
        </w:rPr>
        <w:tab/>
      </w:r>
      <w:r>
        <w:rPr>
          <w:noProof/>
        </w:rPr>
        <w:fldChar w:fldCharType="begin"/>
      </w:r>
      <w:r>
        <w:rPr>
          <w:noProof/>
        </w:rPr>
        <w:instrText xml:space="preserve"> PAGEREF _Toc514532456 \h </w:instrText>
      </w:r>
      <w:r>
        <w:rPr>
          <w:noProof/>
        </w:rPr>
      </w:r>
      <w:r>
        <w:rPr>
          <w:noProof/>
        </w:rPr>
        <w:fldChar w:fldCharType="separate"/>
      </w:r>
      <w:r>
        <w:rPr>
          <w:noProof/>
        </w:rPr>
        <w:t>86</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68. Señal de corte puro</w:t>
      </w:r>
      <w:r>
        <w:rPr>
          <w:noProof/>
        </w:rPr>
        <w:tab/>
      </w:r>
      <w:r>
        <w:rPr>
          <w:noProof/>
        </w:rPr>
        <w:fldChar w:fldCharType="begin"/>
      </w:r>
      <w:r>
        <w:rPr>
          <w:noProof/>
        </w:rPr>
        <w:instrText xml:space="preserve"> PAGEREF _Toc514532457 \h </w:instrText>
      </w:r>
      <w:r>
        <w:rPr>
          <w:noProof/>
        </w:rPr>
      </w:r>
      <w:r>
        <w:rPr>
          <w:noProof/>
        </w:rPr>
        <w:fldChar w:fldCharType="separate"/>
      </w:r>
      <w:r>
        <w:rPr>
          <w:noProof/>
        </w:rPr>
        <w:t>87</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69. Onda de corte mixto</w:t>
      </w:r>
      <w:r>
        <w:rPr>
          <w:noProof/>
        </w:rPr>
        <w:tab/>
      </w:r>
      <w:r>
        <w:rPr>
          <w:noProof/>
        </w:rPr>
        <w:fldChar w:fldCharType="begin"/>
      </w:r>
      <w:r>
        <w:rPr>
          <w:noProof/>
        </w:rPr>
        <w:instrText xml:space="preserve"> PAGEREF _Toc514532458 \h </w:instrText>
      </w:r>
      <w:r>
        <w:rPr>
          <w:noProof/>
        </w:rPr>
      </w:r>
      <w:r>
        <w:rPr>
          <w:noProof/>
        </w:rPr>
        <w:fldChar w:fldCharType="separate"/>
      </w:r>
      <w:r>
        <w:rPr>
          <w:noProof/>
        </w:rPr>
        <w:t>87</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70. Señal de coagulación alta</w:t>
      </w:r>
      <w:r>
        <w:rPr>
          <w:noProof/>
        </w:rPr>
        <w:tab/>
      </w:r>
      <w:r>
        <w:rPr>
          <w:noProof/>
        </w:rPr>
        <w:fldChar w:fldCharType="begin"/>
      </w:r>
      <w:r>
        <w:rPr>
          <w:noProof/>
        </w:rPr>
        <w:instrText xml:space="preserve"> PAGEREF _Toc514532459 \h </w:instrText>
      </w:r>
      <w:r>
        <w:rPr>
          <w:noProof/>
        </w:rPr>
      </w:r>
      <w:r>
        <w:rPr>
          <w:noProof/>
        </w:rPr>
        <w:fldChar w:fldCharType="separate"/>
      </w:r>
      <w:r>
        <w:rPr>
          <w:noProof/>
        </w:rPr>
        <w:t>88</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71. Señal de coagulación media</w:t>
      </w:r>
      <w:r>
        <w:rPr>
          <w:noProof/>
        </w:rPr>
        <w:tab/>
      </w:r>
      <w:r>
        <w:rPr>
          <w:noProof/>
        </w:rPr>
        <w:fldChar w:fldCharType="begin"/>
      </w:r>
      <w:r>
        <w:rPr>
          <w:noProof/>
        </w:rPr>
        <w:instrText xml:space="preserve"> PAGEREF _Toc514532460 \h </w:instrText>
      </w:r>
      <w:r>
        <w:rPr>
          <w:noProof/>
        </w:rPr>
      </w:r>
      <w:r>
        <w:rPr>
          <w:noProof/>
        </w:rPr>
        <w:fldChar w:fldCharType="separate"/>
      </w:r>
      <w:r>
        <w:rPr>
          <w:noProof/>
        </w:rPr>
        <w:t>88</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72. Señal de coagulación baja</w:t>
      </w:r>
      <w:r>
        <w:rPr>
          <w:noProof/>
        </w:rPr>
        <w:tab/>
      </w:r>
      <w:r>
        <w:rPr>
          <w:noProof/>
        </w:rPr>
        <w:fldChar w:fldCharType="begin"/>
      </w:r>
      <w:r>
        <w:rPr>
          <w:noProof/>
        </w:rPr>
        <w:instrText xml:space="preserve"> PAGEREF _Toc514532461 \h </w:instrText>
      </w:r>
      <w:r>
        <w:rPr>
          <w:noProof/>
        </w:rPr>
      </w:r>
      <w:r>
        <w:rPr>
          <w:noProof/>
        </w:rPr>
        <w:fldChar w:fldCharType="separate"/>
      </w:r>
      <w:r>
        <w:rPr>
          <w:noProof/>
        </w:rPr>
        <w:t>89</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73. Señal binaria representativa de fase diástole y sístole derivada de señal ECG</w:t>
      </w:r>
      <w:r>
        <w:rPr>
          <w:noProof/>
        </w:rPr>
        <w:tab/>
      </w:r>
      <w:r>
        <w:rPr>
          <w:noProof/>
        </w:rPr>
        <w:fldChar w:fldCharType="begin"/>
      </w:r>
      <w:r>
        <w:rPr>
          <w:noProof/>
        </w:rPr>
        <w:instrText xml:space="preserve"> PAGEREF _Toc514532462 \h </w:instrText>
      </w:r>
      <w:r>
        <w:rPr>
          <w:noProof/>
        </w:rPr>
      </w:r>
      <w:r>
        <w:rPr>
          <w:noProof/>
        </w:rPr>
        <w:fldChar w:fldCharType="separate"/>
      </w:r>
      <w:r>
        <w:rPr>
          <w:noProof/>
        </w:rPr>
        <w:t>90</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74. Señal binaria representativa de fase diástole y sístole derivada de señal ECG</w:t>
      </w:r>
      <w:r>
        <w:rPr>
          <w:noProof/>
        </w:rPr>
        <w:tab/>
      </w:r>
      <w:r>
        <w:rPr>
          <w:noProof/>
        </w:rPr>
        <w:fldChar w:fldCharType="begin"/>
      </w:r>
      <w:r>
        <w:rPr>
          <w:noProof/>
        </w:rPr>
        <w:instrText xml:space="preserve"> PAGEREF _Toc514532463 \h </w:instrText>
      </w:r>
      <w:r>
        <w:rPr>
          <w:noProof/>
        </w:rPr>
      </w:r>
      <w:r>
        <w:rPr>
          <w:noProof/>
        </w:rPr>
        <w:fldChar w:fldCharType="separate"/>
      </w:r>
      <w:r>
        <w:rPr>
          <w:noProof/>
        </w:rPr>
        <w:t>90</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75. Señal de corte MinDo</w:t>
      </w:r>
      <w:r>
        <w:rPr>
          <w:noProof/>
        </w:rPr>
        <w:tab/>
      </w:r>
      <w:r>
        <w:rPr>
          <w:noProof/>
        </w:rPr>
        <w:fldChar w:fldCharType="begin"/>
      </w:r>
      <w:r>
        <w:rPr>
          <w:noProof/>
        </w:rPr>
        <w:instrText xml:space="preserve"> PAGEREF _Toc514532464 \h </w:instrText>
      </w:r>
      <w:r>
        <w:rPr>
          <w:noProof/>
        </w:rPr>
      </w:r>
      <w:r>
        <w:rPr>
          <w:noProof/>
        </w:rPr>
        <w:fldChar w:fldCharType="separate"/>
      </w:r>
      <w:r>
        <w:rPr>
          <w:noProof/>
        </w:rPr>
        <w:t>91</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76. Fluke ESA615 Electrical Safety Analyzer</w:t>
      </w:r>
      <w:r>
        <w:rPr>
          <w:noProof/>
        </w:rPr>
        <w:tab/>
      </w:r>
      <w:r>
        <w:rPr>
          <w:noProof/>
        </w:rPr>
        <w:fldChar w:fldCharType="begin"/>
      </w:r>
      <w:r>
        <w:rPr>
          <w:noProof/>
        </w:rPr>
        <w:instrText xml:space="preserve"> PAGEREF _Toc514532465 \h </w:instrText>
      </w:r>
      <w:r>
        <w:rPr>
          <w:noProof/>
        </w:rPr>
      </w:r>
      <w:r>
        <w:rPr>
          <w:noProof/>
        </w:rPr>
        <w:fldChar w:fldCharType="separate"/>
      </w:r>
      <w:r>
        <w:rPr>
          <w:noProof/>
        </w:rPr>
        <w:t>92</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77. Configuración del Fluke ESA615 para pruebas técnicas de norma IEC60601-1.</w:t>
      </w:r>
      <w:r>
        <w:rPr>
          <w:noProof/>
        </w:rPr>
        <w:tab/>
      </w:r>
      <w:r>
        <w:rPr>
          <w:noProof/>
        </w:rPr>
        <w:fldChar w:fldCharType="begin"/>
      </w:r>
      <w:r>
        <w:rPr>
          <w:noProof/>
        </w:rPr>
        <w:instrText xml:space="preserve"> PAGEREF _Toc514532466 \h </w:instrText>
      </w:r>
      <w:r>
        <w:rPr>
          <w:noProof/>
        </w:rPr>
      </w:r>
      <w:r>
        <w:rPr>
          <w:noProof/>
        </w:rPr>
        <w:fldChar w:fldCharType="separate"/>
      </w:r>
      <w:r>
        <w:rPr>
          <w:noProof/>
        </w:rPr>
        <w:t>93</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78. Equipo de electrocirugía conectado a Fluke ESA615</w:t>
      </w:r>
      <w:r>
        <w:rPr>
          <w:noProof/>
        </w:rPr>
        <w:tab/>
      </w:r>
      <w:r>
        <w:rPr>
          <w:noProof/>
        </w:rPr>
        <w:fldChar w:fldCharType="begin"/>
      </w:r>
      <w:r>
        <w:rPr>
          <w:noProof/>
        </w:rPr>
        <w:instrText xml:space="preserve"> PAGEREF _Toc514532467 \h </w:instrText>
      </w:r>
      <w:r>
        <w:rPr>
          <w:noProof/>
        </w:rPr>
      </w:r>
      <w:r>
        <w:rPr>
          <w:noProof/>
        </w:rPr>
        <w:fldChar w:fldCharType="separate"/>
      </w:r>
      <w:r>
        <w:rPr>
          <w:noProof/>
        </w:rPr>
        <w:t>94</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Figura 79. Autores del proyecto con equipo de SOLUMED en el laboratorio realizando pruebas de potencia y seguridad.</w:t>
      </w:r>
      <w:r>
        <w:rPr>
          <w:noProof/>
        </w:rPr>
        <w:tab/>
      </w:r>
      <w:r>
        <w:rPr>
          <w:noProof/>
        </w:rPr>
        <w:fldChar w:fldCharType="begin"/>
      </w:r>
      <w:r>
        <w:rPr>
          <w:noProof/>
        </w:rPr>
        <w:instrText xml:space="preserve"> PAGEREF _Toc514532468 \h </w:instrText>
      </w:r>
      <w:r>
        <w:rPr>
          <w:noProof/>
        </w:rPr>
      </w:r>
      <w:r>
        <w:rPr>
          <w:noProof/>
        </w:rPr>
        <w:fldChar w:fldCharType="separate"/>
      </w:r>
      <w:r>
        <w:rPr>
          <w:noProof/>
        </w:rPr>
        <w:t>94</w:t>
      </w:r>
      <w:r>
        <w:rPr>
          <w:noProof/>
        </w:rPr>
        <w:fldChar w:fldCharType="end"/>
      </w:r>
    </w:p>
    <w:p w:rsidR="007F73E0" w:rsidRDefault="00011BFA" w:rsidP="007F73E0">
      <w:r>
        <w:fldChar w:fldCharType="end"/>
      </w:r>
    </w:p>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2C0A23" w:rsidRDefault="002C0A23" w:rsidP="00427795">
      <w:pPr>
        <w:ind w:firstLine="0"/>
      </w:pPr>
    </w:p>
    <w:p w:rsidR="002C0A23" w:rsidRPr="00011BFA" w:rsidRDefault="00D51B1C" w:rsidP="002C0A23">
      <w:pPr>
        <w:jc w:val="center"/>
        <w:rPr>
          <w:b/>
        </w:rPr>
      </w:pPr>
      <w:r>
        <w:rPr>
          <w:b/>
          <w:lang w:val="es-ES"/>
        </w:rPr>
        <w:t>LISTA DE TABLAS</w:t>
      </w:r>
    </w:p>
    <w:p w:rsidR="00FD1B51" w:rsidRDefault="002C0A23">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Tabla" </w:instrText>
      </w:r>
      <w:r>
        <w:fldChar w:fldCharType="separate"/>
      </w:r>
      <w:r w:rsidR="00FD1B51">
        <w:rPr>
          <w:noProof/>
        </w:rPr>
        <w:t>Tabla 1. Efectos de la Corriente de 60 Hz sobre el Cuerpo Humano.</w:t>
      </w:r>
      <w:r w:rsidR="00FD1B51">
        <w:rPr>
          <w:noProof/>
        </w:rPr>
        <w:tab/>
      </w:r>
      <w:r w:rsidR="00FD1B51">
        <w:rPr>
          <w:noProof/>
        </w:rPr>
        <w:fldChar w:fldCharType="begin"/>
      </w:r>
      <w:r w:rsidR="00FD1B51">
        <w:rPr>
          <w:noProof/>
        </w:rPr>
        <w:instrText xml:space="preserve"> PAGEREF _Toc514532469 \h </w:instrText>
      </w:r>
      <w:r w:rsidR="00FD1B51">
        <w:rPr>
          <w:noProof/>
        </w:rPr>
      </w:r>
      <w:r w:rsidR="00FD1B51">
        <w:rPr>
          <w:noProof/>
        </w:rPr>
        <w:fldChar w:fldCharType="separate"/>
      </w:r>
      <w:r w:rsidR="00FD1B51">
        <w:rPr>
          <w:noProof/>
        </w:rPr>
        <w:t>10</w:t>
      </w:r>
      <w:r w:rsidR="00FD1B51">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Tabla 2. Algunos ejemplos de cada nivel de riesgo.</w:t>
      </w:r>
      <w:r>
        <w:rPr>
          <w:noProof/>
        </w:rPr>
        <w:tab/>
      </w:r>
      <w:r>
        <w:rPr>
          <w:noProof/>
        </w:rPr>
        <w:fldChar w:fldCharType="begin"/>
      </w:r>
      <w:r>
        <w:rPr>
          <w:noProof/>
        </w:rPr>
        <w:instrText xml:space="preserve"> PAGEREF _Toc514532470 \h </w:instrText>
      </w:r>
      <w:r>
        <w:rPr>
          <w:noProof/>
        </w:rPr>
      </w:r>
      <w:r>
        <w:rPr>
          <w:noProof/>
        </w:rPr>
        <w:fldChar w:fldCharType="separate"/>
      </w:r>
      <w:r>
        <w:rPr>
          <w:noProof/>
        </w:rPr>
        <w:t>19</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Tabla 3. Especificaciones Técnicas del Equipo.</w:t>
      </w:r>
      <w:r>
        <w:rPr>
          <w:noProof/>
        </w:rPr>
        <w:tab/>
      </w:r>
      <w:r>
        <w:rPr>
          <w:noProof/>
        </w:rPr>
        <w:fldChar w:fldCharType="begin"/>
      </w:r>
      <w:r>
        <w:rPr>
          <w:noProof/>
        </w:rPr>
        <w:instrText xml:space="preserve"> PAGEREF _Toc514532471 \h </w:instrText>
      </w:r>
      <w:r>
        <w:rPr>
          <w:noProof/>
        </w:rPr>
      </w:r>
      <w:r>
        <w:rPr>
          <w:noProof/>
        </w:rPr>
        <w:fldChar w:fldCharType="separate"/>
      </w:r>
      <w:r>
        <w:rPr>
          <w:noProof/>
        </w:rPr>
        <w:t>25</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Tabla 4. Datos obtenidos de medición de banco de resistencias experimental.</w:t>
      </w:r>
      <w:r>
        <w:rPr>
          <w:noProof/>
        </w:rPr>
        <w:tab/>
      </w:r>
      <w:r>
        <w:rPr>
          <w:noProof/>
        </w:rPr>
        <w:fldChar w:fldCharType="begin"/>
      </w:r>
      <w:r>
        <w:rPr>
          <w:noProof/>
        </w:rPr>
        <w:instrText xml:space="preserve"> PAGEREF _Toc514532472 \h </w:instrText>
      </w:r>
      <w:r>
        <w:rPr>
          <w:noProof/>
        </w:rPr>
      </w:r>
      <w:r>
        <w:rPr>
          <w:noProof/>
        </w:rPr>
        <w:fldChar w:fldCharType="separate"/>
      </w:r>
      <w:r>
        <w:rPr>
          <w:noProof/>
        </w:rPr>
        <w:t>38</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Tabla 5.</w:t>
      </w:r>
      <w:r w:rsidRPr="00615C85">
        <w:rPr>
          <w:b/>
          <w:noProof/>
        </w:rPr>
        <w:t xml:space="preserve"> </w:t>
      </w:r>
      <w:r>
        <w:rPr>
          <w:noProof/>
        </w:rPr>
        <w:t>Características de la señal ECG procesada por AD8232</w:t>
      </w:r>
      <w:r>
        <w:rPr>
          <w:noProof/>
        </w:rPr>
        <w:tab/>
      </w:r>
      <w:r>
        <w:rPr>
          <w:noProof/>
        </w:rPr>
        <w:fldChar w:fldCharType="begin"/>
      </w:r>
      <w:r>
        <w:rPr>
          <w:noProof/>
        </w:rPr>
        <w:instrText xml:space="preserve"> PAGEREF _Toc514532473 \h </w:instrText>
      </w:r>
      <w:r>
        <w:rPr>
          <w:noProof/>
        </w:rPr>
      </w:r>
      <w:r>
        <w:rPr>
          <w:noProof/>
        </w:rPr>
        <w:fldChar w:fldCharType="separate"/>
      </w:r>
      <w:r>
        <w:rPr>
          <w:noProof/>
        </w:rPr>
        <w:t>54</w:t>
      </w:r>
      <w:r>
        <w:rPr>
          <w:noProof/>
        </w:rPr>
        <w:fldChar w:fldCharType="end"/>
      </w:r>
    </w:p>
    <w:p w:rsidR="00FD1B51" w:rsidRDefault="00FD1B51">
      <w:pPr>
        <w:pStyle w:val="Tabladeilustraciones"/>
        <w:tabs>
          <w:tab w:val="right" w:leader="dot" w:pos="9350"/>
        </w:tabs>
        <w:rPr>
          <w:rFonts w:asciiTheme="minorHAnsi" w:eastAsiaTheme="minorEastAsia" w:hAnsiTheme="minorHAnsi"/>
          <w:noProof/>
          <w:sz w:val="22"/>
          <w:lang w:eastAsia="es-CO"/>
        </w:rPr>
      </w:pPr>
      <w:r>
        <w:rPr>
          <w:noProof/>
        </w:rPr>
        <w:t>Tabla 6  Características de la señal de oximetría</w:t>
      </w:r>
      <w:r>
        <w:rPr>
          <w:noProof/>
        </w:rPr>
        <w:tab/>
      </w:r>
      <w:r>
        <w:rPr>
          <w:noProof/>
        </w:rPr>
        <w:fldChar w:fldCharType="begin"/>
      </w:r>
      <w:r>
        <w:rPr>
          <w:noProof/>
        </w:rPr>
        <w:instrText xml:space="preserve"> PAGEREF _Toc514532474 \h </w:instrText>
      </w:r>
      <w:r>
        <w:rPr>
          <w:noProof/>
        </w:rPr>
      </w:r>
      <w:r>
        <w:rPr>
          <w:noProof/>
        </w:rPr>
        <w:fldChar w:fldCharType="separate"/>
      </w:r>
      <w:r>
        <w:rPr>
          <w:noProof/>
        </w:rPr>
        <w:t>59</w:t>
      </w:r>
      <w:r>
        <w:rPr>
          <w:noProof/>
        </w:rPr>
        <w:fldChar w:fldCharType="end"/>
      </w:r>
    </w:p>
    <w:p w:rsidR="002C0A23" w:rsidRDefault="002C0A23" w:rsidP="007F73E0">
      <w:r>
        <w:fldChar w:fldCharType="end"/>
      </w:r>
    </w:p>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Pr="007F73E0" w:rsidRDefault="00277295" w:rsidP="007F73E0"/>
    <w:p w:rsidR="00A06E81" w:rsidRDefault="00A06E81" w:rsidP="00A06E81">
      <w:bookmarkStart w:id="2" w:name="_Toc514532354"/>
    </w:p>
    <w:p w:rsidR="00D30BA0" w:rsidRDefault="00CD2468" w:rsidP="008B10B9">
      <w:pPr>
        <w:jc w:val="center"/>
        <w:rPr>
          <w:b/>
        </w:rPr>
      </w:pPr>
      <w:r w:rsidRPr="00A06E81">
        <w:rPr>
          <w:b/>
        </w:rPr>
        <w:t>Introducción</w:t>
      </w:r>
      <w:bookmarkEnd w:id="1"/>
      <w:bookmarkEnd w:id="2"/>
    </w:p>
    <w:p w:rsidR="00F04ACB" w:rsidRDefault="00F04ACB" w:rsidP="008B10B9">
      <w:pPr>
        <w:jc w:val="center"/>
        <w:rPr>
          <w:b/>
        </w:rPr>
      </w:pPr>
    </w:p>
    <w:p w:rsidR="00286AB0" w:rsidRDefault="00286AB0" w:rsidP="00286AB0">
      <w:r>
        <w:t>La cirugía es un procedimiento invasivo contemplado dentro de la medicina como un método cuya misión es curar mediante incisiones que permiten operar directamente la parte afectada del cuerpo. Dicho procedimiento ha evolucionado con el paso de los años y los implementos usados para tal fin se han desarrollado, no solo para permitir recuperar la funcionalidad del órgano o tejido involucrado sino también para disminuir el riesgo implícito en las complicaciones propias que conlleva una incisión, como la infección germinal por contaminación o la perdida descontrolada de sangre, sea causada por la intervención en proceso, o alguna afección del sistema circulatorio (hipertensión, anemia, diabe</w:t>
      </w:r>
      <w:r w:rsidR="00D96135">
        <w:t>tes, etc.).</w:t>
      </w:r>
    </w:p>
    <w:p w:rsidR="00D96135" w:rsidRDefault="00625343" w:rsidP="00286AB0">
      <w:r w:rsidRPr="00625343">
        <w:t>Este último tópico plantea entonces la necesidad de diseñar un elemento que permita un grado de corte</w:t>
      </w:r>
      <w:r w:rsidR="00B23FEE">
        <w:t xml:space="preserve"> eficiente del mismo modo que </w:t>
      </w:r>
      <w:r w:rsidR="000045D7">
        <w:t>minimice</w:t>
      </w:r>
      <w:r w:rsidRPr="00625343">
        <w:t xml:space="preserve"> el factor de perdida sanguínea del paciente, es allí donde juega un papel importante el corte que es realizado por medio de corrientes eléctricas, pues además del seccionamiento del tejido, el mismo instrumento permite la cauterización del área circundante.</w:t>
      </w:r>
    </w:p>
    <w:p w:rsidR="00D30BA0" w:rsidRDefault="00F57174" w:rsidP="002C28F6">
      <w:r>
        <w:t>E</w:t>
      </w:r>
      <w:r w:rsidR="003F50FD" w:rsidRPr="004F50C7">
        <w:t>l proyecto, por consiguiente, está encaminado en el diseño y constr</w:t>
      </w:r>
      <w:r w:rsidR="00C106F8">
        <w:t xml:space="preserve">ucción de un electrobisturí </w:t>
      </w:r>
      <w:r w:rsidR="000A71D1">
        <w:t>que brinde un corte especial enfocado en reducir el s</w:t>
      </w:r>
      <w:r w:rsidR="004F0A17">
        <w:t xml:space="preserve">angrado </w:t>
      </w:r>
      <w:r w:rsidR="00C106F8">
        <w:t xml:space="preserve">en procedimientos </w:t>
      </w:r>
      <w:r w:rsidR="00407412">
        <w:t>quirúrgicos</w:t>
      </w:r>
      <w:r w:rsidR="00003592">
        <w:t>.</w:t>
      </w:r>
      <w:r w:rsidR="00407412">
        <w:t xml:space="preserve"> </w:t>
      </w:r>
      <w:r w:rsidR="00003592">
        <w:t>C</w:t>
      </w:r>
      <w:r w:rsidR="00407412">
        <w:t>abe aclarar que</w:t>
      </w:r>
      <w:r w:rsidR="003F50FD" w:rsidRPr="004F50C7">
        <w:t xml:space="preserve"> en este trabajo</w:t>
      </w:r>
      <w:r w:rsidR="005F70EC">
        <w:t xml:space="preserve"> se </w:t>
      </w:r>
      <w:r w:rsidR="00EE367E">
        <w:t>implementará</w:t>
      </w:r>
      <w:r w:rsidR="005F70EC">
        <w:t xml:space="preserve"> el</w:t>
      </w:r>
      <w:r w:rsidR="00ED4147">
        <w:t xml:space="preserve"> equipo con dicho</w:t>
      </w:r>
      <w:r w:rsidR="005F70EC">
        <w:t xml:space="preserve"> corte, pero las prueba</w:t>
      </w:r>
      <w:r w:rsidR="00272CBD">
        <w:t xml:space="preserve">s que confirmen o refuten la </w:t>
      </w:r>
      <w:r w:rsidR="00ED4147">
        <w:t>hipótesis</w:t>
      </w:r>
      <w:r w:rsidR="003665D9">
        <w:t xml:space="preserve"> de si est</w:t>
      </w:r>
      <w:r w:rsidR="00AD69A2">
        <w:t xml:space="preserve">é funciona para reducir el sangrado en una cirugía </w:t>
      </w:r>
      <w:r w:rsidR="002C28F6">
        <w:t xml:space="preserve">real, </w:t>
      </w:r>
      <w:r w:rsidR="003F50FD" w:rsidRPr="004F50C7">
        <w:t xml:space="preserve">no se </w:t>
      </w:r>
      <w:r w:rsidR="004F50C7" w:rsidRPr="004F50C7">
        <w:t>realizarán</w:t>
      </w:r>
      <w:r w:rsidR="003F50FD" w:rsidRPr="004F50C7">
        <w:t xml:space="preserve"> pue</w:t>
      </w:r>
      <w:r w:rsidR="00E00DBD">
        <w:t xml:space="preserve">s estas pruebas deben </w:t>
      </w:r>
      <w:r w:rsidR="00487E28">
        <w:t>llevarse a cabo</w:t>
      </w:r>
      <w:r w:rsidR="003F50FD" w:rsidRPr="004F50C7">
        <w:t xml:space="preserve"> bajo supervisión médica y en base </w:t>
      </w:r>
      <w:r w:rsidR="00ED547D" w:rsidRPr="004F50C7">
        <w:t xml:space="preserve">a una </w:t>
      </w:r>
      <w:r w:rsidR="003F50FD" w:rsidRPr="004F50C7">
        <w:t>re</w:t>
      </w:r>
      <w:r w:rsidR="00ED547D" w:rsidRPr="004F50C7">
        <w:t>gulación estricta</w:t>
      </w:r>
      <w:r w:rsidR="003F50FD" w:rsidRPr="004F50C7">
        <w:t>, ajenas al campo de acción de la electrónica.</w:t>
      </w:r>
    </w:p>
    <w:p w:rsidR="00F57174" w:rsidRDefault="00F57174" w:rsidP="004404A0"/>
    <w:p w:rsidR="00246DB9" w:rsidRDefault="00246DB9" w:rsidP="00246DB9">
      <w:pPr>
        <w:pStyle w:val="Ttulo1"/>
      </w:pPr>
      <w:bookmarkStart w:id="3" w:name="_Ref514375788"/>
      <w:bookmarkStart w:id="4" w:name="_Toc514532355"/>
      <w:r>
        <w:t>Fundamentos de la electrocirugía</w:t>
      </w:r>
      <w:bookmarkEnd w:id="3"/>
      <w:bookmarkEnd w:id="4"/>
    </w:p>
    <w:p w:rsidR="00246DB9" w:rsidRPr="00246DB9" w:rsidRDefault="00AC0A60" w:rsidP="00970D69">
      <w:pPr>
        <w:ind w:firstLine="0"/>
      </w:pPr>
      <w:r w:rsidRPr="00074C66">
        <w:t xml:space="preserve">Entender el </w:t>
      </w:r>
      <w:r w:rsidR="00103804" w:rsidRPr="00074C66">
        <w:t>funcionamiento</w:t>
      </w:r>
      <w:r w:rsidRPr="00074C66">
        <w:t xml:space="preserve"> básico de cualquier equipo </w:t>
      </w:r>
      <w:r w:rsidR="0051571A" w:rsidRPr="00074C66">
        <w:t>electro médico</w:t>
      </w:r>
      <w:r w:rsidRPr="00074C66">
        <w:t xml:space="preserve"> y los fundamentos </w:t>
      </w:r>
      <w:r w:rsidR="00EF1695" w:rsidRPr="00074C66">
        <w:t>médicos sobre los que está basado es de vital importanc</w:t>
      </w:r>
      <w:r w:rsidR="00C502AC" w:rsidRPr="00074C66">
        <w:t>ia</w:t>
      </w:r>
      <w:r w:rsidR="00094140" w:rsidRPr="00074C66">
        <w:t>, para un correcto uso</w:t>
      </w:r>
      <w:r w:rsidR="00C502AC" w:rsidRPr="00074C66">
        <w:t>, en e</w:t>
      </w:r>
      <w:r w:rsidR="00CC778A" w:rsidRPr="00074C66">
        <w:t xml:space="preserve">l </w:t>
      </w:r>
      <w:r w:rsidR="00A53181" w:rsidRPr="00074C66">
        <w:t>caso de un equipo</w:t>
      </w:r>
      <w:r w:rsidR="00137A81" w:rsidRPr="00074C66">
        <w:t xml:space="preserve"> de</w:t>
      </w:r>
      <w:r w:rsidR="00A53181" w:rsidRPr="00074C66">
        <w:t xml:space="preserve"> </w:t>
      </w:r>
      <w:r w:rsidR="00137A81" w:rsidRPr="00074C66">
        <w:t>electro cirugía</w:t>
      </w:r>
      <w:r w:rsidR="000A5E5D" w:rsidRPr="00074C66">
        <w:t>, es i</w:t>
      </w:r>
      <w:r w:rsidR="00DA03BF" w:rsidRPr="00074C66">
        <w:t>mportante que los operarios,</w:t>
      </w:r>
      <w:r w:rsidR="000A5E5D" w:rsidRPr="00074C66">
        <w:t xml:space="preserve"> diseñadores y técnicos de mantenimiento tengan las nociones básicas del funcion</w:t>
      </w:r>
      <w:r w:rsidR="00D6639A" w:rsidRPr="00074C66">
        <w:t>amiento de este tipo de equipos, tanto en la parte técnica como en la parte médica, por lo cual este capítulo sirve para dar</w:t>
      </w:r>
      <w:r w:rsidR="00A53181" w:rsidRPr="00074C66">
        <w:t xml:space="preserve"> </w:t>
      </w:r>
      <w:r w:rsidR="00D6639A" w:rsidRPr="00074C66">
        <w:t>las bases mínimas necesarias para la compresión del funcionamiento y cuidado que se debe tener con esta clase de</w:t>
      </w:r>
      <w:r w:rsidR="00D6639A">
        <w:t xml:space="preserve"> equipos.</w:t>
      </w:r>
    </w:p>
    <w:p w:rsidR="00246DB9" w:rsidRDefault="0071106A" w:rsidP="0099113E">
      <w:pPr>
        <w:pStyle w:val="Ttulo2"/>
      </w:pPr>
      <w:bookmarkStart w:id="5" w:name="_Ref507573911"/>
      <w:bookmarkStart w:id="6" w:name="_Ref507573968"/>
      <w:bookmarkStart w:id="7" w:name="_Toc514532356"/>
      <w:r>
        <w:t>La e</w:t>
      </w:r>
      <w:r w:rsidR="00246DB9">
        <w:t>lectrocirugía</w:t>
      </w:r>
      <w:bookmarkEnd w:id="5"/>
      <w:bookmarkEnd w:id="6"/>
      <w:bookmarkEnd w:id="7"/>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8" w:name="_Toc514532357"/>
      <w:r>
        <w:t>Efectos d</w:t>
      </w:r>
      <w:r w:rsidR="00F71179">
        <w:t>e la C</w:t>
      </w:r>
      <w:r>
        <w:t xml:space="preserve">orriente </w:t>
      </w:r>
      <w:r w:rsidR="00F71179">
        <w:t>E</w:t>
      </w:r>
      <w:r>
        <w:t xml:space="preserve">léctrica </w:t>
      </w:r>
      <w:r w:rsidR="00F71179">
        <w:t>sobre los T</w:t>
      </w:r>
      <w:r>
        <w:t>ejidos</w:t>
      </w:r>
      <w:bookmarkEnd w:id="8"/>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w:t>
      </w:r>
      <w:r w:rsidR="00B811EA">
        <w:t>ya frecuencia es a la que opera</w:t>
      </w:r>
      <w:r>
        <w:t xml:space="preserve"> por la red</w:t>
      </w:r>
      <w:r w:rsidR="00A02E5B">
        <w:t xml:space="preserve"> en Colombia</w:t>
      </w:r>
      <w:r w:rsidR="00B811EA">
        <w:t xml:space="preserve"> </w:t>
      </w:r>
      <w:r w:rsidR="002F705D">
        <w:t>(</w:t>
      </w:r>
      <w:r w:rsidR="00B811EA">
        <w:t>60Hz</w:t>
      </w:r>
      <w:r w:rsidR="002F705D">
        <w:t>)</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FD1B51" w:rsidRPr="00C40172">
        <w:rPr>
          <w:szCs w:val="24"/>
        </w:rPr>
        <w:t xml:space="preserve">Tabla </w:t>
      </w:r>
      <w:r w:rsidR="00FD1B51">
        <w:rPr>
          <w:noProof/>
          <w:szCs w:val="24"/>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Pr="00C40172" w:rsidRDefault="00F63585" w:rsidP="00F4295A">
      <w:pPr>
        <w:pStyle w:val="Descripcin"/>
        <w:keepNext/>
        <w:jc w:val="left"/>
        <w:rPr>
          <w:sz w:val="24"/>
          <w:szCs w:val="24"/>
        </w:rPr>
      </w:pPr>
      <w:bookmarkStart w:id="9" w:name="_Ref514348542"/>
      <w:bookmarkStart w:id="10" w:name="_Toc514532469"/>
      <w:r w:rsidRPr="00C40172">
        <w:rPr>
          <w:sz w:val="24"/>
          <w:szCs w:val="24"/>
        </w:rPr>
        <w:t xml:space="preserve">Tabla </w:t>
      </w:r>
      <w:r w:rsidR="0012254C" w:rsidRPr="00C40172">
        <w:rPr>
          <w:sz w:val="24"/>
          <w:szCs w:val="24"/>
        </w:rPr>
        <w:fldChar w:fldCharType="begin"/>
      </w:r>
      <w:r w:rsidR="0012254C" w:rsidRPr="00C40172">
        <w:rPr>
          <w:sz w:val="24"/>
          <w:szCs w:val="24"/>
        </w:rPr>
        <w:instrText xml:space="preserve"> SEQ Tabla \* ARABIC </w:instrText>
      </w:r>
      <w:r w:rsidR="0012254C" w:rsidRPr="00C40172">
        <w:rPr>
          <w:sz w:val="24"/>
          <w:szCs w:val="24"/>
        </w:rPr>
        <w:fldChar w:fldCharType="separate"/>
      </w:r>
      <w:r w:rsidR="00FD1B51">
        <w:rPr>
          <w:noProof/>
          <w:sz w:val="24"/>
          <w:szCs w:val="24"/>
        </w:rPr>
        <w:t>1</w:t>
      </w:r>
      <w:r w:rsidR="0012254C" w:rsidRPr="00C40172">
        <w:rPr>
          <w:noProof/>
          <w:sz w:val="24"/>
          <w:szCs w:val="24"/>
        </w:rPr>
        <w:fldChar w:fldCharType="end"/>
      </w:r>
      <w:bookmarkEnd w:id="9"/>
      <w:r w:rsidRPr="00C40172">
        <w:rPr>
          <w:sz w:val="24"/>
          <w:szCs w:val="24"/>
        </w:rPr>
        <w:t>. Efectos de la Corriente de 60 Hz sobre el Cuerpo Humano.</w:t>
      </w:r>
      <w:bookmarkEnd w:id="10"/>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w:t>
            </w:r>
            <w:proofErr w:type="spellStart"/>
            <w:r w:rsidRPr="00AC24CF">
              <w:rPr>
                <w:rFonts w:ascii="Calibri" w:eastAsia="Times New Roman" w:hAnsi="Calibri" w:cs="Calibri"/>
                <w:b/>
                <w:bCs/>
                <w:color w:val="FFFFFF"/>
                <w:sz w:val="22"/>
                <w:lang w:val="es-419" w:eastAsia="es-419"/>
              </w:rPr>
              <w:t>mA</w:t>
            </w:r>
            <w:proofErr w:type="spellEnd"/>
            <w:r w:rsidRPr="00AC24CF">
              <w:rPr>
                <w:rFonts w:ascii="Calibri" w:eastAsia="Times New Roman" w:hAnsi="Calibri" w:cs="Calibri"/>
                <w:b/>
                <w:bCs/>
                <w:color w:val="FFFFFF"/>
                <w:sz w:val="22"/>
                <w:lang w:val="es-419" w:eastAsia="es-419"/>
              </w:rPr>
              <w:t>)*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AB5BA7">
            <w:pPr>
              <w:keepNext/>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AE7130" w:rsidRPr="009C4F2A" w:rsidRDefault="00AB5BA7" w:rsidP="009C4F2A">
      <w:pPr>
        <w:pStyle w:val="Descripcin"/>
        <w:ind w:firstLine="0"/>
        <w:rPr>
          <w:sz w:val="24"/>
          <w:szCs w:val="24"/>
        </w:rPr>
      </w:pPr>
      <w:r w:rsidRPr="00C40172">
        <w:rPr>
          <w:sz w:val="24"/>
          <w:szCs w:val="24"/>
        </w:rPr>
        <w:t>Fuente:</w:t>
      </w:r>
      <w:r w:rsidR="002B1068">
        <w:rPr>
          <w:sz w:val="24"/>
          <w:szCs w:val="24"/>
        </w:rPr>
        <w:t xml:space="preserve"> </w:t>
      </w:r>
      <w:r w:rsidR="00892442" w:rsidRPr="003D19C6">
        <w:rPr>
          <w:sz w:val="24"/>
          <w:szCs w:val="24"/>
          <w:highlight w:val="yellow"/>
        </w:rPr>
        <w:t>Autores</w:t>
      </w:r>
    </w:p>
    <w:p w:rsidR="00E87FB1" w:rsidRDefault="00841C3F" w:rsidP="00A84C38">
      <w:r>
        <w:t>Son tres</w:t>
      </w:r>
      <w:r w:rsidR="00E87FB1" w:rsidRPr="00E87FB1">
        <w:t xml:space="preserve">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FD1B51" w:rsidRPr="00EA548A">
        <w:rPr>
          <w:szCs w:val="24"/>
        </w:rPr>
        <w:t xml:space="preserve">Figura </w:t>
      </w:r>
      <w:r w:rsidR="00FD1B51">
        <w:rPr>
          <w:noProof/>
          <w:szCs w:val="24"/>
        </w:rPr>
        <w:t>1</w:t>
      </w:r>
      <w:r w:rsidR="004858FF">
        <w:fldChar w:fldCharType="end"/>
      </w:r>
      <w:r w:rsidR="00E87FB1" w:rsidRPr="00E87FB1">
        <w:t>).</w:t>
      </w:r>
    </w:p>
    <w:p w:rsidR="00536EB3" w:rsidRPr="00EA548A" w:rsidRDefault="00536EB3" w:rsidP="0077318B">
      <w:pPr>
        <w:pStyle w:val="Descripcin"/>
        <w:keepNext/>
        <w:jc w:val="left"/>
        <w:rPr>
          <w:sz w:val="24"/>
          <w:szCs w:val="24"/>
        </w:rPr>
      </w:pPr>
      <w:bookmarkStart w:id="11" w:name="_Ref514403934"/>
      <w:bookmarkStart w:id="12" w:name="_Toc514532390"/>
      <w:r w:rsidRPr="00EA548A">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1</w:t>
      </w:r>
      <w:r w:rsidR="00816E5A">
        <w:rPr>
          <w:sz w:val="24"/>
          <w:szCs w:val="24"/>
        </w:rPr>
        <w:fldChar w:fldCharType="end"/>
      </w:r>
      <w:bookmarkEnd w:id="11"/>
      <w:r w:rsidRPr="00EA548A">
        <w:rPr>
          <w:sz w:val="24"/>
          <w:szCs w:val="24"/>
        </w:rPr>
        <w:t xml:space="preserve">. </w:t>
      </w:r>
      <w:r w:rsidR="00262B93" w:rsidRPr="00A409F7">
        <w:rPr>
          <w:sz w:val="24"/>
          <w:szCs w:val="24"/>
        </w:rPr>
        <w:t>Interacción</w:t>
      </w:r>
      <w:r w:rsidRPr="00A409F7">
        <w:rPr>
          <w:sz w:val="24"/>
          <w:szCs w:val="24"/>
        </w:rPr>
        <w:t xml:space="preserve"> entre frecuencia de la corriente alterna y el efecto estimulante sobre las células</w:t>
      </w:r>
      <w:r w:rsidR="00A409F7" w:rsidRPr="00A409F7">
        <w:rPr>
          <w:sz w:val="24"/>
          <w:szCs w:val="24"/>
        </w:rPr>
        <w:t>.</w:t>
      </w:r>
      <w:bookmarkEnd w:id="12"/>
    </w:p>
    <w:p w:rsidR="0077318B" w:rsidRDefault="00536EB3" w:rsidP="0077318B">
      <w:pPr>
        <w:keepNext/>
        <w:jc w:val="center"/>
      </w:pPr>
      <w:r>
        <w:rPr>
          <w:noProof/>
          <w:lang w:eastAsia="es-CO"/>
        </w:rPr>
        <w:drawing>
          <wp:inline distT="0" distB="0" distL="0" distR="0" wp14:anchorId="4D6E4521" wp14:editId="1A5EE48C">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11">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536EB3" w:rsidRPr="00EA548A" w:rsidRDefault="0077318B" w:rsidP="0077318B">
      <w:pPr>
        <w:pStyle w:val="Descripcin"/>
        <w:jc w:val="left"/>
        <w:rPr>
          <w:sz w:val="24"/>
          <w:szCs w:val="24"/>
        </w:rPr>
      </w:pPr>
      <w:r w:rsidRPr="00EA548A">
        <w:rPr>
          <w:sz w:val="24"/>
          <w:szCs w:val="24"/>
        </w:rPr>
        <w:t>Fuente:</w:t>
      </w:r>
      <w:r w:rsidR="00074C66" w:rsidRPr="00074C66">
        <w:rPr>
          <w:sz w:val="24"/>
          <w:szCs w:val="24"/>
        </w:rPr>
        <w:t xml:space="preserve"> (</w:t>
      </w:r>
      <w:proofErr w:type="spellStart"/>
      <w:r w:rsidR="00074C66" w:rsidRPr="00074C66">
        <w:rPr>
          <w:sz w:val="24"/>
          <w:szCs w:val="24"/>
        </w:rPr>
        <w:t>Together</w:t>
      </w:r>
      <w:proofErr w:type="spellEnd"/>
      <w:r w:rsidR="00074C66" w:rsidRPr="00074C66">
        <w:rPr>
          <w:sz w:val="24"/>
          <w:szCs w:val="24"/>
        </w:rPr>
        <w:t>, 2013)</w:t>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3" w:name="_Toc514532358"/>
      <w:r w:rsidRPr="00606440">
        <w:t>Bioimpedancia</w:t>
      </w:r>
      <w:bookmarkEnd w:id="13"/>
      <w:r w:rsidRPr="00606440">
        <w:t xml:space="preserve"> </w:t>
      </w:r>
    </w:p>
    <w:p w:rsidR="00494CBB" w:rsidRDefault="00EE16B1" w:rsidP="00494CBB">
      <w:r w:rsidRPr="00EE16B1">
        <w:t xml:space="preserve">La impedancia es la relación entre tensión y corriente, que por definición es la oposición al flujo de corriente sobre un elemento. </w:t>
      </w:r>
      <w:r w:rsidR="00494CBB">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w:t>
      </w:r>
      <w:proofErr w:type="spellStart"/>
      <w:r w:rsidR="00494CBB">
        <w:t>intra</w:t>
      </w:r>
      <w:proofErr w:type="spellEnd"/>
      <w:r w:rsidR="00494CBB">
        <w:t xml:space="preserve"> y extracelular. El último punto a considerar serán los efectos de doble capa que surgen al tratar con agrupaciones de elementos celulares como es el caso de los tejidos </w:t>
      </w:r>
      <w:r w:rsidR="00903A38">
        <w:t>biológicos. (</w:t>
      </w:r>
      <w:r w:rsidR="00494CBB">
        <w:t xml:space="preserve">j. Oscar Casas </w:t>
      </w:r>
      <w:proofErr w:type="spellStart"/>
      <w:r w:rsidR="00494CBB">
        <w:t>Piedrafita</w:t>
      </w:r>
      <w:proofErr w:type="spellEnd"/>
      <w:r w:rsidR="00494CBB">
        <w:t>, 1998)</w:t>
      </w:r>
    </w:p>
    <w:p w:rsidR="0026204E" w:rsidRDefault="00494CBB" w:rsidP="00494CBB">
      <w:r>
        <w:lastRenderedPageBreak/>
        <w:t xml:space="preserve">Una alternativa a la caracterización matemática de los tejidos es la utilización de modelos </w:t>
      </w:r>
      <w:proofErr w:type="spellStart"/>
      <w:r>
        <w:t>circuitales</w:t>
      </w:r>
      <w:proofErr w:type="spellEnd"/>
      <w:r w:rsidR="00BF0113">
        <w:t xml:space="preserve"> </w:t>
      </w:r>
      <w:r w:rsidR="00BF0113">
        <w:fldChar w:fldCharType="begin"/>
      </w:r>
      <w:r w:rsidR="00BF0113">
        <w:instrText xml:space="preserve"> REF _Ref514348909 \h </w:instrText>
      </w:r>
      <w:r w:rsidR="00BF0113">
        <w:fldChar w:fldCharType="separate"/>
      </w:r>
      <w:r w:rsidR="00FD1B51" w:rsidRPr="001D48D4">
        <w:rPr>
          <w:szCs w:val="24"/>
        </w:rPr>
        <w:t xml:space="preserve">Figura </w:t>
      </w:r>
      <w:r w:rsidR="00FD1B51">
        <w:rPr>
          <w:noProof/>
          <w:szCs w:val="24"/>
        </w:rPr>
        <w:t>2</w:t>
      </w:r>
      <w:r w:rsidR="00BF0113">
        <w:fldChar w:fldCharType="end"/>
      </w:r>
      <w:r>
        <w:t xml:space="preserve">. La idea de su uso es obtener una representación clara de los procesos fisiológicos medidos mediante </w:t>
      </w:r>
      <w:proofErr w:type="spellStart"/>
      <w:r>
        <w:t>bioimpedancias</w:t>
      </w:r>
      <w:proofErr w:type="spellEnd"/>
      <w:r>
        <w:t>,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Pr="001D48D4" w:rsidRDefault="00494CBB" w:rsidP="004A5375">
      <w:pPr>
        <w:pStyle w:val="Descripcin"/>
        <w:keepNext/>
        <w:jc w:val="left"/>
        <w:rPr>
          <w:sz w:val="24"/>
          <w:szCs w:val="24"/>
        </w:rPr>
      </w:pPr>
      <w:bookmarkStart w:id="14" w:name="_Ref514348909"/>
      <w:bookmarkStart w:id="15" w:name="_Toc514532391"/>
      <w:r w:rsidRPr="001D48D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2</w:t>
      </w:r>
      <w:r w:rsidR="00816E5A">
        <w:rPr>
          <w:sz w:val="24"/>
          <w:szCs w:val="24"/>
        </w:rPr>
        <w:fldChar w:fldCharType="end"/>
      </w:r>
      <w:bookmarkEnd w:id="14"/>
      <w:r w:rsidRPr="001D48D4">
        <w:rPr>
          <w:sz w:val="24"/>
          <w:szCs w:val="24"/>
        </w:rPr>
        <w:t>. Modelo del sistema fisiológico unicelular</w:t>
      </w:r>
      <w:r w:rsidR="00EA2D88">
        <w:rPr>
          <w:sz w:val="24"/>
          <w:szCs w:val="24"/>
        </w:rPr>
        <w:t>.</w:t>
      </w:r>
      <w:bookmarkEnd w:id="15"/>
    </w:p>
    <w:p w:rsidR="00DE2EA2" w:rsidRDefault="00494CBB" w:rsidP="00DE2EA2">
      <w:pPr>
        <w:keepNext/>
        <w:jc w:val="center"/>
      </w:pPr>
      <w:r>
        <w:rPr>
          <w:noProof/>
          <w:lang w:eastAsia="es-CO"/>
        </w:rPr>
        <w:drawing>
          <wp:inline distT="0" distB="0" distL="0" distR="0" wp14:anchorId="4572955E" wp14:editId="57D90E10">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12">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494CBB" w:rsidRPr="00074C66" w:rsidRDefault="00DE2EA2" w:rsidP="00074C66">
      <w:pPr>
        <w:pStyle w:val="Descripcin"/>
        <w:jc w:val="left"/>
        <w:rPr>
          <w:sz w:val="24"/>
          <w:szCs w:val="24"/>
        </w:rPr>
      </w:pPr>
      <w:r w:rsidRPr="001D48D4">
        <w:rPr>
          <w:sz w:val="24"/>
          <w:szCs w:val="24"/>
        </w:rPr>
        <w:t>Fuente:</w:t>
      </w:r>
      <w:r w:rsidR="00074C66" w:rsidRPr="00074C66">
        <w:t xml:space="preserve"> </w:t>
      </w:r>
      <w:r w:rsidR="00074C66" w:rsidRPr="00074C66">
        <w:rPr>
          <w:sz w:val="24"/>
          <w:szCs w:val="24"/>
        </w:rPr>
        <w:t xml:space="preserve">(j. Oscar Casas </w:t>
      </w:r>
      <w:proofErr w:type="spellStart"/>
      <w:r w:rsidR="00074C66" w:rsidRPr="00074C66">
        <w:rPr>
          <w:sz w:val="24"/>
          <w:szCs w:val="24"/>
        </w:rPr>
        <w:t>Piedrafita</w:t>
      </w:r>
      <w:proofErr w:type="spellEnd"/>
      <w:r w:rsidR="00074C66" w:rsidRPr="00074C66">
        <w:rPr>
          <w:sz w:val="24"/>
          <w:szCs w:val="24"/>
        </w:rPr>
        <w:t>, 1998)</w:t>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w:t>
      </w:r>
      <w:proofErr w:type="spellStart"/>
      <w:r w:rsidRPr="00F62616">
        <w:t>Ri</w:t>
      </w:r>
      <w:proofErr w:type="spellEnd"/>
      <w:r w:rsidRPr="00F62616">
        <w:t>), medio extracelular (Re), membrana (</w:t>
      </w:r>
      <w:proofErr w:type="spellStart"/>
      <w:r w:rsidRPr="00F62616">
        <w:t>Rm</w:t>
      </w:r>
      <w:proofErr w:type="spellEnd"/>
      <w:r w:rsidRPr="00F62616">
        <w:t>) y la capacitancia de la membrana (Cm).</w:t>
      </w:r>
    </w:p>
    <w:p w:rsidR="0026204E" w:rsidRPr="00F71179" w:rsidRDefault="0026204E" w:rsidP="00BD7ABC"/>
    <w:p w:rsidR="00246DB9" w:rsidRDefault="00246DB9" w:rsidP="00F71179">
      <w:pPr>
        <w:pStyle w:val="Ttulo2"/>
      </w:pPr>
      <w:bookmarkStart w:id="16" w:name="_Toc514532359"/>
      <w:r>
        <w:t>El Electrobisturí</w:t>
      </w:r>
      <w:bookmarkEnd w:id="16"/>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FD1B51">
        <w:t>La electrocirugía</w:t>
      </w:r>
      <w:r w:rsidR="0060588D">
        <w:fldChar w:fldCharType="end"/>
      </w:r>
      <w:r w:rsidR="0060588D">
        <w:t>”</w:t>
      </w:r>
      <w:r w:rsidR="00845AB0">
        <w:t>, en este caso, el papel lo cumple el electrobisturí.</w:t>
      </w:r>
    </w:p>
    <w:p w:rsidR="0030053D" w:rsidRDefault="008221B2" w:rsidP="00F71179">
      <w:r>
        <w:lastRenderedPageBreak/>
        <w:t>Dicho equipo utiliza</w:t>
      </w:r>
      <w:r w:rsidR="0030053D">
        <w:t xml:space="preserve"> elementos llamados electrodos, los cuales son los terminales de contacto entre un circuito y </w:t>
      </w:r>
      <w:r w:rsidR="00C45355">
        <w:t xml:space="preserve">un </w:t>
      </w:r>
      <w:r w:rsidR="0030053D">
        <w:t xml:space="preserve">cuerpo </w:t>
      </w:r>
      <w:r w:rsidR="0039008C">
        <w:t xml:space="preserve">conductor </w:t>
      </w:r>
      <w:r w:rsidR="0030053D">
        <w:t xml:space="preserve">no </w:t>
      </w:r>
      <w:r w:rsidR="00F732F6">
        <w:t>metálico, en este caso un ente biológico</w:t>
      </w:r>
      <w:r w:rsidR="00D67CB2">
        <w:t>.</w:t>
      </w:r>
      <w:r w:rsidR="0030053D">
        <w:t xml:space="preserve"> </w:t>
      </w:r>
      <w:r w:rsidR="00D67CB2">
        <w:t>Los electrodos se emplean e</w:t>
      </w:r>
      <w:r w:rsidR="00C45355">
        <w:t>n</w:t>
      </w:r>
      <w:r w:rsidR="0005191F">
        <w:t xml:space="preserve"> diversos ámbitos</w:t>
      </w:r>
      <w:r w:rsidR="005216B4">
        <w:t>,</w:t>
      </w:r>
      <w:r w:rsidR="00D67CB2">
        <w:t xml:space="preserve"> por ejemplo, la </w:t>
      </w:r>
      <w:r w:rsidR="0030053D">
        <w:t xml:space="preserve">adquisición de señales </w:t>
      </w:r>
      <w:r w:rsidR="00C45355">
        <w:t>(como lo</w:t>
      </w:r>
      <w:r w:rsidR="00D67CB2">
        <w:t xml:space="preserve">s empleados en electrocardiografía) </w:t>
      </w:r>
      <w:r w:rsidR="0030053D">
        <w:t>o para su aplicación</w:t>
      </w:r>
      <w:r w:rsidR="00D67CB2">
        <w:t xml:space="preserve"> (como el uso en los procedimientos quirúrgicos)</w:t>
      </w:r>
      <w:r w:rsidR="0030053D">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w:t>
      </w:r>
      <w:r w:rsidR="00481E57">
        <w:t>b</w:t>
      </w:r>
      <w:r>
        <w:t>ipolar</w:t>
      </w:r>
      <w:r w:rsidR="00480579">
        <w:t xml:space="preserve"> (ver </w:t>
      </w:r>
      <w:r w:rsidR="00F0154C">
        <w:fldChar w:fldCharType="begin"/>
      </w:r>
      <w:r w:rsidR="00F0154C">
        <w:instrText xml:space="preserve"> REF _Ref514274515 \h </w:instrText>
      </w:r>
      <w:r w:rsidR="00F0154C">
        <w:fldChar w:fldCharType="separate"/>
      </w:r>
      <w:r w:rsidR="00FD1B51" w:rsidRPr="00782FCD">
        <w:rPr>
          <w:szCs w:val="24"/>
        </w:rPr>
        <w:t xml:space="preserve">Figura </w:t>
      </w:r>
      <w:r w:rsidR="00FD1B51">
        <w:rPr>
          <w:noProof/>
          <w:szCs w:val="24"/>
        </w:rPr>
        <w:t>3</w:t>
      </w:r>
      <w:r w:rsidR="00F0154C">
        <w:fldChar w:fldCharType="end"/>
      </w:r>
      <w:r w:rsidR="00E95FA5">
        <w:t>.b</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en particular, para </w:t>
      </w:r>
      <w:r w:rsidR="00127A94">
        <w:t>detener sangrados profusos.</w:t>
      </w:r>
    </w:p>
    <w:p w:rsidR="00480579" w:rsidRPr="00782FCD" w:rsidRDefault="00480579" w:rsidP="007920EE">
      <w:pPr>
        <w:pStyle w:val="Descripcin"/>
        <w:keepNext/>
        <w:jc w:val="left"/>
        <w:rPr>
          <w:sz w:val="24"/>
          <w:szCs w:val="24"/>
        </w:rPr>
      </w:pPr>
      <w:bookmarkStart w:id="17" w:name="_Ref514274515"/>
      <w:bookmarkStart w:id="18" w:name="_Toc514532392"/>
      <w:r w:rsidRPr="00782FC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3</w:t>
      </w:r>
      <w:r w:rsidR="00816E5A">
        <w:rPr>
          <w:sz w:val="24"/>
          <w:szCs w:val="24"/>
        </w:rPr>
        <w:fldChar w:fldCharType="end"/>
      </w:r>
      <w:bookmarkEnd w:id="17"/>
      <w:r w:rsidR="00B55672" w:rsidRPr="00782FCD">
        <w:rPr>
          <w:sz w:val="24"/>
          <w:szCs w:val="24"/>
        </w:rPr>
        <w:t>.</w:t>
      </w:r>
      <w:r w:rsidR="008E53E8" w:rsidRPr="00782FCD">
        <w:rPr>
          <w:sz w:val="24"/>
          <w:szCs w:val="24"/>
        </w:rPr>
        <w:t xml:space="preserve"> Representación</w:t>
      </w:r>
      <w:r w:rsidR="00BD7680" w:rsidRPr="00782FCD">
        <w:rPr>
          <w:sz w:val="24"/>
          <w:szCs w:val="24"/>
        </w:rPr>
        <w:t xml:space="preserve"> de técnica a) </w:t>
      </w:r>
      <w:proofErr w:type="spellStart"/>
      <w:r w:rsidR="00BD7680" w:rsidRPr="00782FCD">
        <w:rPr>
          <w:sz w:val="24"/>
          <w:szCs w:val="24"/>
        </w:rPr>
        <w:t>monopolar</w:t>
      </w:r>
      <w:proofErr w:type="spellEnd"/>
      <w:r w:rsidR="00BD7680" w:rsidRPr="00782FCD">
        <w:rPr>
          <w:sz w:val="24"/>
          <w:szCs w:val="24"/>
        </w:rPr>
        <w:t xml:space="preserve"> y b) bipolar</w:t>
      </w:r>
      <w:bookmarkEnd w:id="18"/>
    </w:p>
    <w:p w:rsidR="006016E0" w:rsidRDefault="00480579" w:rsidP="006016E0">
      <w:pPr>
        <w:keepNext/>
      </w:pPr>
      <w:r>
        <w:rPr>
          <w:noProof/>
          <w:lang w:eastAsia="es-CO"/>
        </w:rPr>
        <w:drawing>
          <wp:inline distT="0" distB="0" distL="0" distR="0" wp14:anchorId="3CFD70A0" wp14:editId="61D68AC8">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3">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p>
    <w:p w:rsidR="007D7EBA" w:rsidRPr="002C434B" w:rsidRDefault="00820C29" w:rsidP="007920EE">
      <w:pPr>
        <w:pStyle w:val="Descripcin"/>
        <w:jc w:val="left"/>
        <w:rPr>
          <w:sz w:val="24"/>
          <w:szCs w:val="24"/>
        </w:rPr>
      </w:pPr>
      <w:r>
        <w:rPr>
          <w:sz w:val="24"/>
          <w:szCs w:val="24"/>
        </w:rPr>
        <w:t>Fuente:</w:t>
      </w:r>
      <w:r w:rsidRPr="00820C29">
        <w:rPr>
          <w:sz w:val="24"/>
          <w:szCs w:val="24"/>
        </w:rPr>
        <w:t xml:space="preserve"> (</w:t>
      </w:r>
      <w:proofErr w:type="spellStart"/>
      <w:r w:rsidRPr="00820C29">
        <w:rPr>
          <w:sz w:val="24"/>
          <w:szCs w:val="24"/>
        </w:rPr>
        <w:t>Electrosurgery</w:t>
      </w:r>
      <w:proofErr w:type="spellEnd"/>
      <w:r w:rsidRPr="00820C29">
        <w:rPr>
          <w:sz w:val="24"/>
          <w:szCs w:val="24"/>
        </w:rPr>
        <w:t xml:space="preserve"> &amp; </w:t>
      </w:r>
      <w:proofErr w:type="spellStart"/>
      <w:r w:rsidRPr="00820C29">
        <w:rPr>
          <w:sz w:val="24"/>
          <w:szCs w:val="24"/>
        </w:rPr>
        <w:t>Electrosurgery</w:t>
      </w:r>
      <w:proofErr w:type="spellEnd"/>
      <w:r w:rsidRPr="00820C29">
        <w:rPr>
          <w:sz w:val="24"/>
          <w:szCs w:val="24"/>
        </w:rPr>
        <w:t>, 2015)</w:t>
      </w:r>
    </w:p>
    <w:p w:rsidR="00820840" w:rsidRDefault="00B02D9A" w:rsidP="00E4273E">
      <w:r>
        <w:t xml:space="preserve">El segundo tipo se conoce como </w:t>
      </w:r>
      <w:proofErr w:type="spellStart"/>
      <w:r>
        <w:t>Monopolar</w:t>
      </w:r>
      <w:proofErr w:type="spellEnd"/>
      <w:r w:rsidR="00F0154C">
        <w:t xml:space="preserve"> (ver </w:t>
      </w:r>
      <w:r w:rsidR="00F0154C">
        <w:fldChar w:fldCharType="begin"/>
      </w:r>
      <w:r w:rsidR="00F0154C">
        <w:instrText xml:space="preserve"> REF _Ref514274515 \h </w:instrText>
      </w:r>
      <w:r w:rsidR="00F0154C">
        <w:fldChar w:fldCharType="separate"/>
      </w:r>
      <w:r w:rsidR="00FD1B51" w:rsidRPr="00782FCD">
        <w:rPr>
          <w:szCs w:val="24"/>
        </w:rPr>
        <w:t xml:space="preserve">Figura </w:t>
      </w:r>
      <w:r w:rsidR="00FD1B51">
        <w:rPr>
          <w:noProof/>
          <w:szCs w:val="24"/>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w:t>
      </w:r>
      <w:r w:rsidR="00732D8F">
        <w:lastRenderedPageBreak/>
        <w:t xml:space="preserve">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9" w:name="_Toc514532360"/>
      <w:r w:rsidRPr="00A65E3B">
        <w:t>Funcionamiento Básico de un Electrobisturí</w:t>
      </w:r>
      <w:bookmarkEnd w:id="19"/>
    </w:p>
    <w:p w:rsidR="00A65E3B" w:rsidRDefault="009421CC" w:rsidP="00EF69B1">
      <w:r>
        <w:t>E</w:t>
      </w:r>
      <w:r w:rsidR="00A65E3B" w:rsidRPr="00A65E3B">
        <w:t>l electrobisturí usa señales en e</w:t>
      </w:r>
      <w:r w:rsidR="001F68CA">
        <w:t>l rango de las radiofrecuencias</w:t>
      </w:r>
      <w:r w:rsidR="00A65E3B" w:rsidRPr="00A65E3B">
        <w:t xml:space="preserve">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20" w:name="_Toc514532361"/>
      <w:r>
        <w:t>Modos de Trabajo</w:t>
      </w:r>
      <w:bookmarkEnd w:id="20"/>
    </w:p>
    <w:p w:rsidR="00BC0DB1" w:rsidRDefault="00BC0DB1" w:rsidP="00BC0DB1">
      <w:r>
        <w:t>El electrobisturí posee dos modos de trabajo básicos, el corte y la coagulación. Cada uno está basado en propiedades físicas distintas, que modifican la composición del tejido de modo diferente, y que resu</w:t>
      </w:r>
      <w:r w:rsidR="00855FAB">
        <w:t xml:space="preserve">ltan en efectos médicos </w:t>
      </w:r>
      <w:r w:rsidR="000A12F7">
        <w:t>distintos</w:t>
      </w:r>
      <w:r>
        <w:t xml:space="preserve">.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FD1B51" w:rsidRPr="00BD7166">
        <w:rPr>
          <w:szCs w:val="24"/>
        </w:rPr>
        <w:t xml:space="preserve">Figura </w:t>
      </w:r>
      <w:r w:rsidR="00FD1B51">
        <w:rPr>
          <w:noProof/>
          <w:szCs w:val="24"/>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590600">
      <w:pPr>
        <w:pStyle w:val="Descripcin"/>
        <w:keepNext/>
        <w:jc w:val="left"/>
      </w:pPr>
      <w:bookmarkStart w:id="21" w:name="_Ref514349334"/>
      <w:bookmarkStart w:id="22" w:name="_Toc514532393"/>
      <w:r w:rsidRPr="00BD716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4</w:t>
      </w:r>
      <w:r w:rsidR="00816E5A">
        <w:rPr>
          <w:sz w:val="24"/>
          <w:szCs w:val="24"/>
        </w:rPr>
        <w:fldChar w:fldCharType="end"/>
      </w:r>
      <w:bookmarkEnd w:id="21"/>
      <w:r w:rsidRPr="00BD7166">
        <w:rPr>
          <w:sz w:val="24"/>
          <w:szCs w:val="24"/>
        </w:rPr>
        <w:t xml:space="preserve">. </w:t>
      </w:r>
      <w:r w:rsidR="004D7C72" w:rsidRPr="00BD7166">
        <w:rPr>
          <w:sz w:val="24"/>
          <w:szCs w:val="24"/>
        </w:rPr>
        <w:t>Efectos de diferentes cortes sobre tejido</w:t>
      </w:r>
      <w:r w:rsidR="004D7C72">
        <w:t>.</w:t>
      </w:r>
      <w:bookmarkEnd w:id="22"/>
    </w:p>
    <w:p w:rsidR="00BD7166" w:rsidRDefault="00833EC2" w:rsidP="00BD7166">
      <w:pPr>
        <w:keepNext/>
        <w:jc w:val="center"/>
      </w:pPr>
      <w:r>
        <w:rPr>
          <w:noProof/>
          <w:lang w:eastAsia="es-CO"/>
        </w:rPr>
        <w:drawing>
          <wp:inline distT="0" distB="0" distL="0" distR="0" wp14:anchorId="7E9700A1" wp14:editId="020028DD">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4">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833EC2" w:rsidRPr="00BD7166" w:rsidRDefault="00820C29" w:rsidP="00590600">
      <w:pPr>
        <w:pStyle w:val="Descripcin"/>
        <w:jc w:val="left"/>
        <w:rPr>
          <w:sz w:val="24"/>
          <w:szCs w:val="24"/>
        </w:rPr>
      </w:pPr>
      <w:r>
        <w:rPr>
          <w:sz w:val="24"/>
          <w:szCs w:val="24"/>
        </w:rPr>
        <w:t>Fuente:</w:t>
      </w:r>
      <w:r w:rsidRPr="00820C29">
        <w:t xml:space="preserve"> </w:t>
      </w:r>
      <w:r w:rsidRPr="00820C29">
        <w:rPr>
          <w:sz w:val="24"/>
          <w:szCs w:val="24"/>
        </w:rPr>
        <w:t>(MARTINEZ, NIDIA EDITH PLATA, 2009)</w:t>
      </w:r>
    </w:p>
    <w:p w:rsidR="00BC0DB1" w:rsidRPr="00BC0DB1" w:rsidRDefault="005B51B0" w:rsidP="00BC0DB1">
      <w:r>
        <w:t>L</w:t>
      </w:r>
      <w:r w:rsidR="00BC0DB1">
        <w:t xml:space="preserve">a </w:t>
      </w:r>
      <w:r w:rsidR="00DD1D4D">
        <w:t>coagulación</w:t>
      </w:r>
      <w:r w:rsidR="00BC0DB1">
        <w:t xml:space="preserve">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C01DF" w:rsidP="000F31D3">
      <w:pPr>
        <w:pStyle w:val="Ttulo4"/>
      </w:pPr>
      <w:r>
        <w:t>Tipos de ondas e</w:t>
      </w:r>
      <w:r w:rsidR="00BD0EA4" w:rsidRPr="00BD0EA4">
        <w:t>lectro</w:t>
      </w:r>
      <w:r w:rsidR="00FB7889">
        <w:t xml:space="preserve"> </w:t>
      </w:r>
      <w:r w:rsidR="00BD0EA4" w:rsidRPr="00BD0EA4">
        <w:t>quirúrgica</w:t>
      </w:r>
      <w:r w:rsidR="00B67A98">
        <w:t>s</w:t>
      </w:r>
    </w:p>
    <w:p w:rsidR="00BD0EA4" w:rsidRDefault="00BD0EA4" w:rsidP="00BD0EA4">
      <w:pPr>
        <w:pStyle w:val="Textoindependiente"/>
      </w:pPr>
      <w:r w:rsidRPr="00BD0EA4">
        <w:t>Debido a que depend</w:t>
      </w:r>
      <w:r w:rsidR="003F2DD0">
        <w:t>iendo del efecto deseado la señal</w:t>
      </w:r>
      <w:r w:rsidR="00B967FF">
        <w:t xml:space="preserve"> eléctrica</w:t>
      </w:r>
      <w:r w:rsidR="007714D9">
        <w:t xml:space="preserve"> aplicada varí</w:t>
      </w:r>
      <w:r w:rsidRPr="00BD0EA4">
        <w:t>a</w:t>
      </w:r>
      <w:r w:rsidR="00AC7EF6">
        <w:t>. L</w:t>
      </w:r>
      <w:r w:rsidRPr="00BD0EA4">
        <w:t xml:space="preserve">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FD1B51" w:rsidRPr="00501EF6">
        <w:rPr>
          <w:szCs w:val="24"/>
        </w:rPr>
        <w:t xml:space="preserve">Figura </w:t>
      </w:r>
      <w:r w:rsidR="00FD1B51">
        <w:rPr>
          <w:noProof/>
          <w:szCs w:val="24"/>
        </w:rPr>
        <w:t>5</w:t>
      </w:r>
      <w:r w:rsidR="00810A55">
        <w:rPr>
          <w:highlight w:val="yellow"/>
        </w:rPr>
        <w:fldChar w:fldCharType="end"/>
      </w:r>
      <w:r w:rsidRPr="00BD0EA4">
        <w:t>. dichas características</w:t>
      </w:r>
      <w:r w:rsidR="00B00CCB">
        <w:t xml:space="preserve"> cambian </w:t>
      </w:r>
      <w:r w:rsidRPr="00BD0EA4">
        <w:t>con el fin de realizar corte o coagulación.</w:t>
      </w:r>
    </w:p>
    <w:p w:rsidR="00577934" w:rsidRPr="00501EF6" w:rsidRDefault="00577934" w:rsidP="00250B97">
      <w:pPr>
        <w:pStyle w:val="Descripcin"/>
        <w:keepNext/>
        <w:jc w:val="left"/>
        <w:rPr>
          <w:sz w:val="24"/>
          <w:szCs w:val="24"/>
        </w:rPr>
      </w:pPr>
      <w:bookmarkStart w:id="23" w:name="_Ref514275679"/>
      <w:bookmarkStart w:id="24" w:name="_Toc514532394"/>
      <w:r w:rsidRPr="00501EF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5</w:t>
      </w:r>
      <w:r w:rsidR="00816E5A">
        <w:rPr>
          <w:sz w:val="24"/>
          <w:szCs w:val="24"/>
        </w:rPr>
        <w:fldChar w:fldCharType="end"/>
      </w:r>
      <w:bookmarkEnd w:id="23"/>
      <w:r w:rsidRPr="00501EF6">
        <w:rPr>
          <w:sz w:val="24"/>
          <w:szCs w:val="24"/>
        </w:rPr>
        <w:t xml:space="preserve">. </w:t>
      </w:r>
      <w:r w:rsidR="00C82AF0" w:rsidRPr="00501EF6">
        <w:rPr>
          <w:sz w:val="24"/>
          <w:szCs w:val="24"/>
        </w:rPr>
        <w:t xml:space="preserve">Formas de ondas </w:t>
      </w:r>
      <w:r w:rsidR="00FE641F" w:rsidRPr="00501EF6">
        <w:rPr>
          <w:sz w:val="24"/>
          <w:szCs w:val="24"/>
        </w:rPr>
        <w:t>electro quirúrgicas</w:t>
      </w:r>
      <w:r w:rsidR="00C82AF0" w:rsidRPr="00501EF6">
        <w:rPr>
          <w:sz w:val="24"/>
          <w:szCs w:val="24"/>
        </w:rPr>
        <w:t>.</w:t>
      </w:r>
      <w:bookmarkEnd w:id="24"/>
    </w:p>
    <w:p w:rsidR="00501EF6" w:rsidRDefault="00BD3686" w:rsidP="00501EF6">
      <w:pPr>
        <w:pStyle w:val="Textoindependiente"/>
        <w:keepNext/>
        <w:jc w:val="center"/>
      </w:pPr>
      <w:r>
        <w:rPr>
          <w:noProof/>
          <w:lang w:eastAsia="es-CO"/>
        </w:rPr>
        <w:drawing>
          <wp:inline distT="0" distB="0" distL="0" distR="0" wp14:anchorId="5B2C49E0" wp14:editId="4D1AFAEE">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5" cstate="print"/>
                    <a:stretch>
                      <a:fillRect/>
                    </a:stretch>
                  </pic:blipFill>
                  <pic:spPr>
                    <a:xfrm>
                      <a:off x="0" y="0"/>
                      <a:ext cx="5799086" cy="2925529"/>
                    </a:xfrm>
                    <a:prstGeom prst="rect">
                      <a:avLst/>
                    </a:prstGeom>
                  </pic:spPr>
                </pic:pic>
              </a:graphicData>
            </a:graphic>
          </wp:inline>
        </w:drawing>
      </w:r>
    </w:p>
    <w:p w:rsidR="00BD3686" w:rsidRPr="00501EF6" w:rsidRDefault="00501EF6" w:rsidP="00250B97">
      <w:pPr>
        <w:pStyle w:val="Descripcin"/>
        <w:jc w:val="left"/>
        <w:rPr>
          <w:sz w:val="24"/>
          <w:szCs w:val="24"/>
        </w:rPr>
      </w:pPr>
      <w:r w:rsidRPr="00501EF6">
        <w:rPr>
          <w:sz w:val="24"/>
          <w:szCs w:val="24"/>
        </w:rPr>
        <w:t>Fuente:</w:t>
      </w:r>
      <w:r w:rsidR="000B3F01" w:rsidRPr="000B3F01">
        <w:t xml:space="preserve"> </w:t>
      </w:r>
      <w:r w:rsidR="000B3F01" w:rsidRPr="000B3F01">
        <w:rPr>
          <w:sz w:val="24"/>
          <w:szCs w:val="24"/>
        </w:rPr>
        <w:t>www.me</w:t>
      </w:r>
      <w:r w:rsidR="00DB6317">
        <w:rPr>
          <w:sz w:val="24"/>
          <w:szCs w:val="24"/>
        </w:rPr>
        <w:t>dtronic.com/ES/index.html</w:t>
      </w:r>
      <w:r w:rsidR="000B3F01" w:rsidRPr="000B3F01">
        <w:rPr>
          <w:sz w:val="24"/>
          <w:szCs w:val="24"/>
        </w:rPr>
        <w:t>.</w:t>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w:t>
      </w:r>
      <w:r w:rsidR="00023F22">
        <w:t>,</w:t>
      </w:r>
      <w:r w:rsidR="009A0A2E">
        <w:t xml:space="preserve">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FD1B51" w:rsidRPr="00FD1B51">
        <w:t xml:space="preserve">Figura </w:t>
      </w:r>
      <w:r w:rsidR="00FD1B51" w:rsidRPr="00FD1B51">
        <w:rPr>
          <w:noProof/>
        </w:rPr>
        <w:t>5</w:t>
      </w:r>
      <w:r w:rsidR="00430EA0" w:rsidRPr="00430EA0">
        <w:fldChar w:fldCharType="end"/>
      </w:r>
      <w:r w:rsidR="00636649" w:rsidRPr="00430EA0">
        <w:t>)</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8F5C7F">
        <w:t>ro o corte mixto con el fin de</w:t>
      </w:r>
      <w:r w:rsidR="0052537E">
        <w:t xml:space="preserve"> alcanzar la misma potencia.</w:t>
      </w:r>
    </w:p>
    <w:p w:rsidR="00F71179" w:rsidRPr="00F71179" w:rsidRDefault="00F71179" w:rsidP="00F71179"/>
    <w:p w:rsidR="00F71179" w:rsidRDefault="00F71179" w:rsidP="00F71179">
      <w:pPr>
        <w:pStyle w:val="Ttulo3"/>
      </w:pPr>
      <w:bookmarkStart w:id="25" w:name="_Toc514532362"/>
      <w:r>
        <w:lastRenderedPageBreak/>
        <w:t>Aplicaciones</w:t>
      </w:r>
      <w:bookmarkEnd w:id="25"/>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r w:rsidR="00937690" w:rsidRPr="00E96B05">
        <w:t>electrocirugía</w:t>
      </w:r>
      <w:r w:rsidRPr="00E96B05">
        <w:t xml:space="preserve"> debe utilizarse exclusivamente en una sala quirúrgica. A continuación, se hace mención de aplicaciones específicas de las unidades de </w:t>
      </w:r>
      <w:r w:rsidR="003144E0" w:rsidRPr="00E96B05">
        <w:t>electrocirugía</w:t>
      </w:r>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8B55CD" w:rsidP="003B6EA5">
      <w:pPr>
        <w:pStyle w:val="Prrafodelista"/>
        <w:numPr>
          <w:ilvl w:val="0"/>
          <w:numId w:val="19"/>
        </w:numPr>
      </w:pPr>
      <w:r>
        <w:rPr>
          <w:b/>
        </w:rPr>
        <w:t>Tratamientos c</w:t>
      </w:r>
      <w:r w:rsidR="003B6EA5">
        <w:rPr>
          <w:b/>
        </w:rPr>
        <w:t>utáneos:</w:t>
      </w:r>
      <w:r w:rsidR="003B6EA5">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w:t>
      </w:r>
      <w:r w:rsidR="00A50F3D">
        <w:t>el importante en la cirugía oral</w:t>
      </w:r>
      <w:r>
        <w:t xml:space="preserve">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8B55CD" w:rsidP="003B6EA5">
      <w:pPr>
        <w:pStyle w:val="Prrafodelista"/>
        <w:numPr>
          <w:ilvl w:val="0"/>
          <w:numId w:val="19"/>
        </w:numPr>
      </w:pPr>
      <w:r>
        <w:rPr>
          <w:b/>
        </w:rPr>
        <w:lastRenderedPageBreak/>
        <w:t>Cirugía g</w:t>
      </w:r>
      <w:r w:rsidR="003B6EA5">
        <w:rPr>
          <w:b/>
        </w:rPr>
        <w:t>inecológica:</w:t>
      </w:r>
      <w:r w:rsidR="003B6EA5">
        <w:t xml:space="preserve"> Se utiliza con el fin de </w:t>
      </w:r>
      <w:proofErr w:type="spellStart"/>
      <w:r w:rsidR="003B6EA5">
        <w:t>conización</w:t>
      </w:r>
      <w:proofErr w:type="spellEnd"/>
      <w:r w:rsidR="003B6EA5">
        <w:t xml:space="preserve">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034666" w:rsidP="00F1281C">
      <w:pPr>
        <w:pStyle w:val="Ttulo2"/>
      </w:pPr>
      <w:bookmarkStart w:id="26" w:name="_Ref514489161"/>
      <w:bookmarkStart w:id="27" w:name="_Toc514532363"/>
      <w:r>
        <w:t>Seguridad eléctrica de los p</w:t>
      </w:r>
      <w:r w:rsidR="00F71179">
        <w:t xml:space="preserve">rocedimientos </w:t>
      </w:r>
      <w:r>
        <w:t>e</w:t>
      </w:r>
      <w:r w:rsidR="00E07F5C">
        <w:t>lectro quirúrgicos</w:t>
      </w:r>
      <w:bookmarkEnd w:id="26"/>
      <w:bookmarkEnd w:id="27"/>
    </w:p>
    <w:p w:rsidR="0005351B" w:rsidRDefault="00E07F5C" w:rsidP="00E07F5C">
      <w:r>
        <w:t>Los avances tecnológicos han traído consigo el mejoramiento de la calidad de vida humana por medio de los equipos médicos</w:t>
      </w:r>
      <w:r w:rsidR="00B908D8">
        <w:t xml:space="preserve">. </w:t>
      </w:r>
      <w:r w:rsidR="00495BCF">
        <w:t>Además,</w:t>
      </w:r>
      <w:r>
        <w:t xml:space="preserve">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w:t>
      </w:r>
      <w:r w:rsidR="00A9001E">
        <w:t>os recomendados que debe cumplir</w:t>
      </w:r>
      <w:r w:rsidR="00AB6A9F">
        <w:t xml:space="preserve"> un equipo electro</w:t>
      </w:r>
      <w:r>
        <w:t xml:space="preserve"> médico.</w:t>
      </w:r>
      <w:r w:rsidR="0005351B">
        <w:t xml:space="preserve"> </w:t>
      </w:r>
    </w:p>
    <w:p w:rsidR="00E07F5C" w:rsidRPr="00E07F5C" w:rsidRDefault="00A847FE" w:rsidP="00E07F5C">
      <w:r>
        <w:t xml:space="preserve">La </w:t>
      </w:r>
      <w:r w:rsidR="00E07F5C">
        <w:t>norm</w:t>
      </w:r>
      <w:r>
        <w:t>a internacional IEC-</w:t>
      </w:r>
      <w:r w:rsidRPr="00820C29">
        <w:t>60601-1,</w:t>
      </w:r>
      <w:r w:rsidR="00E07F5C" w:rsidRPr="00820C29">
        <w:t xml:space="preserve"> divide</w:t>
      </w:r>
      <w:r w:rsidR="00E07F5C">
        <w:t xml:space="preserve"> a los equipos médicos en categorías dependiendo de su uso, el contacto necesario con el paciente, y el efecto causado sobre e</w:t>
      </w:r>
      <w:r w:rsidR="00900575">
        <w:t>ste</w:t>
      </w:r>
      <w:r w:rsidR="00E07F5C">
        <w:t xml:space="preserve">, para poder evaluar su desempeño y discernir si su uso es apto o no para el cuidado de la salud. Más adelante se revisará un poco más a fondo, en contexto, dicha normatividad, aplicándola específicamente a la unidad </w:t>
      </w:r>
      <w:r w:rsidR="00F04F16">
        <w:t>electro quirúrgica</w:t>
      </w:r>
      <w:r w:rsidR="008A584E">
        <w:t>.</w:t>
      </w:r>
      <w:r w:rsidR="00C95795">
        <w:t xml:space="preserve"> </w:t>
      </w:r>
    </w:p>
    <w:p w:rsidR="00FA7A96" w:rsidRDefault="00C37EC2" w:rsidP="00FA7A96">
      <w:pPr>
        <w:pStyle w:val="Ttulo3"/>
      </w:pPr>
      <w:bookmarkStart w:id="28" w:name="_Toc514532364"/>
      <w:r>
        <w:t>C</w:t>
      </w:r>
      <w:r w:rsidR="00FA7A96" w:rsidRPr="00FA7A96">
        <w:t>lasificación de riesgo de los dispositivos médicos</w:t>
      </w:r>
      <w:bookmarkEnd w:id="28"/>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lastRenderedPageBreak/>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 xml:space="preserve">Clase </w:t>
      </w:r>
      <w:proofErr w:type="spellStart"/>
      <w:r w:rsidRPr="00A0500B">
        <w:rPr>
          <w:b/>
        </w:rPr>
        <w:t>IlB</w:t>
      </w:r>
      <w:proofErr w:type="spellEnd"/>
      <w:r w:rsidRPr="00A0500B">
        <w:rPr>
          <w:b/>
        </w:rPr>
        <w:t>.</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Pr="009B064D" w:rsidRDefault="004A26A4" w:rsidP="004A26A4">
      <w:pPr>
        <w:pStyle w:val="Descripcin"/>
        <w:keepNext/>
        <w:jc w:val="center"/>
        <w:rPr>
          <w:sz w:val="24"/>
          <w:szCs w:val="24"/>
        </w:rPr>
      </w:pPr>
      <w:bookmarkStart w:id="29" w:name="_Toc514532470"/>
      <w:r w:rsidRPr="009B064D">
        <w:rPr>
          <w:sz w:val="24"/>
          <w:szCs w:val="24"/>
        </w:rPr>
        <w:t xml:space="preserve">Tabla </w:t>
      </w:r>
      <w:r w:rsidR="0012254C" w:rsidRPr="009B064D">
        <w:rPr>
          <w:sz w:val="24"/>
          <w:szCs w:val="24"/>
        </w:rPr>
        <w:fldChar w:fldCharType="begin"/>
      </w:r>
      <w:r w:rsidR="0012254C" w:rsidRPr="009B064D">
        <w:rPr>
          <w:sz w:val="24"/>
          <w:szCs w:val="24"/>
        </w:rPr>
        <w:instrText xml:space="preserve"> SEQ Tabla \* ARABIC </w:instrText>
      </w:r>
      <w:r w:rsidR="0012254C" w:rsidRPr="009B064D">
        <w:rPr>
          <w:sz w:val="24"/>
          <w:szCs w:val="24"/>
        </w:rPr>
        <w:fldChar w:fldCharType="separate"/>
      </w:r>
      <w:r w:rsidR="00FD1B51">
        <w:rPr>
          <w:noProof/>
          <w:sz w:val="24"/>
          <w:szCs w:val="24"/>
        </w:rPr>
        <w:t>2</w:t>
      </w:r>
      <w:r w:rsidR="0012254C" w:rsidRPr="009B064D">
        <w:rPr>
          <w:noProof/>
          <w:sz w:val="24"/>
          <w:szCs w:val="24"/>
        </w:rPr>
        <w:fldChar w:fldCharType="end"/>
      </w:r>
      <w:r w:rsidRPr="009B064D">
        <w:rPr>
          <w:sz w:val="24"/>
          <w:szCs w:val="24"/>
        </w:rPr>
        <w:t xml:space="preserve">. </w:t>
      </w:r>
      <w:r w:rsidR="00CD112E" w:rsidRPr="009B064D">
        <w:rPr>
          <w:sz w:val="24"/>
          <w:szCs w:val="24"/>
        </w:rPr>
        <w:t>Algunos ejemplos de cada nivel de riesgo.</w:t>
      </w:r>
      <w:bookmarkEnd w:id="29"/>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a</w:t>
            </w:r>
            <w:proofErr w:type="spellEnd"/>
            <w:r w:rsidRPr="00C11971">
              <w:rPr>
                <w:rFonts w:ascii="Calibri" w:eastAsia="Times New Roman" w:hAnsi="Calibri" w:cs="Calibri"/>
                <w:color w:val="000000"/>
                <w:sz w:val="22"/>
                <w:lang w:eastAsia="es-CO"/>
              </w:rPr>
              <w:t xml:space="preserve">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b</w:t>
            </w:r>
            <w:proofErr w:type="spellEnd"/>
            <w:r w:rsidRPr="00C11971">
              <w:rPr>
                <w:rFonts w:ascii="Calibri" w:eastAsia="Times New Roman" w:hAnsi="Calibri" w:cs="Calibri"/>
                <w:color w:val="000000"/>
                <w:sz w:val="22"/>
                <w:lang w:eastAsia="es-CO"/>
              </w:rPr>
              <w:t xml:space="preserve">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9B064D">
            <w:pPr>
              <w:keepNext/>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9B064D" w:rsidRDefault="009B064D" w:rsidP="009B064D">
      <w:pPr>
        <w:pStyle w:val="Descripcin"/>
        <w:rPr>
          <w:sz w:val="24"/>
          <w:szCs w:val="24"/>
        </w:rPr>
      </w:pPr>
      <w:r w:rsidRPr="009B064D">
        <w:rPr>
          <w:sz w:val="24"/>
          <w:szCs w:val="24"/>
        </w:rPr>
        <w:t>Fuente:</w:t>
      </w:r>
      <w:r w:rsidR="00D82DF6" w:rsidRPr="00D82DF6">
        <w:t xml:space="preserve"> </w:t>
      </w:r>
      <w:r w:rsidR="00D82DF6" w:rsidRPr="00D82DF6">
        <w:rPr>
          <w:sz w:val="24"/>
          <w:szCs w:val="24"/>
        </w:rPr>
        <w:t xml:space="preserve">INVIMA &amp; Ministerio de </w:t>
      </w:r>
      <w:r w:rsidR="00D82DF6">
        <w:rPr>
          <w:sz w:val="24"/>
          <w:szCs w:val="24"/>
        </w:rPr>
        <w:t>salud y protección social, 2013</w:t>
      </w:r>
    </w:p>
    <w:p w:rsidR="00F71179" w:rsidRDefault="00F71179" w:rsidP="00F71179">
      <w:pPr>
        <w:pStyle w:val="Ttulo3"/>
      </w:pPr>
      <w:bookmarkStart w:id="30" w:name="_Toc514532365"/>
      <w:r>
        <w:t>Normatividad</w:t>
      </w:r>
      <w:bookmarkEnd w:id="30"/>
    </w:p>
    <w:p w:rsidR="00EE346D" w:rsidRPr="001228F3" w:rsidRDefault="00EE346D" w:rsidP="00EE346D">
      <w:r w:rsidRPr="001228F3">
        <w:t>La normatividad internacional que estandariza las regulaciones que deben tener los equipos médicos, como se mencionó anteriormente, es la IEC-60601-1, cuyo documento es de libre descarga y se resume a continuación.</w:t>
      </w:r>
    </w:p>
    <w:p w:rsidR="00EE346D" w:rsidRPr="001228F3" w:rsidRDefault="00EE346D" w:rsidP="00EE346D">
      <w:r w:rsidRPr="001228F3">
        <w:lastRenderedPageBreak/>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w:t>
      </w:r>
      <w:r w:rsidR="006A3FB5" w:rsidRPr="001228F3">
        <w:t>electro quirúrgica</w:t>
      </w:r>
      <w:r w:rsidRPr="001228F3">
        <w:t xml:space="preserve"> en desarrollo, sino también</w:t>
      </w:r>
      <w:r w:rsidR="007E6214">
        <w:t xml:space="preserve"> de</w:t>
      </w:r>
      <w:r w:rsidRPr="001228F3">
        <w:t xml:space="preserve"> todos los equipos electrónicos usados en la medicina moderna. </w:t>
      </w:r>
    </w:p>
    <w:p w:rsidR="00EE346D" w:rsidRPr="001228F3" w:rsidRDefault="00EE346D" w:rsidP="00EE346D">
      <w:r w:rsidRPr="001228F3">
        <w:t>Posterior a esto se explican los requerimientos</w:t>
      </w:r>
      <w:r w:rsidR="00995E8A">
        <w:t xml:space="preserve"> generales que deben ser cumplidos</w:t>
      </w:r>
      <w:r w:rsidRPr="001228F3">
        <w:t xml:space="preserve">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proofErr w:type="spellStart"/>
      <w:r w:rsidRPr="001228F3">
        <w:rPr>
          <w:i/>
        </w:rPr>
        <w:t>Equipación</w:t>
      </w:r>
      <w:proofErr w:type="spellEnd"/>
      <w:r w:rsidRPr="001228F3">
        <w:rPr>
          <w:i/>
        </w:rPr>
        <w:t xml:space="preserve">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lastRenderedPageBreak/>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 xml:space="preserve">Protección contra </w:t>
      </w:r>
      <w:proofErr w:type="spellStart"/>
      <w:r w:rsidRPr="001228F3">
        <w:t>sobrevoltajes</w:t>
      </w:r>
      <w:proofErr w:type="spellEnd"/>
      <w:r w:rsidRPr="001228F3">
        <w:t xml:space="preserve"> especificados por el fabricante.</w:t>
      </w:r>
    </w:p>
    <w:p w:rsidR="00EE346D" w:rsidRPr="001228F3" w:rsidRDefault="00EE346D" w:rsidP="00EE346D">
      <w:pPr>
        <w:pStyle w:val="Prrafodelista"/>
        <w:numPr>
          <w:ilvl w:val="0"/>
          <w:numId w:val="24"/>
        </w:numPr>
      </w:pPr>
      <w:r w:rsidRPr="001228F3">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lastRenderedPageBreak/>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lastRenderedPageBreak/>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31" w:name="_Toc514532366"/>
      <w:r>
        <w:t>Recomendaciones de uso</w:t>
      </w:r>
      <w:r w:rsidR="009B1F33">
        <w:t xml:space="preserve"> de equipos electroquirugicos</w:t>
      </w:r>
      <w:r w:rsidR="003629DE">
        <w:t>.</w:t>
      </w:r>
      <w:bookmarkEnd w:id="31"/>
      <w:r w:rsidR="00916FED">
        <w:t xml:space="preserve"> </w:t>
      </w:r>
    </w:p>
    <w:p w:rsidR="0076230D" w:rsidRDefault="0076230D" w:rsidP="00DE46F0">
      <w:pPr>
        <w:pStyle w:val="Textoindependiente"/>
        <w:ind w:firstLine="0"/>
      </w:pPr>
    </w:p>
    <w:p w:rsidR="00AE68E1" w:rsidRDefault="0093013A" w:rsidP="00E206E8">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206E8">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w:t>
      </w:r>
      <w:r w:rsidR="00A374EE">
        <w:t>í</w:t>
      </w:r>
      <w:r w:rsidR="00CD1484">
        <w:t xml:space="preserve"> es el paciente, es decir</w:t>
      </w:r>
      <w:r w:rsidR="00A374EE">
        <w:t>,</w:t>
      </w:r>
      <w:r w:rsidR="00CD1484">
        <w:t xml:space="preserve"> </w:t>
      </w:r>
      <w:r w:rsidR="003B60D5">
        <w:t>tejidos y órganos permiten el paso de la corriente aplicada desde el lápiz o electrodo activo hacia el retorno o electrodo pasivo, por lo cual, si un ente ajeno al paciente como el cirujano hace contacto sobre ambos electrodos, cr</w:t>
      </w:r>
      <w:r w:rsidR="005C365F">
        <w:t xml:space="preserve">eará un camino eléctrico </w:t>
      </w:r>
      <w:r w:rsidR="005C365F">
        <w:lastRenderedPageBreak/>
        <w:t>alternativo</w:t>
      </w:r>
      <w:r w:rsidR="003B60D5">
        <w:t>, y podrá percibir un efecto análogo a lo producido sobre el pacien</w:t>
      </w:r>
      <w:r w:rsidR="009C0C9C">
        <w:t>te o incluso daños colaterale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32" w:name="_Toc514532367"/>
      <w:r>
        <w:t>Diseño de la unidad Electroquirúrgica</w:t>
      </w:r>
      <w:bookmarkEnd w:id="32"/>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001C21E1">
        <w:t xml:space="preserve"> t</w:t>
      </w:r>
      <w:r w:rsidRPr="0016511A">
        <w:t>eniendo en cuenta las formas de onda que se deben generar para los distintos efectos de electrocirugía deseados</w:t>
      </w:r>
      <w:r w:rsidR="00AD0D05">
        <w:t>,</w:t>
      </w:r>
      <w:r w:rsidRPr="0016511A">
        <w:t xml:space="preserve"> los niveles de potencia y las normas que deben tenerse en cuenta para el desarrollo del prototipo.</w:t>
      </w:r>
    </w:p>
    <w:p w:rsidR="00F71179" w:rsidRDefault="00F71179" w:rsidP="00F71179">
      <w:pPr>
        <w:pStyle w:val="Ttulo2"/>
      </w:pPr>
      <w:bookmarkStart w:id="33" w:name="_Toc514532368"/>
      <w:r>
        <w:t>Criterio de Diseño</w:t>
      </w:r>
      <w:bookmarkEnd w:id="33"/>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w:t>
      </w:r>
      <w:r w:rsidR="00EC1D47">
        <w:t>xceda 25 VRMS o 60 V dc. El</w:t>
      </w:r>
      <w:r>
        <w:t xml:space="preserve"> equipo de electrocirugía</w:t>
      </w:r>
      <w:r w:rsidR="00EC1D47">
        <w:t xml:space="preserve"> </w:t>
      </w:r>
      <w:r w:rsidR="002E782B">
        <w:t>a diseñar</w:t>
      </w:r>
      <w:r>
        <w:t xml:space="preserve"> puede alcanzar valores por encima de 1000Vrms entre la punta del electrodo activo y el electrodo de retorno.</w:t>
      </w:r>
    </w:p>
    <w:p w:rsidR="00D7692E" w:rsidRDefault="00D7692E" w:rsidP="00D7692E">
      <w:r>
        <w:t>La premisa en el diseño de un equipo médico es la seguridad del paciente, este caso no es la excepción, sin embargo, no es el único ítem a tener en cuenta e</w:t>
      </w:r>
      <w:r w:rsidR="00582278">
        <w:t>n el desarrollo de un prototipo, ya que</w:t>
      </w:r>
      <w:r>
        <w:t xml:space="preserve"> hay factores limitantes como lo son el dinero y el tiempo. </w:t>
      </w:r>
    </w:p>
    <w:p w:rsidR="004A3D23" w:rsidRDefault="00D7692E" w:rsidP="004A3D23">
      <w:r>
        <w:lastRenderedPageBreak/>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w:t>
      </w:r>
      <w:r w:rsidR="00672C84">
        <w:t>se parten</w:t>
      </w:r>
      <w:r>
        <w:t xml:space="preserve"> se muestran en la</w:t>
      </w:r>
      <w:r w:rsidR="008A5DA3">
        <w:t xml:space="preserve"> </w:t>
      </w:r>
      <w:r w:rsidR="008A5DA3">
        <w:fldChar w:fldCharType="begin"/>
      </w:r>
      <w:r w:rsidR="008A5DA3">
        <w:instrText xml:space="preserve"> REF _Ref514404078 \h </w:instrText>
      </w:r>
      <w:r w:rsidR="008A5DA3">
        <w:fldChar w:fldCharType="separate"/>
      </w:r>
      <w:r w:rsidR="00FD1B51" w:rsidRPr="004F49DB">
        <w:rPr>
          <w:szCs w:val="24"/>
        </w:rPr>
        <w:t xml:space="preserve">Tabla </w:t>
      </w:r>
      <w:r w:rsidR="00FD1B51">
        <w:rPr>
          <w:noProof/>
          <w:szCs w:val="24"/>
        </w:rPr>
        <w:t>3</w:t>
      </w:r>
      <w:r w:rsidR="008A5DA3">
        <w:fldChar w:fldCharType="end"/>
      </w:r>
      <w:r w:rsidR="00B10B3A">
        <w:t>.</w:t>
      </w:r>
    </w:p>
    <w:p w:rsidR="008B34DA" w:rsidRPr="004F49DB" w:rsidRDefault="008B34DA" w:rsidP="00BA4BD1">
      <w:pPr>
        <w:pStyle w:val="Descripcin"/>
        <w:keepNext/>
        <w:jc w:val="left"/>
        <w:rPr>
          <w:sz w:val="24"/>
          <w:szCs w:val="24"/>
        </w:rPr>
      </w:pPr>
      <w:bookmarkStart w:id="34" w:name="_Ref514404078"/>
      <w:bookmarkStart w:id="35" w:name="_Toc514532471"/>
      <w:r w:rsidRPr="004F49DB">
        <w:rPr>
          <w:sz w:val="24"/>
          <w:szCs w:val="24"/>
        </w:rPr>
        <w:t xml:space="preserve">Tabla </w:t>
      </w:r>
      <w:r w:rsidR="0012254C" w:rsidRPr="004F49DB">
        <w:rPr>
          <w:sz w:val="24"/>
          <w:szCs w:val="24"/>
        </w:rPr>
        <w:fldChar w:fldCharType="begin"/>
      </w:r>
      <w:r w:rsidR="0012254C" w:rsidRPr="004F49DB">
        <w:rPr>
          <w:sz w:val="24"/>
          <w:szCs w:val="24"/>
        </w:rPr>
        <w:instrText xml:space="preserve"> SEQ Tabla \* ARABIC </w:instrText>
      </w:r>
      <w:r w:rsidR="0012254C" w:rsidRPr="004F49DB">
        <w:rPr>
          <w:sz w:val="24"/>
          <w:szCs w:val="24"/>
        </w:rPr>
        <w:fldChar w:fldCharType="separate"/>
      </w:r>
      <w:r w:rsidR="00FD1B51">
        <w:rPr>
          <w:noProof/>
          <w:sz w:val="24"/>
          <w:szCs w:val="24"/>
        </w:rPr>
        <w:t>3</w:t>
      </w:r>
      <w:r w:rsidR="0012254C" w:rsidRPr="004F49DB">
        <w:rPr>
          <w:noProof/>
          <w:sz w:val="24"/>
          <w:szCs w:val="24"/>
        </w:rPr>
        <w:fldChar w:fldCharType="end"/>
      </w:r>
      <w:bookmarkEnd w:id="34"/>
      <w:r w:rsidRPr="004F49DB">
        <w:rPr>
          <w:sz w:val="24"/>
          <w:szCs w:val="24"/>
        </w:rPr>
        <w:t>. Especificaciones Técnicas del Equipo.</w:t>
      </w:r>
      <w:bookmarkEnd w:id="35"/>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BA4BD1">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Pr="001C68F6" w:rsidRDefault="001C68F6" w:rsidP="00BA4BD1">
      <w:pPr>
        <w:pStyle w:val="Descripcin"/>
        <w:rPr>
          <w:sz w:val="24"/>
          <w:szCs w:val="24"/>
        </w:rPr>
      </w:pPr>
      <w:r w:rsidRPr="001C68F6">
        <w:rPr>
          <w:sz w:val="24"/>
          <w:szCs w:val="24"/>
        </w:rPr>
        <w:t>Fuente: Autores</w:t>
      </w:r>
    </w:p>
    <w:p w:rsidR="00F71179" w:rsidRDefault="00B96F0F" w:rsidP="00F71179">
      <w:pPr>
        <w:pStyle w:val="Ttulo2"/>
      </w:pPr>
      <w:bookmarkStart w:id="36" w:name="_Toc514532369"/>
      <w:r>
        <w:t>Diagrama de b</w:t>
      </w:r>
      <w:r w:rsidR="00F71179">
        <w:t>loques</w:t>
      </w:r>
      <w:bookmarkEnd w:id="36"/>
    </w:p>
    <w:p w:rsidR="00262B93" w:rsidRPr="002A0212" w:rsidRDefault="00262B93" w:rsidP="003F5A8B">
      <w:pPr>
        <w:pStyle w:val="Descripcin"/>
        <w:keepNext/>
        <w:jc w:val="left"/>
        <w:rPr>
          <w:sz w:val="24"/>
          <w:szCs w:val="24"/>
        </w:rPr>
      </w:pPr>
      <w:bookmarkStart w:id="37" w:name="_Ref514404035"/>
      <w:bookmarkStart w:id="38" w:name="_Toc514532395"/>
      <w:r w:rsidRPr="002A021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6</w:t>
      </w:r>
      <w:r w:rsidR="00816E5A">
        <w:rPr>
          <w:sz w:val="24"/>
          <w:szCs w:val="24"/>
        </w:rPr>
        <w:fldChar w:fldCharType="end"/>
      </w:r>
      <w:bookmarkEnd w:id="37"/>
      <w:r w:rsidRPr="002A0212">
        <w:rPr>
          <w:sz w:val="24"/>
          <w:szCs w:val="24"/>
        </w:rPr>
        <w:t>. Diagrama de Bloques del Electrobisturi</w:t>
      </w:r>
      <w:bookmarkEnd w:id="38"/>
    </w:p>
    <w:p w:rsidR="00A67207" w:rsidRPr="00A67207" w:rsidRDefault="002D157C" w:rsidP="00A67207">
      <w:pPr>
        <w:keepNext/>
        <w:rPr>
          <w:szCs w:val="24"/>
        </w:rPr>
      </w:pPr>
      <w:r>
        <w:rPr>
          <w:noProof/>
          <w:lang w:eastAsia="es-CO"/>
        </w:rPr>
        <w:drawing>
          <wp:inline distT="0" distB="0" distL="0" distR="0" wp14:anchorId="1F19642A" wp14:editId="2C2461B9">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EA7A40" w:rsidRPr="00A67207" w:rsidRDefault="00A67207" w:rsidP="00A67207">
      <w:pPr>
        <w:pStyle w:val="Descripcin"/>
        <w:rPr>
          <w:sz w:val="24"/>
          <w:szCs w:val="24"/>
        </w:rPr>
      </w:pPr>
      <w:r w:rsidRPr="00A67207">
        <w:rPr>
          <w:sz w:val="24"/>
          <w:szCs w:val="24"/>
        </w:rPr>
        <w:t>Fuente: Autores</w:t>
      </w:r>
    </w:p>
    <w:p w:rsidR="00FB128D" w:rsidRDefault="00FB128D" w:rsidP="00F71179">
      <w:r w:rsidRPr="00FB128D">
        <w:lastRenderedPageBreak/>
        <w:t xml:space="preserve">El diseño de la unidad </w:t>
      </w:r>
      <w:proofErr w:type="spellStart"/>
      <w:r w:rsidRPr="00FB128D">
        <w:t>electroquirug</w:t>
      </w:r>
      <w:r w:rsidR="00095456">
        <w:t>ica</w:t>
      </w:r>
      <w:proofErr w:type="spellEnd"/>
      <w:r w:rsidR="00095456">
        <w:t xml:space="preserve"> se presenta en la </w:t>
      </w:r>
      <w:r w:rsidR="00143515">
        <w:fldChar w:fldCharType="begin"/>
      </w:r>
      <w:r w:rsidR="00143515">
        <w:instrText xml:space="preserve"> REF _Ref514404035 \h </w:instrText>
      </w:r>
      <w:r w:rsidR="00143515">
        <w:fldChar w:fldCharType="separate"/>
      </w:r>
      <w:r w:rsidR="00FD1B51" w:rsidRPr="002A0212">
        <w:rPr>
          <w:szCs w:val="24"/>
        </w:rPr>
        <w:t xml:space="preserve">Figura </w:t>
      </w:r>
      <w:r w:rsidR="00FD1B51">
        <w:rPr>
          <w:noProof/>
          <w:szCs w:val="24"/>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39" w:name="_Toc514532370"/>
      <w:r>
        <w:t>Diseño de Módulos Principales</w:t>
      </w:r>
      <w:bookmarkEnd w:id="39"/>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w:t>
      </w:r>
      <w:proofErr w:type="spellStart"/>
      <w:r w:rsidR="001D3A47">
        <w:t>PCB</w:t>
      </w:r>
      <w:r w:rsidR="002F01CB">
        <w:t>’s</w:t>
      </w:r>
      <w:proofErr w:type="spellEnd"/>
      <w:r w:rsidR="00B2680B">
        <w:t xml:space="preserve"> para el desarrollo del proyecto</w:t>
      </w:r>
      <w:r w:rsidR="00816C8B">
        <w:t xml:space="preserve">, la primera </w:t>
      </w:r>
      <w:r w:rsidR="003F0FA2">
        <w:t>con el fin de p</w:t>
      </w:r>
      <w:r w:rsidR="00816C8B">
        <w:t xml:space="preserve">robar los circuitos del generador de frecuencia, </w:t>
      </w:r>
      <w:proofErr w:type="spellStart"/>
      <w:r w:rsidR="00816C8B">
        <w:t>bioimpedanciometro</w:t>
      </w:r>
      <w:proofErr w:type="spellEnd"/>
      <w:r w:rsidR="00816C8B">
        <w:t xml:space="preserve"> y módulo de mínimo sangrado basado en un electrocardiógrafo.</w:t>
      </w:r>
      <w:r w:rsidR="006272C9">
        <w:t xml:space="preserve"> Los tres</w:t>
      </w:r>
      <w:r w:rsidR="00850167">
        <w:t xml:space="preserve"> diseños se unen en una sola PCB</w:t>
      </w:r>
      <w:r w:rsidR="006272C9">
        <w:t xml:space="preserve"> de 10cmx10cm</w:t>
      </w:r>
      <w:r w:rsidR="0011229E">
        <w:t xml:space="preserve"> </w:t>
      </w:r>
      <w:r w:rsidR="0078708C">
        <w:t xml:space="preserve">(ver </w:t>
      </w:r>
      <w:r w:rsidR="00B70952">
        <w:fldChar w:fldCharType="begin"/>
      </w:r>
      <w:r w:rsidR="00B70952">
        <w:instrText xml:space="preserve"> REF _Ref514404262 \h </w:instrText>
      </w:r>
      <w:r w:rsidR="00B70952">
        <w:fldChar w:fldCharType="separate"/>
      </w:r>
      <w:r w:rsidR="00FD1B51" w:rsidRPr="00BD7858">
        <w:rPr>
          <w:szCs w:val="24"/>
        </w:rPr>
        <w:t xml:space="preserve">Figura </w:t>
      </w:r>
      <w:r w:rsidR="00FD1B51">
        <w:rPr>
          <w:noProof/>
          <w:szCs w:val="24"/>
        </w:rPr>
        <w:t>7</w:t>
      </w:r>
      <w:r w:rsidR="00B70952">
        <w:fldChar w:fldCharType="end"/>
      </w:r>
      <w:r w:rsidR="0078708C">
        <w:t>)</w:t>
      </w:r>
      <w:r w:rsidR="000343AC">
        <w:t>,</w:t>
      </w:r>
      <w:r w:rsidR="000D35B2">
        <w:t xml:space="preserve"> </w:t>
      </w:r>
      <w:r w:rsidR="006272C9">
        <w:t xml:space="preserve">con el fin de </w:t>
      </w:r>
      <w:r w:rsidR="006C626E">
        <w:t>reducir costos</w:t>
      </w:r>
      <w:r w:rsidR="006272C9">
        <w:t>.</w:t>
      </w:r>
      <w:r w:rsidR="00813F9D">
        <w:t xml:space="preserve"> </w:t>
      </w:r>
    </w:p>
    <w:p w:rsidR="00B91849" w:rsidRDefault="00EB08CC" w:rsidP="006202F2">
      <w:r>
        <w:t xml:space="preserve">Cabe resaltar </w:t>
      </w:r>
      <w:r w:rsidR="00E9571D">
        <w:t xml:space="preserve">que </w:t>
      </w:r>
      <w:r>
        <w:t>l</w:t>
      </w:r>
      <w:r w:rsidR="002B683A">
        <w:t>os diseños de PCB se diseñan</w:t>
      </w:r>
      <w:r w:rsidR="008D4926">
        <w:t xml:space="preserve"> en </w:t>
      </w:r>
      <w:proofErr w:type="spellStart"/>
      <w:r w:rsidR="008D4926">
        <w:t>Kicad</w:t>
      </w:r>
      <w:proofErr w:type="spellEnd"/>
      <w:r w:rsidR="008D4926">
        <w:t xml:space="preserve">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262B93" w:rsidRPr="00BD7858" w:rsidRDefault="00262B93" w:rsidP="00923FAF">
      <w:pPr>
        <w:pStyle w:val="Descripcin"/>
        <w:keepNext/>
        <w:jc w:val="left"/>
        <w:rPr>
          <w:sz w:val="24"/>
          <w:szCs w:val="24"/>
        </w:rPr>
      </w:pPr>
      <w:bookmarkStart w:id="40" w:name="_Ref514404262"/>
      <w:bookmarkStart w:id="41" w:name="_Toc514532396"/>
      <w:r w:rsidRPr="00BD7858">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7</w:t>
      </w:r>
      <w:r w:rsidR="00816E5A">
        <w:rPr>
          <w:sz w:val="24"/>
          <w:szCs w:val="24"/>
        </w:rPr>
        <w:fldChar w:fldCharType="end"/>
      </w:r>
      <w:bookmarkEnd w:id="40"/>
      <w:r w:rsidRPr="00BD7858">
        <w:rPr>
          <w:sz w:val="24"/>
          <w:szCs w:val="24"/>
        </w:rPr>
        <w:t>. Circuito impreso primera corrida de PCB</w:t>
      </w:r>
      <w:bookmarkEnd w:id="41"/>
    </w:p>
    <w:p w:rsidR="00923FAF" w:rsidRDefault="00F65EA2" w:rsidP="00923FAF">
      <w:pPr>
        <w:keepNext/>
        <w:jc w:val="center"/>
      </w:pPr>
      <w:r>
        <w:rPr>
          <w:noProof/>
          <w:lang w:eastAsia="es-CO"/>
        </w:rPr>
        <w:drawing>
          <wp:inline distT="0" distB="0" distL="0" distR="0" wp14:anchorId="0AC5AE1B" wp14:editId="5CB5089D">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816C8B" w:rsidRPr="00923FAF" w:rsidRDefault="00923FAF" w:rsidP="00923FAF">
      <w:pPr>
        <w:pStyle w:val="Descripcin"/>
        <w:jc w:val="left"/>
        <w:rPr>
          <w:sz w:val="24"/>
          <w:szCs w:val="24"/>
        </w:rPr>
      </w:pPr>
      <w:r w:rsidRPr="00923FAF">
        <w:rPr>
          <w:sz w:val="24"/>
          <w:szCs w:val="24"/>
        </w:rPr>
        <w:t>Fuente: Autores</w:t>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FD1B51" w:rsidRPr="00BD7858">
        <w:rPr>
          <w:szCs w:val="24"/>
        </w:rPr>
        <w:t xml:space="preserve">Figura </w:t>
      </w:r>
      <w:r w:rsidR="00FD1B51">
        <w:rPr>
          <w:noProof/>
          <w:szCs w:val="24"/>
        </w:rPr>
        <w:t>7</w:t>
      </w:r>
      <w:r w:rsidR="00D454D4">
        <w:fldChar w:fldCharType="end"/>
      </w:r>
      <w:r w:rsidR="001B3DE8">
        <w:t>,</w:t>
      </w:r>
      <w:r w:rsidR="00DF75CB">
        <w:t xml:space="preserve"> </w:t>
      </w:r>
      <w:r w:rsidR="00146D1B">
        <w:t>son elementos superficiales</w:t>
      </w:r>
      <w:r w:rsidR="000746FD">
        <w:t xml:space="preserve"> (</w:t>
      </w:r>
      <w:proofErr w:type="spellStart"/>
      <w:r w:rsidR="000746FD">
        <w:t>smd</w:t>
      </w:r>
      <w:proofErr w:type="spellEnd"/>
      <w:r w:rsidR="000746FD">
        <w:t>)</w:t>
      </w:r>
      <w:r w:rsidR="00146D1B">
        <w:t xml:space="preserve">,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 xml:space="preserve">bajar con elementos </w:t>
      </w:r>
      <w:proofErr w:type="spellStart"/>
      <w:r w:rsidR="00DA3AB0">
        <w:t>smd</w:t>
      </w:r>
      <w:proofErr w:type="spellEnd"/>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FA6FC0">
        <w:t xml:space="preserve"> (ver </w:t>
      </w:r>
      <w:r w:rsidR="00FA6FC0">
        <w:fldChar w:fldCharType="begin"/>
      </w:r>
      <w:r w:rsidR="00FA6FC0">
        <w:instrText xml:space="preserve"> REF _Ref514353252 \h </w:instrText>
      </w:r>
      <w:r w:rsidR="00FA6FC0">
        <w:fldChar w:fldCharType="separate"/>
      </w:r>
      <w:r w:rsidR="00FD1B51" w:rsidRPr="00ED5861">
        <w:rPr>
          <w:szCs w:val="24"/>
        </w:rPr>
        <w:t xml:space="preserve">Figura </w:t>
      </w:r>
      <w:r w:rsidR="00FD1B51">
        <w:rPr>
          <w:noProof/>
          <w:szCs w:val="24"/>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FD1B51" w:rsidRPr="00020BDC">
        <w:rPr>
          <w:szCs w:val="24"/>
        </w:rPr>
        <w:t xml:space="preserve">Figura </w:t>
      </w:r>
      <w:r w:rsidR="00FD1B51">
        <w:rPr>
          <w:noProof/>
          <w:szCs w:val="24"/>
        </w:rPr>
        <w:t>10</w:t>
      </w:r>
      <w:r w:rsidR="00E516C8">
        <w:fldChar w:fldCharType="end"/>
      </w:r>
      <w:r w:rsidR="00E516C8">
        <w:t>)</w:t>
      </w:r>
      <w:r w:rsidR="00B11C94">
        <w:t xml:space="preserve"> del proyecto</w:t>
      </w:r>
      <w:r w:rsidR="00BD3992">
        <w:t xml:space="preserve"> así, el</w:t>
      </w:r>
      <w:r w:rsidR="002A5D26">
        <w:t xml:space="preserve"> </w:t>
      </w:r>
      <w:r w:rsidR="002A5D26">
        <w:lastRenderedPageBreak/>
        <w:t xml:space="preserve">costo se reduce </w:t>
      </w:r>
      <w:r w:rsidR="009E04F1">
        <w:t>considerablemente</w:t>
      </w:r>
      <w:r w:rsidR="00CE4D3C">
        <w:t xml:space="preserve">, </w:t>
      </w:r>
      <w:r w:rsidR="002B6221">
        <w:t xml:space="preserve">permitiendo </w:t>
      </w:r>
      <w:r w:rsidR="00EB55A7">
        <w:t>reutilizar circuitos integrados</w:t>
      </w:r>
      <w:r w:rsidR="00CE4D3C">
        <w:t xml:space="preserve"> y hacer pruebas rápidas</w:t>
      </w:r>
      <w:r w:rsidR="00990D31">
        <w:t>.</w:t>
      </w:r>
    </w:p>
    <w:p w:rsidR="00FA6FC0" w:rsidRPr="00ED5861" w:rsidRDefault="00FA6FC0" w:rsidP="00ED5861">
      <w:pPr>
        <w:pStyle w:val="Descripcin"/>
        <w:keepNext/>
        <w:jc w:val="left"/>
        <w:rPr>
          <w:sz w:val="24"/>
          <w:szCs w:val="24"/>
        </w:rPr>
      </w:pPr>
      <w:bookmarkStart w:id="42" w:name="_Ref514353252"/>
      <w:bookmarkStart w:id="43" w:name="_Toc514532397"/>
      <w:r w:rsidRPr="00ED586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8</w:t>
      </w:r>
      <w:r w:rsidR="00816E5A">
        <w:rPr>
          <w:sz w:val="24"/>
          <w:szCs w:val="24"/>
        </w:rPr>
        <w:fldChar w:fldCharType="end"/>
      </w:r>
      <w:bookmarkEnd w:id="42"/>
      <w:r w:rsidRPr="00ED5861">
        <w:rPr>
          <w:sz w:val="24"/>
          <w:szCs w:val="24"/>
        </w:rPr>
        <w:t xml:space="preserve">. Estación de calor Marca </w:t>
      </w:r>
      <w:proofErr w:type="spellStart"/>
      <w:r w:rsidRPr="00ED5861">
        <w:rPr>
          <w:sz w:val="24"/>
          <w:szCs w:val="24"/>
        </w:rPr>
        <w:t>Yihua</w:t>
      </w:r>
      <w:proofErr w:type="spellEnd"/>
      <w:r w:rsidRPr="00ED5861">
        <w:rPr>
          <w:sz w:val="24"/>
          <w:szCs w:val="24"/>
        </w:rPr>
        <w:t xml:space="preserve"> YH-853AAA</w:t>
      </w:r>
      <w:bookmarkEnd w:id="43"/>
    </w:p>
    <w:p w:rsidR="00ED5861" w:rsidRDefault="00C52AEA" w:rsidP="00ED5861">
      <w:pPr>
        <w:keepNext/>
        <w:jc w:val="center"/>
      </w:pPr>
      <w:r>
        <w:rPr>
          <w:noProof/>
          <w:lang w:eastAsia="es-CO"/>
        </w:rPr>
        <w:drawing>
          <wp:inline distT="0" distB="0" distL="0" distR="0" wp14:anchorId="281861D4" wp14:editId="4A6DBFFB">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8"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C52AEA" w:rsidRPr="00ED5861" w:rsidRDefault="00ED5861" w:rsidP="00ED5861">
      <w:pPr>
        <w:pStyle w:val="Descripcin"/>
        <w:jc w:val="left"/>
        <w:rPr>
          <w:sz w:val="24"/>
          <w:szCs w:val="24"/>
        </w:rPr>
      </w:pPr>
      <w:r w:rsidRPr="00ED5861">
        <w:rPr>
          <w:sz w:val="24"/>
          <w:szCs w:val="24"/>
        </w:rPr>
        <w:t>Fuente: Autores</w:t>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FD1B51" w:rsidRPr="007B64CA">
        <w:rPr>
          <w:szCs w:val="24"/>
        </w:rPr>
        <w:t xml:space="preserve">Figura </w:t>
      </w:r>
      <w:r w:rsidR="00FD1B51">
        <w:rPr>
          <w:noProof/>
          <w:szCs w:val="24"/>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Pr="007B64CA" w:rsidRDefault="002D134C" w:rsidP="007B64CA">
      <w:pPr>
        <w:pStyle w:val="Descripcin"/>
        <w:keepNext/>
        <w:jc w:val="left"/>
        <w:rPr>
          <w:sz w:val="24"/>
          <w:szCs w:val="24"/>
        </w:rPr>
      </w:pPr>
      <w:bookmarkStart w:id="44" w:name="_Ref514353390"/>
      <w:bookmarkStart w:id="45" w:name="_Toc514532398"/>
      <w:r w:rsidRPr="007B64C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9</w:t>
      </w:r>
      <w:r w:rsidR="00816E5A">
        <w:rPr>
          <w:sz w:val="24"/>
          <w:szCs w:val="24"/>
        </w:rPr>
        <w:fldChar w:fldCharType="end"/>
      </w:r>
      <w:bookmarkEnd w:id="44"/>
      <w:r w:rsidRPr="007B64CA">
        <w:rPr>
          <w:sz w:val="24"/>
          <w:szCs w:val="24"/>
        </w:rPr>
        <w:t>. Microscopi</w:t>
      </w:r>
      <w:r w:rsidR="00226A8E" w:rsidRPr="007B64CA">
        <w:rPr>
          <w:sz w:val="24"/>
          <w:szCs w:val="24"/>
        </w:rPr>
        <w:t>o digital zoom digital x200.</w:t>
      </w:r>
      <w:bookmarkEnd w:id="45"/>
    </w:p>
    <w:p w:rsidR="00EF5711" w:rsidRDefault="0097470C" w:rsidP="00EF5711">
      <w:pPr>
        <w:keepNext/>
        <w:jc w:val="center"/>
      </w:pPr>
      <w:r>
        <w:rPr>
          <w:noProof/>
          <w:lang w:eastAsia="es-CO"/>
        </w:rPr>
        <w:drawing>
          <wp:inline distT="0" distB="0" distL="0" distR="0" wp14:anchorId="6F6AE256" wp14:editId="7279FB7E">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97470C" w:rsidRPr="007B64CA" w:rsidRDefault="00EF5711" w:rsidP="007B64CA">
      <w:pPr>
        <w:pStyle w:val="Descripcin"/>
        <w:jc w:val="left"/>
        <w:rPr>
          <w:sz w:val="24"/>
          <w:szCs w:val="24"/>
        </w:rPr>
      </w:pPr>
      <w:r w:rsidRPr="007B64CA">
        <w:rPr>
          <w:sz w:val="24"/>
          <w:szCs w:val="24"/>
        </w:rPr>
        <w:t>Fuente: Autores</w:t>
      </w:r>
    </w:p>
    <w:p w:rsidR="005758F1" w:rsidRDefault="00B52668" w:rsidP="00005E2E">
      <w:pPr>
        <w:rPr>
          <w:noProof/>
          <w:lang w:eastAsia="es-CO"/>
        </w:rPr>
      </w:pPr>
      <w:r>
        <w:t>Cada circuito impreso se diseñ</w:t>
      </w:r>
      <w:r w:rsidR="008348A1">
        <w:t>a</w:t>
      </w:r>
      <w:r w:rsidR="006F3B3E">
        <w:t xml:space="preserve"> con </w:t>
      </w:r>
      <w:r w:rsidR="006F3B3E" w:rsidRPr="00EF5711">
        <w:t xml:space="preserve">test </w:t>
      </w:r>
      <w:proofErr w:type="spellStart"/>
      <w:r w:rsidR="006F3B3E" w:rsidRPr="00EF5711">
        <w:t>points</w:t>
      </w:r>
      <w:proofErr w:type="spellEnd"/>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4228D1" w:rsidRDefault="004228D1" w:rsidP="00005E2E">
      <w:pPr>
        <w:rPr>
          <w:noProof/>
          <w:lang w:eastAsia="es-CO"/>
        </w:rPr>
      </w:pPr>
      <w:r w:rsidRPr="004228D1">
        <w:rPr>
          <w:noProof/>
          <w:lang w:eastAsia="es-CO"/>
        </w:rPr>
        <w:t>La primera corrida de pcb no presenta errores de diseño graves, esto permite verificar que los circuitos seleccionados cumplen a cabalidad su cometido y se usan para realizar los módulos principales que componen el electrobisturí, estos módulos serán analizados posteriormente en este mismo capítulo.</w:t>
      </w:r>
    </w:p>
    <w:p w:rsidR="00B1786B" w:rsidRPr="00020BDC" w:rsidRDefault="00B1786B" w:rsidP="00020BDC">
      <w:pPr>
        <w:pStyle w:val="Descripcin"/>
        <w:keepNext/>
        <w:jc w:val="left"/>
        <w:rPr>
          <w:sz w:val="24"/>
          <w:szCs w:val="24"/>
        </w:rPr>
      </w:pPr>
      <w:bookmarkStart w:id="46" w:name="_Ref514355414"/>
      <w:bookmarkStart w:id="47" w:name="_Toc514532399"/>
      <w:r w:rsidRPr="00020BD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10</w:t>
      </w:r>
      <w:r w:rsidR="00816E5A">
        <w:rPr>
          <w:sz w:val="24"/>
          <w:szCs w:val="24"/>
        </w:rPr>
        <w:fldChar w:fldCharType="end"/>
      </w:r>
      <w:bookmarkEnd w:id="46"/>
      <w:r w:rsidRPr="00020BDC">
        <w:rPr>
          <w:sz w:val="24"/>
          <w:szCs w:val="24"/>
        </w:rPr>
        <w:t xml:space="preserve">. </w:t>
      </w:r>
      <w:r w:rsidR="0077786B" w:rsidRPr="00020BDC">
        <w:rPr>
          <w:sz w:val="24"/>
          <w:szCs w:val="24"/>
        </w:rPr>
        <w:t>Tarjeta soldada, primera corrida de PCB</w:t>
      </w:r>
      <w:bookmarkEnd w:id="47"/>
    </w:p>
    <w:p w:rsidR="00495DCD" w:rsidRDefault="005758F1" w:rsidP="00495DCD">
      <w:pPr>
        <w:keepNext/>
        <w:jc w:val="center"/>
      </w:pPr>
      <w:r>
        <w:rPr>
          <w:noProof/>
          <w:lang w:eastAsia="es-CO"/>
        </w:rPr>
        <w:drawing>
          <wp:inline distT="0" distB="0" distL="0" distR="0" wp14:anchorId="4CB21386" wp14:editId="66A3D42B">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20"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CC0122" w:rsidRPr="00495DCD" w:rsidRDefault="00495DCD" w:rsidP="00495DCD">
      <w:pPr>
        <w:pStyle w:val="Descripcin"/>
        <w:jc w:val="left"/>
        <w:rPr>
          <w:noProof/>
          <w:sz w:val="24"/>
          <w:szCs w:val="24"/>
          <w:lang w:eastAsia="es-CO"/>
        </w:rPr>
      </w:pPr>
      <w:r w:rsidRPr="00495DCD">
        <w:rPr>
          <w:sz w:val="24"/>
          <w:szCs w:val="24"/>
        </w:rPr>
        <w:t>Fuente: Autores</w:t>
      </w:r>
    </w:p>
    <w:p w:rsidR="002E0720" w:rsidRPr="002E0720" w:rsidRDefault="00CC7413" w:rsidP="0050649D">
      <w:pPr>
        <w:pStyle w:val="Ttulo3"/>
        <w:rPr>
          <w:noProof/>
          <w:lang w:eastAsia="es-CO"/>
        </w:rPr>
      </w:pPr>
      <w:bookmarkStart w:id="48" w:name="_Toc514532371"/>
      <w:r>
        <w:t>Control lógico principal</w:t>
      </w:r>
      <w:bookmarkEnd w:id="48"/>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CF3590">
        <w:t>,</w:t>
      </w:r>
      <w:r w:rsidR="007B07D0">
        <w:t xml:space="preserve"> todos comunicados por protocolo I2C</w:t>
      </w:r>
      <w:r w:rsidR="006E7B77">
        <w:t xml:space="preserve">, siendo el master de la comunicación el microcontrolador ubicado en la placa del </w:t>
      </w:r>
      <w:proofErr w:type="spellStart"/>
      <w:r w:rsidR="006E7B77">
        <w:t>bioimpedancimetro</w:t>
      </w:r>
      <w:proofErr w:type="spellEnd"/>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FD1B51" w:rsidRPr="002A0212">
        <w:rPr>
          <w:szCs w:val="24"/>
        </w:rPr>
        <w:t xml:space="preserve">Figura </w:t>
      </w:r>
      <w:r w:rsidR="00FD1B51">
        <w:rPr>
          <w:noProof/>
          <w:szCs w:val="24"/>
        </w:rPr>
        <w:t>6</w:t>
      </w:r>
      <w:r w:rsidR="00124E17">
        <w:fldChar w:fldCharType="end"/>
      </w:r>
      <w:r w:rsidR="000025C1">
        <w:t>.</w:t>
      </w:r>
      <w:r w:rsidR="00F44655">
        <w:t xml:space="preserve"> </w:t>
      </w:r>
    </w:p>
    <w:p w:rsidR="00530EC2" w:rsidRPr="006339FF" w:rsidRDefault="00530EC2" w:rsidP="006339FF">
      <w:pPr>
        <w:pStyle w:val="Descripcin"/>
        <w:keepNext/>
        <w:jc w:val="left"/>
        <w:rPr>
          <w:sz w:val="24"/>
          <w:szCs w:val="24"/>
        </w:rPr>
      </w:pPr>
      <w:bookmarkStart w:id="49" w:name="_Ref514355648"/>
      <w:bookmarkStart w:id="50" w:name="_Toc514532400"/>
      <w:r w:rsidRPr="006339FF">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11</w:t>
      </w:r>
      <w:r w:rsidR="00816E5A">
        <w:rPr>
          <w:sz w:val="24"/>
          <w:szCs w:val="24"/>
        </w:rPr>
        <w:fldChar w:fldCharType="end"/>
      </w:r>
      <w:bookmarkEnd w:id="49"/>
      <w:r w:rsidRPr="006339FF">
        <w:rPr>
          <w:sz w:val="24"/>
          <w:szCs w:val="24"/>
        </w:rPr>
        <w:t>. ATmega238P 32-TQFP (7x7)</w:t>
      </w:r>
      <w:bookmarkEnd w:id="50"/>
    </w:p>
    <w:p w:rsidR="006339FF" w:rsidRDefault="00AE1DAD" w:rsidP="006339FF">
      <w:pPr>
        <w:keepNext/>
        <w:ind w:firstLine="0"/>
        <w:jc w:val="center"/>
      </w:pPr>
      <w:r>
        <w:rPr>
          <w:noProof/>
          <w:lang w:eastAsia="es-CO"/>
        </w:rPr>
        <w:drawing>
          <wp:inline distT="0" distB="0" distL="0" distR="0" wp14:anchorId="360F6351" wp14:editId="0761F145">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197606" w:rsidRPr="006339FF" w:rsidRDefault="00B7104F" w:rsidP="006339FF">
      <w:pPr>
        <w:pStyle w:val="Descripcin"/>
        <w:jc w:val="left"/>
        <w:rPr>
          <w:sz w:val="24"/>
          <w:szCs w:val="24"/>
        </w:rPr>
      </w:pPr>
      <w:r>
        <w:rPr>
          <w:sz w:val="24"/>
          <w:szCs w:val="24"/>
        </w:rPr>
        <w:t>Fuente:</w:t>
      </w:r>
      <w:r w:rsidR="002E7A69">
        <w:rPr>
          <w:sz w:val="24"/>
          <w:szCs w:val="24"/>
        </w:rPr>
        <w:t xml:space="preserve"> </w:t>
      </w:r>
      <w:r w:rsidR="003205C9" w:rsidRPr="003205C9">
        <w:rPr>
          <w:sz w:val="24"/>
          <w:szCs w:val="24"/>
        </w:rPr>
        <w:t>microchip.com/en/ATmega328p</w:t>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FD1B51" w:rsidRPr="006339FF">
        <w:rPr>
          <w:szCs w:val="24"/>
        </w:rPr>
        <w:t xml:space="preserve">Figura </w:t>
      </w:r>
      <w:r w:rsidR="00FD1B51">
        <w:rPr>
          <w:noProof/>
          <w:szCs w:val="24"/>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proofErr w:type="spellStart"/>
      <w:r w:rsidR="00BB2296">
        <w:t>arduino</w:t>
      </w:r>
      <w:proofErr w:type="spellEnd"/>
      <w:r w:rsidR="00BB2296">
        <w:t>.</w:t>
      </w:r>
      <w:r w:rsidR="00C46C11">
        <w:t xml:space="preserve"> </w:t>
      </w:r>
      <w:r w:rsidR="00BB2296">
        <w:t>G</w:t>
      </w:r>
      <w:r w:rsidR="00C46C11">
        <w:t xml:space="preserve">racias </w:t>
      </w:r>
      <w:r w:rsidR="005C6F57">
        <w:t>a esto</w:t>
      </w:r>
      <w:r w:rsidR="00D15E13">
        <w:t xml:space="preserve">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w:t>
      </w:r>
      <w:proofErr w:type="spellStart"/>
      <w:r w:rsidR="00307009">
        <w:t>arduino</w:t>
      </w:r>
      <w:proofErr w:type="spellEnd"/>
      <w:r w:rsidR="007F2839">
        <w:t>. S</w:t>
      </w:r>
      <w:r w:rsidR="00814CA4">
        <w:t>iendo este</w:t>
      </w:r>
      <w:r w:rsidR="009A2985">
        <w:t xml:space="preserve"> </w:t>
      </w:r>
      <w:r w:rsidR="009A2985" w:rsidRPr="002405E6">
        <w:t>IDE</w:t>
      </w:r>
      <w:r w:rsidR="00814CA4" w:rsidRPr="002405E6">
        <w:t xml:space="preserve"> open </w:t>
      </w:r>
      <w:proofErr w:type="spellStart"/>
      <w:r w:rsidR="00814CA4" w:rsidRPr="002405E6">
        <w:t>source</w:t>
      </w:r>
      <w:proofErr w:type="spellEnd"/>
      <w:r w:rsidR="008E0E1D" w:rsidRPr="002405E6">
        <w:t>,</w:t>
      </w:r>
      <w:r w:rsidR="00814CA4">
        <w:t xml:space="preserve"> no representa gasto </w:t>
      </w:r>
      <w:r w:rsidR="00084B70">
        <w:t>económico</w:t>
      </w:r>
      <w:r w:rsidR="00814CA4">
        <w:t xml:space="preserve"> y ayuda a que el desarrollo de la programación sea </w:t>
      </w:r>
      <w:r w:rsidR="00D04188">
        <w:t>más sencillo</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 xml:space="preserve">cual es deseable cuando se está </w:t>
      </w:r>
      <w:proofErr w:type="spellStart"/>
      <w:r w:rsidR="00B11108">
        <w:t>prototipando</w:t>
      </w:r>
      <w:proofErr w:type="spellEnd"/>
      <w:r w:rsidR="00B11108">
        <w:t>.</w:t>
      </w:r>
    </w:p>
    <w:p w:rsidR="006C662E" w:rsidRDefault="009218F6" w:rsidP="00B82ECB">
      <w:r>
        <w:lastRenderedPageBreak/>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w:t>
      </w:r>
      <w:proofErr w:type="spellStart"/>
      <w:r w:rsidR="00D02494">
        <w:t>arduino</w:t>
      </w:r>
      <w:proofErr w:type="spellEnd"/>
      <w:r w:rsidR="00D02494">
        <w:t xml:space="preserve">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51" w:name="_Toc514532372"/>
      <w:r>
        <w:t>Bioimpedanciometro</w:t>
      </w:r>
      <w:bookmarkEnd w:id="51"/>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0C699D">
        <w:t xml:space="preserve"> con los que</w:t>
      </w:r>
      <w:r w:rsidR="0022737E">
        <w:t xml:space="preserve"> se desarrollan</w:t>
      </w:r>
      <w:r w:rsidR="00251717">
        <w:t xml:space="preserve"> las</w:t>
      </w:r>
      <w:r w:rsidR="007A2837" w:rsidRPr="007A2837">
        <w:t xml:space="preserve">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CE513D" w:rsidRDefault="000257AB" w:rsidP="005F578A">
      <w:pPr>
        <w:pStyle w:val="Ttulo4"/>
      </w:pPr>
      <w:r>
        <w:t>Diagrama de Bloques</w:t>
      </w:r>
    </w:p>
    <w:p w:rsidR="00E7666B" w:rsidRPr="00E7666B" w:rsidRDefault="00E7666B" w:rsidP="00E7666B">
      <w:pPr>
        <w:pStyle w:val="Textoindependiente"/>
      </w:pPr>
    </w:p>
    <w:p w:rsidR="009603E0" w:rsidRPr="001C78DD" w:rsidRDefault="003C478C" w:rsidP="001C78DD">
      <w:pPr>
        <w:pStyle w:val="Descripcin"/>
        <w:keepNext/>
        <w:jc w:val="left"/>
        <w:rPr>
          <w:sz w:val="24"/>
          <w:szCs w:val="24"/>
        </w:rPr>
      </w:pPr>
      <w:bookmarkStart w:id="52" w:name="_Ref514360413"/>
      <w:bookmarkStart w:id="53" w:name="_Toc514532401"/>
      <w:r w:rsidRPr="001C78D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12</w:t>
      </w:r>
      <w:r w:rsidR="00816E5A">
        <w:rPr>
          <w:sz w:val="24"/>
          <w:szCs w:val="24"/>
        </w:rPr>
        <w:fldChar w:fldCharType="end"/>
      </w:r>
      <w:bookmarkEnd w:id="52"/>
      <w:r w:rsidRPr="001C78DD">
        <w:rPr>
          <w:sz w:val="24"/>
          <w:szCs w:val="24"/>
        </w:rPr>
        <w:t>. Diagrama de Bloques para el Sistema de Bioimpedanciometría</w:t>
      </w:r>
      <w:bookmarkEnd w:id="53"/>
    </w:p>
    <w:p w:rsidR="008C12EF" w:rsidRDefault="00145F21" w:rsidP="008C12EF">
      <w:pPr>
        <w:keepNext/>
        <w:jc w:val="center"/>
      </w:pPr>
      <w:r>
        <w:rPr>
          <w:noProof/>
          <w:lang w:eastAsia="es-CO"/>
        </w:rPr>
        <w:drawing>
          <wp:inline distT="0" distB="0" distL="0" distR="0" wp14:anchorId="5371AB8C" wp14:editId="4ACEFEA3">
            <wp:extent cx="5954232" cy="2891790"/>
            <wp:effectExtent l="0" t="0" r="8890" b="381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rotWithShape="1">
                    <a:blip r:embed="rId22">
                      <a:extLst>
                        <a:ext uri="{28A0092B-C50C-407E-A947-70E740481C1C}">
                          <a14:useLocalDpi xmlns:a14="http://schemas.microsoft.com/office/drawing/2010/main" val="0"/>
                        </a:ext>
                      </a:extLst>
                    </a:blip>
                    <a:srcRect t="4000" b="3187"/>
                    <a:stretch/>
                  </pic:blipFill>
                  <pic:spPr bwMode="auto">
                    <a:xfrm>
                      <a:off x="0" y="0"/>
                      <a:ext cx="5983338" cy="2905926"/>
                    </a:xfrm>
                    <a:prstGeom prst="rect">
                      <a:avLst/>
                    </a:prstGeom>
                    <a:ln>
                      <a:noFill/>
                    </a:ln>
                    <a:extLst>
                      <a:ext uri="{53640926-AAD7-44D8-BBD7-CCE9431645EC}">
                        <a14:shadowObscured xmlns:a14="http://schemas.microsoft.com/office/drawing/2010/main"/>
                      </a:ext>
                    </a:extLst>
                  </pic:spPr>
                </pic:pic>
              </a:graphicData>
            </a:graphic>
          </wp:inline>
        </w:drawing>
      </w:r>
    </w:p>
    <w:p w:rsidR="00145F21" w:rsidRPr="001C78DD" w:rsidRDefault="001C78DD" w:rsidP="001C78DD">
      <w:pPr>
        <w:pStyle w:val="Descripcin"/>
        <w:jc w:val="left"/>
        <w:rPr>
          <w:sz w:val="24"/>
          <w:szCs w:val="24"/>
        </w:rPr>
      </w:pPr>
      <w:r>
        <w:rPr>
          <w:sz w:val="24"/>
          <w:szCs w:val="24"/>
        </w:rPr>
        <w:t>Fuente: Autores</w:t>
      </w:r>
    </w:p>
    <w:p w:rsidR="008C12EF" w:rsidRDefault="008C12EF" w:rsidP="00145F21"/>
    <w:p w:rsidR="00EA6F92" w:rsidRDefault="00F31DC0" w:rsidP="00145F21">
      <w:r>
        <w:t>Para l</w:t>
      </w:r>
      <w:r w:rsidR="0092494D">
        <w:t>a</w:t>
      </w:r>
      <w:r w:rsidR="00CC783B">
        <w:t xml:space="preserve"> elección de los comp</w:t>
      </w:r>
      <w:r w:rsidR="0097309B">
        <w:t xml:space="preserve">onentes </w:t>
      </w:r>
      <w:proofErr w:type="spellStart"/>
      <w:r w:rsidR="0097309B">
        <w:t>circuitales</w:t>
      </w:r>
      <w:proofErr w:type="spellEnd"/>
      <w:r w:rsidR="0097309B">
        <w:t xml:space="preserve">,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FD1B51" w:rsidRPr="001C78DD">
        <w:rPr>
          <w:szCs w:val="24"/>
        </w:rPr>
        <w:t xml:space="preserve">Figura </w:t>
      </w:r>
      <w:r w:rsidR="00FD1B51">
        <w:rPr>
          <w:noProof/>
          <w:szCs w:val="24"/>
        </w:rPr>
        <w:t>12</w:t>
      </w:r>
      <w:r w:rsidR="00361FE6">
        <w:fldChar w:fldCharType="end"/>
      </w:r>
      <w:r w:rsidR="003C478C">
        <w:t>)</w:t>
      </w:r>
      <w:r w:rsidR="00145F21">
        <w:t>.</w:t>
      </w:r>
    </w:p>
    <w:p w:rsidR="00E465C2" w:rsidRPr="00857DF7" w:rsidRDefault="000F3166" w:rsidP="00EA6F92">
      <w:pPr>
        <w:pStyle w:val="Ttulo5"/>
        <w:rPr>
          <w:vanish/>
          <w:specVanish/>
        </w:rPr>
      </w:pPr>
      <w:r>
        <w:t xml:space="preserve">Funcionamiento del </w:t>
      </w:r>
      <w:proofErr w:type="spellStart"/>
      <w:r>
        <w:t>bioimpedanciometro</w:t>
      </w:r>
      <w:proofErr w:type="spellEnd"/>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FB6336">
        <w:t xml:space="preserve">el bloque del </w:t>
      </w:r>
      <w:proofErr w:type="spellStart"/>
      <w:r w:rsidR="00FB6336">
        <w:t>b</w:t>
      </w:r>
      <w:r w:rsidR="002845B5">
        <w:t>ioimpedanciometro</w:t>
      </w:r>
      <w:proofErr w:type="spellEnd"/>
      <w:r w:rsidR="002845B5">
        <w:t xml:space="preserve"> genere </w:t>
      </w:r>
      <w:r w:rsidR="00814D9F">
        <w:t>una señal de excitación</w:t>
      </w:r>
      <w:r w:rsidR="002845B5">
        <w:t xml:space="preserve">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proofErr w:type="spellStart"/>
      <w:r>
        <w:rPr>
          <w:rFonts w:cs="Times New Roman"/>
          <w:iCs/>
        </w:rPr>
        <w:t>sensado</w:t>
      </w:r>
      <w:proofErr w:type="spellEnd"/>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w:t>
      </w:r>
      <w:r w:rsidR="00E24778">
        <w:rPr>
          <w:rFonts w:cs="Times New Roman"/>
          <w:szCs w:val="24"/>
        </w:rPr>
        <w:t>T</w:t>
      </w:r>
      <w:r w:rsidR="002845B5">
        <w:rPr>
          <w:rFonts w:cs="Times New Roman"/>
          <w:szCs w:val="24"/>
        </w:rPr>
        <w: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sidR="00B131A6">
        <w:rPr>
          <w:rFonts w:cs="Times New Roman"/>
          <w:szCs w:val="24"/>
        </w:rPr>
        <w:t>impedanc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54"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D1B51">
              <w:rPr>
                <w:i w:val="0"/>
                <w:noProof/>
                <w:sz w:val="24"/>
                <w:szCs w:val="24"/>
              </w:rPr>
              <w:t>1</w:t>
            </w:r>
            <w:r w:rsidRPr="009A03AF">
              <w:rPr>
                <w:i w:val="0"/>
                <w:sz w:val="24"/>
                <w:szCs w:val="24"/>
              </w:rPr>
              <w:fldChar w:fldCharType="end"/>
            </w:r>
            <w:r w:rsidRPr="009A03AF">
              <w:rPr>
                <w:i w:val="0"/>
                <w:sz w:val="24"/>
                <w:szCs w:val="24"/>
              </w:rPr>
              <w:t>)</w:t>
            </w:r>
            <w:bookmarkEnd w:id="54"/>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55"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D1B51">
              <w:rPr>
                <w:i w:val="0"/>
                <w:noProof/>
                <w:sz w:val="24"/>
                <w:szCs w:val="24"/>
              </w:rPr>
              <w:t>2</w:t>
            </w:r>
            <w:r w:rsidRPr="009A03AF">
              <w:rPr>
                <w:i w:val="0"/>
                <w:sz w:val="24"/>
                <w:szCs w:val="24"/>
              </w:rPr>
              <w:fldChar w:fldCharType="end"/>
            </w:r>
            <w:r w:rsidRPr="009A03AF">
              <w:rPr>
                <w:i w:val="0"/>
                <w:sz w:val="24"/>
                <w:szCs w:val="24"/>
              </w:rPr>
              <w:t>)</w:t>
            </w:r>
            <w:bookmarkEnd w:id="55"/>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FD1B51" w:rsidRPr="009A03AF">
        <w:rPr>
          <w:i/>
          <w:szCs w:val="24"/>
        </w:rPr>
        <w:t xml:space="preserve">( </w:t>
      </w:r>
      <w:r w:rsidR="00FD1B51">
        <w:rPr>
          <w:i/>
          <w:noProof/>
          <w:szCs w:val="24"/>
        </w:rPr>
        <w:t>1</w:t>
      </w:r>
      <w:r w:rsidR="00FD1B51" w:rsidRPr="009A03AF">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FD1B51" w:rsidRPr="009A03AF">
        <w:rPr>
          <w:i/>
          <w:szCs w:val="24"/>
        </w:rPr>
        <w:t xml:space="preserve">( </w:t>
      </w:r>
      <w:r w:rsidR="00FD1B51">
        <w:rPr>
          <w:i/>
          <w:noProof/>
          <w:szCs w:val="24"/>
        </w:rPr>
        <w:t>2</w:t>
      </w:r>
      <w:r w:rsidR="00FD1B51" w:rsidRPr="009A03AF">
        <w:rPr>
          <w:i/>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D1B51">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lastRenderedPageBreak/>
        <w:t xml:space="preserve">Posterior a ello, </w:t>
      </w:r>
      <w:r w:rsidR="00917CED">
        <w:t>se realiza</w:t>
      </w:r>
      <w:r>
        <w:t xml:space="preserve"> una </w:t>
      </w:r>
      <w:proofErr w:type="spellStart"/>
      <w:r>
        <w:t>linealización</w:t>
      </w:r>
      <w:proofErr w:type="spellEnd"/>
      <w:r>
        <w:t>, que compare los datos obtenidos, con los datos deseados y ge</w:t>
      </w:r>
      <w:r w:rsidR="00465EB4">
        <w:t>nerar finalmente una salida de b</w:t>
      </w:r>
      <w:r>
        <w:t>ioim</w:t>
      </w:r>
      <w:r w:rsidR="00C54B3F">
        <w:t>pedancia</w:t>
      </w:r>
      <w:r>
        <w:t>.</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EA6F92" w:rsidRDefault="00857DF7" w:rsidP="00482C3A">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r w:rsidR="002C1B1C">
        <w:t>tal el</w:t>
      </w:r>
      <w:r w:rsidR="001A3B0B">
        <w:t xml:space="preserve"> circuito integrado, </w:t>
      </w:r>
      <w:r w:rsidR="0057722A">
        <w:t>podía realizarse de modo</w:t>
      </w:r>
      <w:r w:rsidR="00190CE9">
        <w:t xml:space="preserve"> </w:t>
      </w:r>
      <w:r w:rsidR="0057722A">
        <w:t xml:space="preserve">discreto por medio de otros elementos en conjunto, sin </w:t>
      </w:r>
      <w:r w:rsidR="00CE1E23">
        <w:t>embargo,</w:t>
      </w:r>
      <w:r w:rsidR="0057722A">
        <w:t xml:space="preserve"> esto </w:t>
      </w:r>
      <w:r w:rsidR="001A3B0B">
        <w:t>le restaba confiabilidad a</w:t>
      </w:r>
      <w:r w:rsidR="00F2399B">
        <w:t>l dato recopilado, los gastos superiores y el tiempo empleado para su construcción, hubieran retrasado considerablemente el avance del proyecto</w:t>
      </w:r>
      <w:r w:rsidR="0057722A">
        <w:t>.</w:t>
      </w:r>
    </w:p>
    <w:p w:rsidR="00CE64EA" w:rsidRPr="00482C3A" w:rsidRDefault="00CE64EA" w:rsidP="00482C3A">
      <w:pPr>
        <w:pStyle w:val="Descripcin"/>
        <w:keepNext/>
        <w:jc w:val="left"/>
        <w:rPr>
          <w:sz w:val="24"/>
          <w:szCs w:val="24"/>
        </w:rPr>
      </w:pPr>
      <w:bookmarkStart w:id="56" w:name="_Ref514360603"/>
      <w:bookmarkStart w:id="57" w:name="_Toc514532402"/>
      <w:r w:rsidRPr="00482C3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13</w:t>
      </w:r>
      <w:r w:rsidR="00816E5A">
        <w:rPr>
          <w:sz w:val="24"/>
          <w:szCs w:val="24"/>
        </w:rPr>
        <w:fldChar w:fldCharType="end"/>
      </w:r>
      <w:bookmarkEnd w:id="56"/>
      <w:r w:rsidRPr="00482C3A">
        <w:rPr>
          <w:sz w:val="24"/>
          <w:szCs w:val="24"/>
        </w:rPr>
        <w:t>. Sistema Convertidor de Impedancia de alta Precisión AD5933</w:t>
      </w:r>
      <w:bookmarkEnd w:id="57"/>
    </w:p>
    <w:p w:rsidR="00482C3A" w:rsidRDefault="00F02950" w:rsidP="00482C3A">
      <w:pPr>
        <w:keepNext/>
        <w:jc w:val="center"/>
      </w:pPr>
      <w:r w:rsidRPr="00D4387E">
        <w:rPr>
          <w:rFonts w:cs="Times New Roman"/>
          <w:noProof/>
          <w:szCs w:val="24"/>
          <w:lang w:eastAsia="es-CO"/>
        </w:rPr>
        <w:drawing>
          <wp:inline distT="0" distB="0" distL="0" distR="0" wp14:anchorId="020B98D2" wp14:editId="11F26F75">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Pr="00482C3A" w:rsidRDefault="00482C3A" w:rsidP="00482C3A">
      <w:pPr>
        <w:pStyle w:val="Descripcin"/>
        <w:jc w:val="left"/>
        <w:rPr>
          <w:sz w:val="24"/>
          <w:szCs w:val="24"/>
          <w:lang w:val="en-US"/>
        </w:rPr>
      </w:pPr>
      <w:r w:rsidRPr="00482C3A">
        <w:rPr>
          <w:sz w:val="24"/>
          <w:szCs w:val="24"/>
          <w:lang w:val="en-US"/>
        </w:rPr>
        <w:t>Fuente: Analog Devices, AD5933 [Material Safety Data Sheet], 2005</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FD1B51" w:rsidRPr="001C78DD">
        <w:rPr>
          <w:szCs w:val="24"/>
        </w:rPr>
        <w:t xml:space="preserve">Figura </w:t>
      </w:r>
      <w:r w:rsidR="00FD1B51">
        <w:rPr>
          <w:noProof/>
          <w:szCs w:val="24"/>
        </w:rPr>
        <w:t>12</w:t>
      </w:r>
      <w:r w:rsidR="00AB08B4">
        <w:rPr>
          <w:highlight w:val="yellow"/>
        </w:rPr>
        <w:fldChar w:fldCharType="end"/>
      </w:r>
      <w:r w:rsidR="00CE64EA" w:rsidRPr="007F2B30">
        <w:t>)</w:t>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w:t>
      </w:r>
      <w:r w:rsidR="00877D91">
        <w:lastRenderedPageBreak/>
        <w:t xml:space="preserve">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EA6F92" w:rsidRDefault="006F5471" w:rsidP="006F5471">
      <w:r>
        <w:t>Finalmente el dato complejo de impedancia</w:t>
      </w:r>
      <w:r w:rsidR="00817470">
        <w:t>,</w:t>
      </w:r>
      <w:r w:rsidR="0027120A">
        <w:t xml:space="preserve"> </w:t>
      </w:r>
      <w:r>
        <w:t xml:space="preserve">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sidR="00F2368D">
        <w:rPr>
          <w:rFonts w:cs="Times New Roman"/>
          <w:iCs/>
        </w:rPr>
        <w:t>.</w:t>
      </w:r>
    </w:p>
    <w:p w:rsidR="00B124AE" w:rsidRPr="00C87D30" w:rsidRDefault="00B65A74" w:rsidP="00B124AE">
      <w:pPr>
        <w:pStyle w:val="Ttulo5"/>
        <w:rPr>
          <w:vanish/>
          <w:specVanish/>
        </w:rPr>
      </w:pPr>
      <w:r>
        <w:t xml:space="preserve">Adaptación y </w:t>
      </w:r>
      <w:proofErr w:type="spellStart"/>
      <w:r>
        <w:t>Sensado</w:t>
      </w:r>
      <w:proofErr w:type="spellEnd"/>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84EB9" w:rsidRPr="00784EB9" w:rsidRDefault="00481BA0" w:rsidP="00784EB9">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FD1B51" w:rsidRPr="00482C3A">
        <w:rPr>
          <w:szCs w:val="24"/>
        </w:rPr>
        <w:t xml:space="preserve">Figura </w:t>
      </w:r>
      <w:r w:rsidR="00FD1B51">
        <w:rPr>
          <w:noProof/>
          <w:szCs w:val="24"/>
        </w:rPr>
        <w:t>13</w:t>
      </w:r>
      <w:r w:rsidR="003835D7">
        <w:fldChar w:fldCharType="end"/>
      </w:r>
      <w:r w:rsidR="003835D7">
        <w:t>)</w:t>
      </w:r>
      <w:r w:rsidR="00BF20C4">
        <w:fldChar w:fldCharType="begin"/>
      </w:r>
      <w:r w:rsidR="00BF20C4">
        <w:instrText xml:space="preserve"> REF _Ref504948434 \h </w:instrText>
      </w:r>
      <w:r w:rsidR="00BF20C4">
        <w:fldChar w:fldCharType="separate"/>
      </w:r>
      <w:r w:rsidR="00FD1B51">
        <w:rPr>
          <w:b/>
          <w:bCs/>
          <w:lang w:val="es-ES"/>
        </w:rPr>
        <w:t>¡Error! No se encuentra el origen de la referencia.</w:t>
      </w:r>
      <w:r w:rsidR="00BF20C4">
        <w:fldChar w:fldCharType="end"/>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 xml:space="preserve">para el rat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784EB9" w:rsidRPr="00FA1320" w:rsidRDefault="00784EB9" w:rsidP="00784EB9">
      <w:pPr>
        <w:pStyle w:val="Descripcin"/>
        <w:keepNext/>
        <w:ind w:firstLine="0"/>
        <w:rPr>
          <w:sz w:val="24"/>
          <w:szCs w:val="24"/>
        </w:rPr>
      </w:pPr>
      <w:bookmarkStart w:id="58" w:name="_Toc514532403"/>
      <w:r w:rsidRPr="00FA1320">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14</w:t>
      </w:r>
      <w:r w:rsidR="00816E5A">
        <w:rPr>
          <w:sz w:val="24"/>
          <w:szCs w:val="24"/>
        </w:rPr>
        <w:fldChar w:fldCharType="end"/>
      </w:r>
      <w:r w:rsidRPr="00FA1320">
        <w:rPr>
          <w:sz w:val="24"/>
          <w:szCs w:val="24"/>
        </w:rPr>
        <w:t xml:space="preserve">. Sistemas de acoplamiento y </w:t>
      </w:r>
      <w:proofErr w:type="spellStart"/>
      <w:r w:rsidRPr="00FA1320">
        <w:rPr>
          <w:sz w:val="24"/>
          <w:szCs w:val="24"/>
        </w:rPr>
        <w:t>sensado</w:t>
      </w:r>
      <w:proofErr w:type="spellEnd"/>
      <w:r w:rsidRPr="00FA1320">
        <w:rPr>
          <w:sz w:val="24"/>
          <w:szCs w:val="24"/>
        </w:rPr>
        <w:t xml:space="preserve"> de bioimpedancia</w:t>
      </w:r>
      <w:bookmarkEnd w:id="58"/>
    </w:p>
    <w:p w:rsidR="00784EB9" w:rsidRDefault="00784EB9" w:rsidP="00385D8A">
      <w:pPr>
        <w:keepNext/>
        <w:jc w:val="center"/>
      </w:pPr>
      <w:r>
        <w:rPr>
          <w:noProof/>
          <w:lang w:eastAsia="es-CO"/>
        </w:rPr>
        <w:drawing>
          <wp:inline distT="0" distB="0" distL="0" distR="0" wp14:anchorId="1CAA93B4" wp14:editId="56F133B6">
            <wp:extent cx="5762743" cy="2593927"/>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4">
                      <a:extLst>
                        <a:ext uri="{28A0092B-C50C-407E-A947-70E740481C1C}">
                          <a14:useLocalDpi xmlns:a14="http://schemas.microsoft.com/office/drawing/2010/main" val="0"/>
                        </a:ext>
                      </a:extLst>
                    </a:blip>
                    <a:stretch>
                      <a:fillRect/>
                    </a:stretch>
                  </pic:blipFill>
                  <pic:spPr>
                    <a:xfrm>
                      <a:off x="0" y="0"/>
                      <a:ext cx="5816056" cy="2617924"/>
                    </a:xfrm>
                    <a:prstGeom prst="rect">
                      <a:avLst/>
                    </a:prstGeom>
                  </pic:spPr>
                </pic:pic>
              </a:graphicData>
            </a:graphic>
          </wp:inline>
        </w:drawing>
      </w:r>
    </w:p>
    <w:p w:rsidR="00784EB9" w:rsidRDefault="00784EB9" w:rsidP="00784EB9">
      <w:pPr>
        <w:pStyle w:val="Descripcin"/>
      </w:pPr>
      <w:r w:rsidRPr="00633ACB">
        <w:rPr>
          <w:sz w:val="24"/>
          <w:szCs w:val="24"/>
        </w:rPr>
        <w:t>Fuente: Autores</w:t>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mo</w:t>
      </w:r>
      <w:r w:rsidR="0003109A">
        <w:t xml:space="preserve">dulo puede realizar mediciones </w:t>
      </w:r>
      <w:r w:rsidR="005C06C2">
        <w:t xml:space="preserve">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BF4B03">
        <w:t xml:space="preserve">mediciones en </w:t>
      </w:r>
      <w:r w:rsidR="00D04B32">
        <w:t xml:space="preserve"> </w:t>
      </w:r>
      <w:r w:rsidR="00031CCD">
        <w:t>carne de cerdo magra</w:t>
      </w:r>
      <w:r w:rsidR="00D04B32">
        <w:t xml:space="preserve"> (tejido sin grasa)</w:t>
      </w:r>
      <w:r w:rsidR="00845BBD">
        <w:t xml:space="preserve"> </w:t>
      </w:r>
      <w:r w:rsidR="008C3DDD">
        <w:rPr>
          <w:rStyle w:val="nfasis"/>
          <w:b w:val="0"/>
          <w:iCs w:val="0"/>
        </w:rPr>
        <w:t>valor</w:t>
      </w:r>
      <w:r w:rsidR="0061799C">
        <w:rPr>
          <w:rStyle w:val="nfasis"/>
          <w:b w:val="0"/>
          <w:iCs w:val="0"/>
        </w:rPr>
        <w:t xml:space="preserve">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C92171" w:rsidRDefault="006F4F0D" w:rsidP="006A4132">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255F25">
        <w:fldChar w:fldCharType="begin"/>
      </w:r>
      <w:r w:rsidR="00255F25">
        <w:instrText xml:space="preserve"> REF _Ref514513588 \h </w:instrText>
      </w:r>
      <w:r w:rsidR="00255F25">
        <w:fldChar w:fldCharType="separate"/>
      </w:r>
      <w:r w:rsidR="00FD1B51" w:rsidRPr="00C0050D">
        <w:rPr>
          <w:szCs w:val="24"/>
        </w:rPr>
        <w:t xml:space="preserve">Figura </w:t>
      </w:r>
      <w:r w:rsidR="00FD1B51">
        <w:rPr>
          <w:noProof/>
          <w:szCs w:val="24"/>
        </w:rPr>
        <w:t>15</w:t>
      </w:r>
      <w:r w:rsidR="00255F25">
        <w:fldChar w:fldCharType="end"/>
      </w:r>
      <w:r w:rsidR="00255F25">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262B93" w:rsidRPr="00C0050D" w:rsidRDefault="00262B93" w:rsidP="006A4132">
      <w:pPr>
        <w:pStyle w:val="Descripcin"/>
        <w:keepNext/>
        <w:jc w:val="left"/>
        <w:rPr>
          <w:sz w:val="24"/>
          <w:szCs w:val="24"/>
        </w:rPr>
      </w:pPr>
      <w:bookmarkStart w:id="59" w:name="_Ref514513137"/>
      <w:bookmarkStart w:id="60" w:name="_Ref514513588"/>
      <w:bookmarkStart w:id="61" w:name="_Toc514532404"/>
      <w:r w:rsidRPr="00C0050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15</w:t>
      </w:r>
      <w:r w:rsidR="00816E5A">
        <w:rPr>
          <w:sz w:val="24"/>
          <w:szCs w:val="24"/>
        </w:rPr>
        <w:fldChar w:fldCharType="end"/>
      </w:r>
      <w:bookmarkEnd w:id="60"/>
      <w:r w:rsidR="00282D1C" w:rsidRPr="00C0050D">
        <w:rPr>
          <w:sz w:val="24"/>
          <w:szCs w:val="24"/>
        </w:rPr>
        <w:t>.</w:t>
      </w:r>
      <w:r w:rsidRPr="00C0050D">
        <w:rPr>
          <w:sz w:val="24"/>
          <w:szCs w:val="24"/>
        </w:rPr>
        <w:t xml:space="preserve"> Representación de un Tejido mediante un Circuito Eléctrico</w:t>
      </w:r>
      <w:bookmarkEnd w:id="59"/>
      <w:bookmarkEnd w:id="61"/>
    </w:p>
    <w:p w:rsidR="00C0050D" w:rsidRDefault="00A121DC" w:rsidP="00C0050D">
      <w:pPr>
        <w:keepNext/>
        <w:jc w:val="center"/>
      </w:pPr>
      <w:r>
        <w:rPr>
          <w:noProof/>
          <w:lang w:eastAsia="es-CO"/>
        </w:rPr>
        <w:drawing>
          <wp:inline distT="0" distB="0" distL="0" distR="0" wp14:anchorId="7E59A65A" wp14:editId="504FD7B6">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5"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Pr="00C0050D" w:rsidRDefault="00C0050D" w:rsidP="00C0050D">
      <w:pPr>
        <w:pStyle w:val="Descripcin"/>
        <w:jc w:val="left"/>
        <w:rPr>
          <w:sz w:val="24"/>
          <w:szCs w:val="24"/>
        </w:rPr>
      </w:pPr>
      <w:r w:rsidRPr="00C0050D">
        <w:rPr>
          <w:sz w:val="24"/>
          <w:szCs w:val="24"/>
        </w:rPr>
        <w:t>Fuente: Autores</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FD1B51" w:rsidRPr="00CC7BAB">
        <w:rPr>
          <w:szCs w:val="24"/>
        </w:rPr>
        <w:t xml:space="preserve">Figura </w:t>
      </w:r>
      <w:r w:rsidR="00FD1B51">
        <w:rPr>
          <w:noProof/>
          <w:szCs w:val="24"/>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Pr="00CC7BAB" w:rsidRDefault="005E1180" w:rsidP="00CC7BAB">
      <w:pPr>
        <w:pStyle w:val="Descripcin"/>
        <w:keepNext/>
        <w:jc w:val="left"/>
        <w:rPr>
          <w:sz w:val="24"/>
          <w:szCs w:val="24"/>
        </w:rPr>
      </w:pPr>
      <w:bookmarkStart w:id="62" w:name="_Ref514362462"/>
      <w:bookmarkStart w:id="63" w:name="_Toc514532405"/>
      <w:r w:rsidRPr="00CC7BAB">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16</w:t>
      </w:r>
      <w:r w:rsidR="00816E5A">
        <w:rPr>
          <w:sz w:val="24"/>
          <w:szCs w:val="24"/>
        </w:rPr>
        <w:fldChar w:fldCharType="end"/>
      </w:r>
      <w:bookmarkEnd w:id="62"/>
      <w:r w:rsidRPr="00CC7BAB">
        <w:rPr>
          <w:sz w:val="24"/>
          <w:szCs w:val="24"/>
        </w:rPr>
        <w:t>.</w:t>
      </w:r>
      <w:r w:rsidR="009F3005" w:rsidRPr="00CC7BAB">
        <w:rPr>
          <w:sz w:val="24"/>
          <w:szCs w:val="24"/>
        </w:rPr>
        <w:t xml:space="preserve"> </w:t>
      </w:r>
      <w:r w:rsidR="008613BC" w:rsidRPr="00CC7BAB">
        <w:rPr>
          <w:sz w:val="24"/>
          <w:szCs w:val="24"/>
        </w:rPr>
        <w:t>Pruebas de impedancia entre secciones de placa de retorno.</w:t>
      </w:r>
      <w:bookmarkEnd w:id="63"/>
    </w:p>
    <w:p w:rsidR="00E71F5E" w:rsidRDefault="00920D89" w:rsidP="00E71F5E">
      <w:pPr>
        <w:keepNext/>
      </w:pPr>
      <w:r>
        <w:rPr>
          <w:noProof/>
          <w:lang w:eastAsia="es-CO"/>
        </w:rPr>
        <w:drawing>
          <wp:inline distT="0" distB="0" distL="0" distR="0" wp14:anchorId="22133544" wp14:editId="55EF2481">
            <wp:extent cx="5612130" cy="1722474"/>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21056" cy="1725214"/>
                    </a:xfrm>
                    <a:prstGeom prst="rect">
                      <a:avLst/>
                    </a:prstGeom>
                  </pic:spPr>
                </pic:pic>
              </a:graphicData>
            </a:graphic>
          </wp:inline>
        </w:drawing>
      </w:r>
    </w:p>
    <w:p w:rsidR="003F4957" w:rsidRPr="00E71F5E" w:rsidRDefault="00E71F5E" w:rsidP="00E71F5E">
      <w:pPr>
        <w:pStyle w:val="Descripcin"/>
        <w:rPr>
          <w:sz w:val="24"/>
          <w:szCs w:val="24"/>
        </w:rPr>
      </w:pPr>
      <w:r w:rsidRPr="00E71F5E">
        <w:rPr>
          <w:sz w:val="24"/>
          <w:szCs w:val="24"/>
        </w:rPr>
        <w:t>Fuente: Autores</w:t>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w:t>
      </w:r>
      <w:r w:rsidR="00F90816">
        <w:lastRenderedPageBreak/>
        <w:t>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FD1B51" w:rsidRPr="00CC7BAB">
        <w:rPr>
          <w:szCs w:val="24"/>
        </w:rPr>
        <w:t xml:space="preserve">Figura </w:t>
      </w:r>
      <w:r w:rsidR="00FD1B51">
        <w:rPr>
          <w:noProof/>
          <w:szCs w:val="24"/>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FD1B51" w:rsidRPr="00CC7BAB">
        <w:rPr>
          <w:szCs w:val="24"/>
        </w:rPr>
        <w:t xml:space="preserve">Figura </w:t>
      </w:r>
      <w:r w:rsidR="00FD1B51">
        <w:rPr>
          <w:noProof/>
          <w:szCs w:val="24"/>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Pr="00163EA9" w:rsidRDefault="00231C5A" w:rsidP="002B3BE7">
      <w:pPr>
        <w:pStyle w:val="Descripcin"/>
        <w:keepNext/>
        <w:jc w:val="left"/>
        <w:rPr>
          <w:sz w:val="24"/>
          <w:szCs w:val="24"/>
        </w:rPr>
      </w:pPr>
      <w:bookmarkStart w:id="64" w:name="_Ref514363666"/>
      <w:bookmarkStart w:id="65" w:name="_Toc514532472"/>
      <w:r w:rsidRPr="00163EA9">
        <w:rPr>
          <w:sz w:val="24"/>
          <w:szCs w:val="24"/>
        </w:rPr>
        <w:t xml:space="preserve">Tabla </w:t>
      </w:r>
      <w:r w:rsidR="0012254C" w:rsidRPr="00163EA9">
        <w:rPr>
          <w:sz w:val="24"/>
          <w:szCs w:val="24"/>
        </w:rPr>
        <w:fldChar w:fldCharType="begin"/>
      </w:r>
      <w:r w:rsidR="0012254C" w:rsidRPr="00163EA9">
        <w:rPr>
          <w:sz w:val="24"/>
          <w:szCs w:val="24"/>
        </w:rPr>
        <w:instrText xml:space="preserve"> SEQ Tabla \* ARABIC </w:instrText>
      </w:r>
      <w:r w:rsidR="0012254C" w:rsidRPr="00163EA9">
        <w:rPr>
          <w:sz w:val="24"/>
          <w:szCs w:val="24"/>
        </w:rPr>
        <w:fldChar w:fldCharType="separate"/>
      </w:r>
      <w:r w:rsidR="00FD1B51">
        <w:rPr>
          <w:noProof/>
          <w:sz w:val="24"/>
          <w:szCs w:val="24"/>
        </w:rPr>
        <w:t>4</w:t>
      </w:r>
      <w:r w:rsidR="0012254C" w:rsidRPr="00163EA9">
        <w:rPr>
          <w:noProof/>
          <w:sz w:val="24"/>
          <w:szCs w:val="24"/>
        </w:rPr>
        <w:fldChar w:fldCharType="end"/>
      </w:r>
      <w:bookmarkEnd w:id="64"/>
      <w:r w:rsidR="00B71DB4" w:rsidRPr="00163EA9">
        <w:rPr>
          <w:sz w:val="24"/>
          <w:szCs w:val="24"/>
        </w:rPr>
        <w:t xml:space="preserve">. </w:t>
      </w:r>
      <w:r w:rsidR="006B51C0" w:rsidRPr="00163EA9">
        <w:rPr>
          <w:sz w:val="24"/>
          <w:szCs w:val="24"/>
        </w:rPr>
        <w:t xml:space="preserve">Datos obtenidos de </w:t>
      </w:r>
      <w:r w:rsidR="00DC3E79" w:rsidRPr="00163EA9">
        <w:rPr>
          <w:sz w:val="24"/>
          <w:szCs w:val="24"/>
        </w:rPr>
        <w:t>medición de banco de resistencias experimental.</w:t>
      </w:r>
      <w:bookmarkEnd w:id="65"/>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2B3BE7">
            <w:pPr>
              <w:keepNext/>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Pr="002B3BE7" w:rsidRDefault="002B3BE7" w:rsidP="00C301AA">
      <w:pPr>
        <w:pStyle w:val="Descripcin"/>
        <w:rPr>
          <w:sz w:val="24"/>
          <w:szCs w:val="24"/>
        </w:rPr>
      </w:pPr>
      <w:r w:rsidRPr="002B3BE7">
        <w:rPr>
          <w:sz w:val="24"/>
          <w:szCs w:val="24"/>
        </w:rPr>
        <w:t>Fuente: Autores</w:t>
      </w:r>
    </w:p>
    <w:p w:rsidR="002B0868" w:rsidRDefault="00FC28A3" w:rsidP="009F52EB">
      <w:pPr>
        <w:keepNext/>
      </w:pPr>
      <w:r>
        <w:t xml:space="preserve">Se construye un banco de pruebas con resistencias </w:t>
      </w:r>
      <w:r w:rsidR="00FD51A7">
        <w:t xml:space="preserve">de fibra de carbono con tolerancia del 5% </w:t>
      </w:r>
      <w:r w:rsidR="0021103E">
        <w:t xml:space="preserve">y se toman medidas con el </w:t>
      </w:r>
      <w:proofErr w:type="spellStart"/>
      <w:r w:rsidR="0021103E">
        <w:t>impedanci</w:t>
      </w:r>
      <w:r w:rsidR="00200D0F">
        <w:t>ome</w:t>
      </w:r>
      <w:r w:rsidR="0021103E">
        <w:t>tro</w:t>
      </w:r>
      <w:proofErr w:type="spellEnd"/>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FD1B51" w:rsidRPr="00163EA9">
        <w:rPr>
          <w:szCs w:val="24"/>
        </w:rPr>
        <w:t xml:space="preserve">Tabla </w:t>
      </w:r>
      <w:r w:rsidR="00FD1B51">
        <w:rPr>
          <w:noProof/>
          <w:szCs w:val="24"/>
        </w:rPr>
        <w:t>4</w:t>
      </w:r>
      <w:r w:rsidR="006C773D">
        <w:fldChar w:fldCharType="end"/>
      </w:r>
      <w:r w:rsidR="006C773D">
        <w:t xml:space="preserve"> </w:t>
      </w:r>
      <w:r w:rsidR="007C3C90">
        <w:t xml:space="preserve">se muestra el resultado </w:t>
      </w:r>
      <w:r w:rsidR="0045323B">
        <w:t>de los</w:t>
      </w:r>
      <w:r w:rsidR="00F47084">
        <w:t xml:space="preserve">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FD1B51" w:rsidRPr="001C78DD">
        <w:rPr>
          <w:szCs w:val="24"/>
        </w:rPr>
        <w:t xml:space="preserve">Figura </w:t>
      </w:r>
      <w:r w:rsidR="00FD1B51">
        <w:rPr>
          <w:noProof/>
          <w:szCs w:val="24"/>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w:t>
      </w:r>
      <w:r w:rsidR="005F06EB">
        <w:lastRenderedPageBreak/>
        <w:t>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w:t>
      </w:r>
      <w:r w:rsidR="00B33557">
        <w:rPr>
          <w:rFonts w:cs="Times New Roman"/>
          <w:iCs/>
        </w:rPr>
        <w:t>os datos enviados por el IC AD5</w:t>
      </w:r>
      <w:r>
        <w:rPr>
          <w:rFonts w:cs="Times New Roman"/>
          <w:iCs/>
        </w:rPr>
        <w:t>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66" w:name="_Toc514532373"/>
      <w:r>
        <w:t xml:space="preserve">Gestor de Salidas </w:t>
      </w:r>
      <w:r w:rsidR="00506355">
        <w:t>(Administrador de puertos de salida)</w:t>
      </w:r>
      <w:bookmarkEnd w:id="66"/>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FD1B51" w:rsidRPr="00A541B4">
        <w:rPr>
          <w:szCs w:val="24"/>
        </w:rPr>
        <w:t xml:space="preserve">Figura </w:t>
      </w:r>
      <w:r w:rsidR="00FD1B51">
        <w:rPr>
          <w:noProof/>
          <w:szCs w:val="24"/>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0E4E5A" w:rsidRPr="000E4E5A" w:rsidRDefault="00C218F5" w:rsidP="000E4E5A">
      <w:pPr>
        <w:pStyle w:val="Descripcin"/>
        <w:keepNext/>
        <w:jc w:val="left"/>
        <w:rPr>
          <w:sz w:val="24"/>
          <w:szCs w:val="24"/>
        </w:rPr>
      </w:pPr>
      <w:bookmarkStart w:id="67" w:name="_Ref514404505"/>
      <w:bookmarkStart w:id="68" w:name="_Toc514532406"/>
      <w:r w:rsidRPr="00A541B4">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17</w:t>
      </w:r>
      <w:r w:rsidR="00816E5A">
        <w:rPr>
          <w:sz w:val="24"/>
          <w:szCs w:val="24"/>
        </w:rPr>
        <w:fldChar w:fldCharType="end"/>
      </w:r>
      <w:bookmarkEnd w:id="67"/>
      <w:r w:rsidRPr="00A541B4">
        <w:rPr>
          <w:sz w:val="24"/>
          <w:szCs w:val="24"/>
        </w:rPr>
        <w:t>.</w:t>
      </w:r>
      <w:r w:rsidR="00492862" w:rsidRPr="00A541B4">
        <w:rPr>
          <w:sz w:val="24"/>
          <w:szCs w:val="24"/>
        </w:rPr>
        <w:t xml:space="preserve"> </w:t>
      </w:r>
      <w:r w:rsidR="00D75FAD" w:rsidRPr="00A541B4">
        <w:rPr>
          <w:sz w:val="24"/>
          <w:szCs w:val="24"/>
        </w:rPr>
        <w:t>Vista frontal de la unidad electroquirú</w:t>
      </w:r>
      <w:r w:rsidR="005201A3" w:rsidRPr="00A541B4">
        <w:rPr>
          <w:sz w:val="24"/>
          <w:szCs w:val="24"/>
        </w:rPr>
        <w:t>r</w:t>
      </w:r>
      <w:r w:rsidR="00D75FAD" w:rsidRPr="00A541B4">
        <w:rPr>
          <w:sz w:val="24"/>
          <w:szCs w:val="24"/>
        </w:rPr>
        <w:t>gica</w:t>
      </w:r>
      <w:bookmarkEnd w:id="68"/>
    </w:p>
    <w:p w:rsidR="00A541B4" w:rsidRPr="00A541B4" w:rsidRDefault="0098344B" w:rsidP="00A541B4">
      <w:pPr>
        <w:keepNext/>
        <w:jc w:val="center"/>
        <w:rPr>
          <w:szCs w:val="24"/>
        </w:rPr>
      </w:pPr>
      <w:r>
        <w:rPr>
          <w:noProof/>
          <w:lang w:eastAsia="es-CO"/>
        </w:rPr>
        <w:drawing>
          <wp:inline distT="0" distB="0" distL="0" distR="0" wp14:anchorId="5258488C" wp14:editId="1FE3FAFA">
            <wp:extent cx="5441633" cy="2391542"/>
            <wp:effectExtent l="0" t="0" r="6985" b="889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7" cstate="print">
                      <a:extLst>
                        <a:ext uri="{28A0092B-C50C-407E-A947-70E740481C1C}">
                          <a14:useLocalDpi xmlns:a14="http://schemas.microsoft.com/office/drawing/2010/main" val="0"/>
                        </a:ext>
                      </a:extLst>
                    </a:blip>
                    <a:srcRect l="8086" t="25056" r="2811" b="1302"/>
                    <a:stretch/>
                  </pic:blipFill>
                  <pic:spPr bwMode="auto">
                    <a:xfrm>
                      <a:off x="0" y="0"/>
                      <a:ext cx="5474960" cy="2406189"/>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267235" w:rsidRPr="00A541B4" w:rsidRDefault="00A541B4" w:rsidP="00A541B4">
      <w:pPr>
        <w:pStyle w:val="Descripcin"/>
        <w:jc w:val="left"/>
        <w:rPr>
          <w:sz w:val="24"/>
          <w:szCs w:val="24"/>
        </w:rPr>
      </w:pPr>
      <w:r w:rsidRPr="00A541B4">
        <w:rPr>
          <w:sz w:val="24"/>
          <w:szCs w:val="24"/>
        </w:rPr>
        <w:t>Fuente</w:t>
      </w:r>
      <w:r>
        <w:rPr>
          <w:sz w:val="24"/>
          <w:szCs w:val="24"/>
        </w:rPr>
        <w:t>:</w:t>
      </w:r>
      <w:r w:rsidRPr="00A541B4">
        <w:rPr>
          <w:sz w:val="24"/>
          <w:szCs w:val="24"/>
        </w:rPr>
        <w:t xml:space="preserve"> Autores</w:t>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FD1B51" w:rsidRPr="00475E47">
        <w:rPr>
          <w:szCs w:val="24"/>
        </w:rPr>
        <w:t xml:space="preserve">Figura </w:t>
      </w:r>
      <w:r w:rsidR="00FD1B51">
        <w:rPr>
          <w:noProof/>
          <w:szCs w:val="24"/>
        </w:rPr>
        <w:t>18</w:t>
      </w:r>
      <w:r w:rsidR="006E332C">
        <w:fldChar w:fldCharType="end"/>
      </w:r>
      <w:r w:rsidR="006E332C">
        <w:t xml:space="preserve"> </w:t>
      </w:r>
      <w:r>
        <w:t>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p>
    <w:p w:rsidR="00E51710" w:rsidRPr="00475E47" w:rsidRDefault="00E51710" w:rsidP="00475E47">
      <w:pPr>
        <w:pStyle w:val="Descripcin"/>
        <w:keepNext/>
        <w:jc w:val="left"/>
        <w:rPr>
          <w:sz w:val="24"/>
          <w:szCs w:val="24"/>
        </w:rPr>
      </w:pPr>
      <w:bookmarkStart w:id="69" w:name="_Ref514365733"/>
      <w:bookmarkStart w:id="70" w:name="_Toc514532407"/>
      <w:r w:rsidRPr="00475E47">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18</w:t>
      </w:r>
      <w:r w:rsidR="00816E5A">
        <w:rPr>
          <w:sz w:val="24"/>
          <w:szCs w:val="24"/>
        </w:rPr>
        <w:fldChar w:fldCharType="end"/>
      </w:r>
      <w:bookmarkEnd w:id="69"/>
      <w:r w:rsidRPr="00475E47">
        <w:rPr>
          <w:sz w:val="24"/>
          <w:szCs w:val="24"/>
        </w:rPr>
        <w:t xml:space="preserve">. </w:t>
      </w:r>
      <w:r w:rsidR="000B1CCB" w:rsidRPr="00475E47">
        <w:rPr>
          <w:sz w:val="24"/>
          <w:szCs w:val="24"/>
        </w:rPr>
        <w:t>Tarjeta de administración de puertos de salidas.</w:t>
      </w:r>
      <w:bookmarkEnd w:id="70"/>
    </w:p>
    <w:p w:rsidR="007E0A78" w:rsidRDefault="000F748D" w:rsidP="007E0A78">
      <w:pPr>
        <w:keepNext/>
        <w:jc w:val="center"/>
      </w:pPr>
      <w:r>
        <w:rPr>
          <w:noProof/>
          <w:lang w:eastAsia="es-CO"/>
        </w:rPr>
        <w:drawing>
          <wp:inline distT="0" distB="0" distL="0" distR="0" wp14:anchorId="082013AD" wp14:editId="519F98EE">
            <wp:extent cx="5104478" cy="2286000"/>
            <wp:effectExtent l="0" t="0" r="127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8" cstate="print">
                      <a:extLst>
                        <a:ext uri="{28A0092B-C50C-407E-A947-70E740481C1C}">
                          <a14:useLocalDpi xmlns:a14="http://schemas.microsoft.com/office/drawing/2010/main" val="0"/>
                        </a:ext>
                      </a:extLst>
                    </a:blip>
                    <a:srcRect l="17481" t="19234" r="13102" b="14467"/>
                    <a:stretch/>
                  </pic:blipFill>
                  <pic:spPr bwMode="auto">
                    <a:xfrm>
                      <a:off x="0" y="0"/>
                      <a:ext cx="5124737" cy="2295073"/>
                    </a:xfrm>
                    <a:prstGeom prst="rect">
                      <a:avLst/>
                    </a:prstGeom>
                    <a:ln>
                      <a:noFill/>
                    </a:ln>
                    <a:extLst>
                      <a:ext uri="{53640926-AAD7-44D8-BBD7-CCE9431645EC}">
                        <a14:shadowObscured xmlns:a14="http://schemas.microsoft.com/office/drawing/2010/main"/>
                      </a:ext>
                    </a:extLst>
                  </pic:spPr>
                </pic:pic>
              </a:graphicData>
            </a:graphic>
          </wp:inline>
        </w:drawing>
      </w:r>
    </w:p>
    <w:p w:rsidR="00C77B4E" w:rsidRPr="007E0A78" w:rsidRDefault="007E0A78" w:rsidP="007E0A78">
      <w:pPr>
        <w:pStyle w:val="Descripcin"/>
        <w:jc w:val="left"/>
        <w:rPr>
          <w:noProof/>
          <w:sz w:val="24"/>
          <w:szCs w:val="24"/>
          <w:lang w:eastAsia="es-CO"/>
        </w:rPr>
      </w:pPr>
      <w:r w:rsidRPr="007E0A78">
        <w:rPr>
          <w:sz w:val="24"/>
          <w:szCs w:val="24"/>
        </w:rPr>
        <w:t>Fuente: Autores</w:t>
      </w:r>
    </w:p>
    <w:p w:rsidR="00590659" w:rsidRDefault="00590659" w:rsidP="008F7DEE">
      <w:pPr>
        <w:jc w:val="center"/>
      </w:pPr>
    </w:p>
    <w:p w:rsidR="002B0073" w:rsidRDefault="002B0073" w:rsidP="002B0073">
      <w:pPr>
        <w:pStyle w:val="Ttulo3"/>
      </w:pPr>
      <w:bookmarkStart w:id="71" w:name="_Ref514244152"/>
      <w:bookmarkStart w:id="72" w:name="_Toc514532374"/>
      <w:r>
        <w:lastRenderedPageBreak/>
        <w:t>Amplificador de Potencia</w:t>
      </w:r>
      <w:bookmarkEnd w:id="71"/>
      <w:bookmarkEnd w:id="72"/>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Default="0059722C" w:rsidP="00AA7CAF">
      <w:pPr>
        <w:pStyle w:val="Ttulo4"/>
      </w:pPr>
      <w:r>
        <w:t>Diagrama de Bloques</w:t>
      </w:r>
    </w:p>
    <w:p w:rsidR="00E9104D" w:rsidRPr="00E9104D" w:rsidRDefault="00E9104D" w:rsidP="00E9104D">
      <w:pPr>
        <w:pStyle w:val="Textoindependiente"/>
      </w:pPr>
    </w:p>
    <w:p w:rsidR="003C6805" w:rsidRPr="00256B1F" w:rsidRDefault="003C6805" w:rsidP="00E9104D">
      <w:pPr>
        <w:pStyle w:val="Descripcin"/>
        <w:keepNext/>
        <w:jc w:val="left"/>
        <w:rPr>
          <w:sz w:val="24"/>
          <w:szCs w:val="24"/>
        </w:rPr>
      </w:pPr>
      <w:bookmarkStart w:id="73" w:name="_Toc514532408"/>
      <w:r w:rsidRPr="00256B1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19</w:t>
      </w:r>
      <w:r w:rsidR="00816E5A">
        <w:rPr>
          <w:sz w:val="24"/>
          <w:szCs w:val="24"/>
        </w:rPr>
        <w:fldChar w:fldCharType="end"/>
      </w:r>
      <w:r w:rsidR="00C37318" w:rsidRPr="00256B1F">
        <w:rPr>
          <w:sz w:val="24"/>
          <w:szCs w:val="24"/>
        </w:rPr>
        <w:t xml:space="preserve">. </w:t>
      </w:r>
      <w:r w:rsidR="00E94A52" w:rsidRPr="00256B1F">
        <w:rPr>
          <w:sz w:val="24"/>
          <w:szCs w:val="24"/>
        </w:rPr>
        <w:t>Diagrama de bloques de potencia.</w:t>
      </w:r>
      <w:bookmarkEnd w:id="73"/>
    </w:p>
    <w:p w:rsidR="00E9104D" w:rsidRDefault="003C6805" w:rsidP="00E9104D">
      <w:pPr>
        <w:pStyle w:val="Textoindependiente"/>
        <w:keepNext/>
        <w:jc w:val="center"/>
      </w:pPr>
      <w:r>
        <w:rPr>
          <w:noProof/>
          <w:lang w:eastAsia="es-CO"/>
        </w:rPr>
        <w:drawing>
          <wp:inline distT="0" distB="0" distL="0" distR="0" wp14:anchorId="72BACE6E" wp14:editId="038E485A">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9">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3C6805" w:rsidRPr="00256B1F" w:rsidRDefault="00256B1F" w:rsidP="00256B1F">
      <w:pPr>
        <w:pStyle w:val="Descripcin"/>
        <w:jc w:val="left"/>
        <w:rPr>
          <w:sz w:val="24"/>
          <w:szCs w:val="24"/>
        </w:rPr>
      </w:pPr>
      <w:r w:rsidRPr="00256B1F">
        <w:rPr>
          <w:sz w:val="24"/>
          <w:szCs w:val="24"/>
        </w:rPr>
        <w:t>Fuente: Autores</w:t>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proofErr w:type="spellStart"/>
      <w:r w:rsidR="007C3D8D">
        <w:t>flyback</w:t>
      </w:r>
      <w:proofErr w:type="spellEnd"/>
      <w:r w:rsidR="007C3D8D">
        <w:t>.</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FD1B51" w:rsidRPr="003B65F2">
        <w:rPr>
          <w:szCs w:val="24"/>
        </w:rPr>
        <w:t xml:space="preserve">Figura </w:t>
      </w:r>
      <w:r w:rsidR="00FD1B51">
        <w:rPr>
          <w:noProof/>
          <w:szCs w:val="24"/>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2F0624" w:rsidRPr="003B65F2" w:rsidRDefault="00622659" w:rsidP="003B65F2">
      <w:pPr>
        <w:pStyle w:val="Descripcin"/>
        <w:keepNext/>
        <w:jc w:val="left"/>
        <w:rPr>
          <w:sz w:val="24"/>
          <w:szCs w:val="24"/>
        </w:rPr>
      </w:pPr>
      <w:bookmarkStart w:id="74" w:name="_Ref514405364"/>
      <w:bookmarkStart w:id="75" w:name="_Toc514532409"/>
      <w:r w:rsidRPr="003B65F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20</w:t>
      </w:r>
      <w:r w:rsidR="00816E5A">
        <w:rPr>
          <w:sz w:val="24"/>
          <w:szCs w:val="24"/>
        </w:rPr>
        <w:fldChar w:fldCharType="end"/>
      </w:r>
      <w:bookmarkEnd w:id="74"/>
      <w:r w:rsidRPr="003B65F2">
        <w:rPr>
          <w:sz w:val="24"/>
          <w:szCs w:val="24"/>
        </w:rPr>
        <w:t xml:space="preserve">. Fuente conmutada </w:t>
      </w:r>
      <w:r w:rsidR="002E4D62" w:rsidRPr="003B65F2">
        <w:rPr>
          <w:sz w:val="24"/>
          <w:szCs w:val="24"/>
        </w:rPr>
        <w:t>1200 Watts</w:t>
      </w:r>
      <w:r w:rsidR="00016B4E" w:rsidRPr="003B65F2">
        <w:rPr>
          <w:sz w:val="24"/>
          <w:szCs w:val="24"/>
        </w:rPr>
        <w:t xml:space="preserve"> tipo</w:t>
      </w:r>
      <w:r w:rsidR="00D8465D" w:rsidRPr="003B65F2">
        <w:rPr>
          <w:sz w:val="24"/>
          <w:szCs w:val="24"/>
        </w:rPr>
        <w:t xml:space="preserve"> </w:t>
      </w:r>
      <w:proofErr w:type="spellStart"/>
      <w:r w:rsidR="00D8465D" w:rsidRPr="003B65F2">
        <w:rPr>
          <w:sz w:val="24"/>
          <w:szCs w:val="24"/>
        </w:rPr>
        <w:t>boost</w:t>
      </w:r>
      <w:bookmarkEnd w:id="75"/>
      <w:proofErr w:type="spellEnd"/>
    </w:p>
    <w:p w:rsidR="003B65F2" w:rsidRDefault="00622659" w:rsidP="003B65F2">
      <w:pPr>
        <w:pStyle w:val="Textoindependiente"/>
        <w:keepNext/>
        <w:jc w:val="center"/>
      </w:pPr>
      <w:r>
        <w:rPr>
          <w:noProof/>
          <w:lang w:eastAsia="es-CO"/>
        </w:rPr>
        <w:drawing>
          <wp:inline distT="0" distB="0" distL="0" distR="0" wp14:anchorId="047A57E0" wp14:editId="6489E22C">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30"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CC2D36" w:rsidRPr="008B21CB" w:rsidRDefault="008B21CB" w:rsidP="008B21CB">
      <w:pPr>
        <w:pStyle w:val="Descripcin"/>
        <w:jc w:val="left"/>
        <w:rPr>
          <w:sz w:val="24"/>
          <w:szCs w:val="24"/>
        </w:rPr>
      </w:pPr>
      <w:r w:rsidRPr="008B21CB">
        <w:rPr>
          <w:sz w:val="24"/>
          <w:szCs w:val="24"/>
        </w:rPr>
        <w:t>Fuente: Autor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w:t>
      </w:r>
      <w:proofErr w:type="spellStart"/>
      <w:r w:rsidRPr="005671DF">
        <w:t>MosFet</w:t>
      </w:r>
      <w:proofErr w:type="spellEnd"/>
      <w:r w:rsidRPr="005671DF">
        <w:t xml:space="preserve">)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FD1B51" w:rsidRPr="00602C2C">
        <w:rPr>
          <w:szCs w:val="24"/>
        </w:rPr>
        <w:t xml:space="preserve">Figura </w:t>
      </w:r>
      <w:r w:rsidR="00FD1B51">
        <w:rPr>
          <w:noProof/>
          <w:szCs w:val="24"/>
        </w:rPr>
        <w:t>21</w:t>
      </w:r>
      <w:r w:rsidR="00096DB8">
        <w:rPr>
          <w:highlight w:val="yellow"/>
        </w:rPr>
        <w:fldChar w:fldCharType="end"/>
      </w:r>
      <w:r w:rsidRPr="005671DF">
        <w:t>, permitiendo trabajar a grandes velocidades pudiendo cambiar su estado en pocos nanosegundos.</w:t>
      </w:r>
    </w:p>
    <w:p w:rsidR="00753B4A" w:rsidRPr="00602C2C" w:rsidRDefault="00753B4A" w:rsidP="006A41F9">
      <w:pPr>
        <w:pStyle w:val="Descripcin"/>
        <w:keepNext/>
        <w:jc w:val="left"/>
        <w:rPr>
          <w:sz w:val="24"/>
          <w:szCs w:val="24"/>
        </w:rPr>
      </w:pPr>
      <w:bookmarkStart w:id="76" w:name="_Ref514370708"/>
      <w:bookmarkStart w:id="77" w:name="_Toc514532410"/>
      <w:r w:rsidRPr="00602C2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21</w:t>
      </w:r>
      <w:r w:rsidR="00816E5A">
        <w:rPr>
          <w:sz w:val="24"/>
          <w:szCs w:val="24"/>
        </w:rPr>
        <w:fldChar w:fldCharType="end"/>
      </w:r>
      <w:bookmarkEnd w:id="76"/>
      <w:r w:rsidRPr="00602C2C">
        <w:rPr>
          <w:sz w:val="24"/>
          <w:szCs w:val="24"/>
        </w:rPr>
        <w:t xml:space="preserve">. </w:t>
      </w:r>
      <w:proofErr w:type="spellStart"/>
      <w:r w:rsidRPr="00602C2C">
        <w:rPr>
          <w:sz w:val="24"/>
          <w:szCs w:val="24"/>
        </w:rPr>
        <w:t>Mosfet</w:t>
      </w:r>
      <w:proofErr w:type="spellEnd"/>
      <w:r w:rsidRPr="00602C2C">
        <w:rPr>
          <w:sz w:val="24"/>
          <w:szCs w:val="24"/>
        </w:rPr>
        <w:t xml:space="preserve"> IRF840</w:t>
      </w:r>
      <w:bookmarkEnd w:id="77"/>
    </w:p>
    <w:p w:rsidR="006A41F9" w:rsidRDefault="00753B4A" w:rsidP="006A41F9">
      <w:pPr>
        <w:keepNext/>
        <w:jc w:val="center"/>
      </w:pPr>
      <w:r>
        <w:rPr>
          <w:noProof/>
          <w:lang w:eastAsia="es-CO"/>
        </w:rPr>
        <w:drawing>
          <wp:inline distT="0" distB="0" distL="0" distR="0" wp14:anchorId="18B69BDC" wp14:editId="308613A6">
            <wp:extent cx="3617965" cy="1933099"/>
            <wp:effectExtent l="0" t="0" r="190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31">
                      <a:extLst>
                        <a:ext uri="{28A0092B-C50C-407E-A947-70E740481C1C}">
                          <a14:useLocalDpi xmlns:a14="http://schemas.microsoft.com/office/drawing/2010/main" val="0"/>
                        </a:ext>
                      </a:extLst>
                    </a:blip>
                    <a:stretch>
                      <a:fillRect/>
                    </a:stretch>
                  </pic:blipFill>
                  <pic:spPr>
                    <a:xfrm>
                      <a:off x="0" y="0"/>
                      <a:ext cx="3634612" cy="1941993"/>
                    </a:xfrm>
                    <a:prstGeom prst="rect">
                      <a:avLst/>
                    </a:prstGeom>
                  </pic:spPr>
                </pic:pic>
              </a:graphicData>
            </a:graphic>
          </wp:inline>
        </w:drawing>
      </w:r>
    </w:p>
    <w:p w:rsidR="00753B4A" w:rsidRPr="00602C2C" w:rsidRDefault="006A41F9" w:rsidP="00CC10A7">
      <w:pPr>
        <w:pStyle w:val="Descripcin"/>
        <w:rPr>
          <w:sz w:val="24"/>
          <w:szCs w:val="24"/>
        </w:rPr>
      </w:pPr>
      <w:r w:rsidRPr="00602C2C">
        <w:rPr>
          <w:sz w:val="24"/>
          <w:szCs w:val="24"/>
        </w:rPr>
        <w:t xml:space="preserve">Fuente: </w:t>
      </w:r>
      <w:r w:rsidR="002405E6" w:rsidRPr="002405E6">
        <w:rPr>
          <w:sz w:val="24"/>
          <w:szCs w:val="24"/>
        </w:rPr>
        <w:t>(</w:t>
      </w:r>
      <w:proofErr w:type="spellStart"/>
      <w:r w:rsidR="002405E6" w:rsidRPr="002405E6">
        <w:rPr>
          <w:sz w:val="24"/>
          <w:szCs w:val="24"/>
        </w:rPr>
        <w:t>Siliconix</w:t>
      </w:r>
      <w:proofErr w:type="spellEnd"/>
      <w:r w:rsidR="002405E6" w:rsidRPr="002405E6">
        <w:rPr>
          <w:sz w:val="24"/>
          <w:szCs w:val="24"/>
        </w:rPr>
        <w:t>, 2016a)</w:t>
      </w:r>
    </w:p>
    <w:p w:rsidR="002506C3" w:rsidRDefault="002506C3" w:rsidP="002506C3">
      <w:r>
        <w:lastRenderedPageBreak/>
        <w:t>Los MOSFET de potencia como el IRF840 proporcionan al diseñador una mejor combinación de conmutación rápida, contando con una tensión Dreno-Fuente (</w:t>
      </w:r>
      <w:proofErr w:type="spellStart"/>
      <w:r>
        <w:t>Vds</w:t>
      </w:r>
      <w:proofErr w:type="spellEnd"/>
      <w:r>
        <w:t>) de 500 [V], una corriente de Dreno (Id) de 8.0 [A] a temperatura ambiente (25°C) y es bajo en resistencia.</w:t>
      </w:r>
      <w:r w:rsidR="009B4AAE">
        <w:t xml:space="preserve"> </w:t>
      </w:r>
      <w:r>
        <w:t>(</w:t>
      </w:r>
      <w:proofErr w:type="spellStart"/>
      <w:r>
        <w:t>Siliconix</w:t>
      </w:r>
      <w:proofErr w:type="spellEnd"/>
      <w:r>
        <w:t>, 2016a).</w:t>
      </w:r>
    </w:p>
    <w:p w:rsidR="002506C3" w:rsidRDefault="002506C3" w:rsidP="002506C3">
      <w:r>
        <w:t xml:space="preserve">Para realizar el control de corriente, cuya magnitud es considerablemente alta, se implementa un arreglo de 4 </w:t>
      </w:r>
      <w:proofErr w:type="spellStart"/>
      <w:r>
        <w:t>Mosfet</w:t>
      </w:r>
      <w:proofErr w:type="spellEnd"/>
      <w:r>
        <w:t xml:space="preserve">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w:t>
      </w:r>
      <w:r w:rsidR="00087687">
        <w:t xml:space="preserve">de ancho, para cada uno de los </w:t>
      </w:r>
      <w:proofErr w:type="spellStart"/>
      <w:r w:rsidR="00087687">
        <w:t>mosf</w:t>
      </w:r>
      <w:r>
        <w:t>et</w:t>
      </w:r>
      <w:proofErr w:type="spellEnd"/>
      <w:r>
        <w:t>. Cabe d</w:t>
      </w:r>
      <w:r w:rsidR="00087687">
        <w:t xml:space="preserve">estacar que cada </w:t>
      </w:r>
      <w:proofErr w:type="spellStart"/>
      <w:r w:rsidR="00087687">
        <w:t>mosf</w:t>
      </w:r>
      <w:r w:rsidR="005335A4">
        <w:t>et</w:t>
      </w:r>
      <w:proofErr w:type="spellEnd"/>
      <w:r w:rsidR="005335A4">
        <w:t xml:space="preserve"> se </w:t>
      </w:r>
      <w:r w:rsidR="00B9418D">
        <w:t>aísla</w:t>
      </w:r>
      <w:r>
        <w:t xml:space="preserve"> eléctricamente de su correspondiente disipador usando láminas no conductoras usadas para encapsulado TO-220. Otro elemento que ayuda en l</w:t>
      </w:r>
      <w:r w:rsidR="00087687">
        <w:t xml:space="preserve">a refrigeración del arreglo de </w:t>
      </w:r>
      <w:proofErr w:type="spellStart"/>
      <w:r w:rsidR="00087687">
        <w:t>mosf</w:t>
      </w:r>
      <w:r>
        <w:t>et</w:t>
      </w:r>
      <w:proofErr w:type="spellEnd"/>
      <w:r>
        <w:t xml:space="preserve"> es</w:t>
      </w:r>
      <w:r w:rsidR="00447DC1">
        <w:t xml:space="preserve"> el </w:t>
      </w:r>
      <w:proofErr w:type="spellStart"/>
      <w:r w:rsidR="00447DC1">
        <w:t>cooler</w:t>
      </w:r>
      <w:proofErr w:type="spellEnd"/>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FD1B51" w:rsidRPr="00524578">
        <w:rPr>
          <w:szCs w:val="24"/>
        </w:rPr>
        <w:t xml:space="preserve">Figura </w:t>
      </w:r>
      <w:r w:rsidR="00FD1B51">
        <w:rPr>
          <w:noProof/>
          <w:szCs w:val="24"/>
        </w:rPr>
        <w:t>23</w:t>
      </w:r>
      <w:r w:rsidR="005F7B63">
        <w:fldChar w:fldCharType="end"/>
      </w:r>
      <w:r w:rsidR="005F7B63">
        <w:t>)</w:t>
      </w:r>
    </w:p>
    <w:p w:rsidR="002950AE" w:rsidRPr="00400012" w:rsidRDefault="002950AE" w:rsidP="00400012">
      <w:pPr>
        <w:pStyle w:val="Descripcin"/>
        <w:keepNext/>
        <w:jc w:val="left"/>
        <w:rPr>
          <w:sz w:val="24"/>
          <w:szCs w:val="24"/>
        </w:rPr>
      </w:pPr>
      <w:bookmarkStart w:id="78" w:name="_Ref514371025"/>
      <w:bookmarkStart w:id="79" w:name="_Toc514532411"/>
      <w:r w:rsidRPr="0040001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22</w:t>
      </w:r>
      <w:r w:rsidR="00816E5A">
        <w:rPr>
          <w:sz w:val="24"/>
          <w:szCs w:val="24"/>
        </w:rPr>
        <w:fldChar w:fldCharType="end"/>
      </w:r>
      <w:bookmarkEnd w:id="78"/>
      <w:r w:rsidRPr="00400012">
        <w:rPr>
          <w:sz w:val="24"/>
          <w:szCs w:val="24"/>
        </w:rPr>
        <w:t>.</w:t>
      </w:r>
      <w:r w:rsidR="00CB3792" w:rsidRPr="00400012">
        <w:rPr>
          <w:sz w:val="24"/>
          <w:szCs w:val="24"/>
        </w:rPr>
        <w:t xml:space="preserve"> Amplificador de potencia sintonizado basado en </w:t>
      </w:r>
      <w:proofErr w:type="spellStart"/>
      <w:r w:rsidR="00CB3792" w:rsidRPr="00400012">
        <w:rPr>
          <w:sz w:val="24"/>
          <w:szCs w:val="24"/>
        </w:rPr>
        <w:t>mosfet</w:t>
      </w:r>
      <w:proofErr w:type="spellEnd"/>
      <w:r w:rsidR="00CB3792" w:rsidRPr="00400012">
        <w:rPr>
          <w:sz w:val="24"/>
          <w:szCs w:val="24"/>
        </w:rPr>
        <w:t xml:space="preserve"> tipo N.</w:t>
      </w:r>
      <w:bookmarkEnd w:id="79"/>
    </w:p>
    <w:p w:rsidR="00400012" w:rsidRDefault="002950AE" w:rsidP="00400012">
      <w:pPr>
        <w:keepNext/>
      </w:pPr>
      <w:r>
        <w:rPr>
          <w:b/>
          <w:bCs/>
          <w:noProof/>
          <w:lang w:eastAsia="es-CO"/>
        </w:rPr>
        <w:drawing>
          <wp:inline distT="0" distB="0" distL="0" distR="0" wp14:anchorId="22ACA125" wp14:editId="53AEDA1D">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32">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2950AE" w:rsidRPr="00400012" w:rsidRDefault="00400012" w:rsidP="00400012">
      <w:pPr>
        <w:pStyle w:val="Descripcin"/>
        <w:rPr>
          <w:sz w:val="24"/>
          <w:szCs w:val="24"/>
        </w:rPr>
      </w:pPr>
      <w:r w:rsidRPr="00400012">
        <w:rPr>
          <w:sz w:val="24"/>
          <w:szCs w:val="24"/>
        </w:rPr>
        <w:t>Fuente: Autores</w:t>
      </w:r>
    </w:p>
    <w:p w:rsidR="00D2566E" w:rsidRDefault="003F59EE" w:rsidP="005F7B63">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FD1B51" w:rsidRPr="00400012">
        <w:rPr>
          <w:szCs w:val="24"/>
        </w:rPr>
        <w:t xml:space="preserve">Figura </w:t>
      </w:r>
      <w:r w:rsidR="00FD1B51">
        <w:rPr>
          <w:noProof/>
          <w:szCs w:val="24"/>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w:t>
      </w:r>
      <w:r>
        <w:lastRenderedPageBreak/>
        <w:t>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Pr="00524578" w:rsidRDefault="00D2566E" w:rsidP="00524578">
      <w:pPr>
        <w:pStyle w:val="Descripcin"/>
        <w:keepNext/>
        <w:jc w:val="left"/>
        <w:rPr>
          <w:sz w:val="24"/>
          <w:szCs w:val="24"/>
        </w:rPr>
      </w:pPr>
      <w:bookmarkStart w:id="80" w:name="_Ref514405529"/>
      <w:bookmarkStart w:id="81" w:name="_Toc514532412"/>
      <w:r w:rsidRPr="0052457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23</w:t>
      </w:r>
      <w:r w:rsidR="00816E5A">
        <w:rPr>
          <w:sz w:val="24"/>
          <w:szCs w:val="24"/>
        </w:rPr>
        <w:fldChar w:fldCharType="end"/>
      </w:r>
      <w:bookmarkEnd w:id="80"/>
      <w:r w:rsidRPr="00524578">
        <w:rPr>
          <w:sz w:val="24"/>
          <w:szCs w:val="24"/>
        </w:rPr>
        <w:t xml:space="preserve">. Tarjeta arreglo de </w:t>
      </w:r>
      <w:proofErr w:type="spellStart"/>
      <w:r w:rsidRPr="00524578">
        <w:rPr>
          <w:sz w:val="24"/>
          <w:szCs w:val="24"/>
        </w:rPr>
        <w:t>mosfets</w:t>
      </w:r>
      <w:proofErr w:type="spellEnd"/>
      <w:r w:rsidRPr="00524578">
        <w:rPr>
          <w:sz w:val="24"/>
          <w:szCs w:val="24"/>
        </w:rPr>
        <w:t xml:space="preserve"> de potencia.</w:t>
      </w:r>
      <w:bookmarkEnd w:id="81"/>
    </w:p>
    <w:p w:rsidR="00524578" w:rsidRDefault="00D2566E" w:rsidP="00524578">
      <w:pPr>
        <w:keepNext/>
        <w:jc w:val="center"/>
      </w:pPr>
      <w:r>
        <w:rPr>
          <w:noProof/>
          <w:lang w:eastAsia="es-CO"/>
        </w:rPr>
        <w:drawing>
          <wp:inline distT="0" distB="0" distL="0" distR="0" wp14:anchorId="75F263EC" wp14:editId="6EF04952">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3"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D2566E" w:rsidRPr="00524578" w:rsidRDefault="00524578" w:rsidP="00524578">
      <w:pPr>
        <w:pStyle w:val="Descripcin"/>
        <w:jc w:val="left"/>
        <w:rPr>
          <w:sz w:val="24"/>
          <w:szCs w:val="24"/>
        </w:rPr>
      </w:pPr>
      <w:r w:rsidRPr="00524578">
        <w:rPr>
          <w:sz w:val="24"/>
          <w:szCs w:val="24"/>
        </w:rPr>
        <w:t>Fuente: Autores</w:t>
      </w:r>
    </w:p>
    <w:p w:rsidR="003F59EE" w:rsidRDefault="00BF5C7F" w:rsidP="003F59EE">
      <w:r>
        <w:t>L</w:t>
      </w:r>
      <w:r w:rsidR="003F59EE">
        <w:t>a tarjet</w:t>
      </w:r>
      <w:r>
        <w:t>a Generadora de Ondas es la</w:t>
      </w:r>
      <w:r w:rsidR="003F59EE">
        <w:t xml:space="preserve"> responsable de la act</w:t>
      </w:r>
      <w:r w:rsidR="0088297A">
        <w:t xml:space="preserve">ivación de los </w:t>
      </w:r>
      <w:proofErr w:type="spellStart"/>
      <w:r w:rsidR="0088297A">
        <w:t>m</w:t>
      </w:r>
      <w:r w:rsidR="00F7492F">
        <w:t>osfet</w:t>
      </w:r>
      <w:r w:rsidR="00866085">
        <w:t>s</w:t>
      </w:r>
      <w:proofErr w:type="spellEnd"/>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w:t>
      </w:r>
      <w:r w:rsidR="00FC4780">
        <w:t xml:space="preserve"> </w:t>
      </w:r>
      <w:r w:rsidR="00B21A2E">
        <w:t>quirúrgica</w:t>
      </w:r>
      <w:r>
        <w:t xml:space="preserve">, en corte y coagulación. Dicho esto, el proceso de selección del transformador a usar es de gran importancia, no solo hay que fijarse en la potencia, sino, hay que tener en cuenta la frecuencia de </w:t>
      </w:r>
      <w:r>
        <w:lastRenderedPageBreak/>
        <w:t>operación, relación entre devanados, inductancias de las bobinas, tipo de núcleo, entre otros aspectos.</w:t>
      </w:r>
    </w:p>
    <w:p w:rsidR="00D1221B" w:rsidRDefault="00C97A38" w:rsidP="00C97A38">
      <w:r>
        <w:t xml:space="preserve">N2880-AL es un transformador ofrecido por </w:t>
      </w:r>
      <w:proofErr w:type="spellStart"/>
      <w:r>
        <w:t>Coilcraft</w:t>
      </w:r>
      <w:proofErr w:type="spellEnd"/>
      <w:r w:rsidR="001F5864">
        <w:t>,</w:t>
      </w:r>
      <w:r>
        <w:t xml:space="preserve"> con una potencia de salida de hasta 175 Watts, lo que es suficiente para el proyecto, adicionalmente es una de las referencias que el fabricante da como muestras gratis.</w:t>
      </w:r>
    </w:p>
    <w:p w:rsidR="00295B9B" w:rsidRPr="001F51F9" w:rsidRDefault="00295B9B" w:rsidP="00BB0F86">
      <w:pPr>
        <w:pStyle w:val="Descripcin"/>
        <w:keepNext/>
        <w:ind w:left="708" w:hanging="424"/>
        <w:jc w:val="left"/>
        <w:rPr>
          <w:sz w:val="24"/>
          <w:szCs w:val="24"/>
        </w:rPr>
      </w:pPr>
      <w:bookmarkStart w:id="82" w:name="_Ref514374159"/>
      <w:bookmarkStart w:id="83" w:name="_Toc514532413"/>
      <w:r w:rsidRPr="001F51F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24</w:t>
      </w:r>
      <w:r w:rsidR="00816E5A">
        <w:rPr>
          <w:sz w:val="24"/>
          <w:szCs w:val="24"/>
        </w:rPr>
        <w:fldChar w:fldCharType="end"/>
      </w:r>
      <w:bookmarkEnd w:id="82"/>
      <w:r w:rsidR="008A1512" w:rsidRPr="001F51F9">
        <w:rPr>
          <w:sz w:val="24"/>
          <w:szCs w:val="24"/>
        </w:rPr>
        <w:t xml:space="preserve">. </w:t>
      </w:r>
      <w:r w:rsidR="005D4BA4" w:rsidRPr="001F51F9">
        <w:rPr>
          <w:sz w:val="24"/>
          <w:szCs w:val="24"/>
        </w:rPr>
        <w:t>Transformador de Potencia N2880-AL de Alta Frecuencia</w:t>
      </w:r>
      <w:bookmarkEnd w:id="83"/>
    </w:p>
    <w:p w:rsidR="00C73F6F" w:rsidRDefault="00295B9B" w:rsidP="00C73F6F">
      <w:pPr>
        <w:keepNext/>
        <w:jc w:val="center"/>
      </w:pPr>
      <w:r>
        <w:rPr>
          <w:noProof/>
          <w:lang w:eastAsia="es-CO"/>
        </w:rPr>
        <w:drawing>
          <wp:inline distT="0" distB="0" distL="0" distR="0" wp14:anchorId="1339C0E8" wp14:editId="29AA5056">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4">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295B9B" w:rsidRPr="001F51F9" w:rsidRDefault="002405E6" w:rsidP="00BB0F86">
      <w:pPr>
        <w:pStyle w:val="Descripcin"/>
        <w:jc w:val="left"/>
        <w:rPr>
          <w:sz w:val="24"/>
          <w:szCs w:val="24"/>
        </w:rPr>
      </w:pPr>
      <w:r>
        <w:rPr>
          <w:sz w:val="24"/>
          <w:szCs w:val="24"/>
        </w:rPr>
        <w:t>Fuente:</w:t>
      </w:r>
      <w:r w:rsidRPr="002405E6">
        <w:t xml:space="preserve"> </w:t>
      </w:r>
      <w:r w:rsidRPr="002405E6">
        <w:rPr>
          <w:sz w:val="24"/>
          <w:szCs w:val="24"/>
        </w:rPr>
        <w:t>(</w:t>
      </w:r>
      <w:proofErr w:type="spellStart"/>
      <w:r w:rsidRPr="002405E6">
        <w:rPr>
          <w:sz w:val="24"/>
          <w:szCs w:val="24"/>
        </w:rPr>
        <w:t>Coilcraft</w:t>
      </w:r>
      <w:proofErr w:type="spellEnd"/>
      <w:r w:rsidRPr="002405E6">
        <w:rPr>
          <w:sz w:val="24"/>
          <w:szCs w:val="24"/>
        </w:rPr>
        <w:t>, 2009)</w:t>
      </w:r>
    </w:p>
    <w:p w:rsidR="0079054A" w:rsidRDefault="0079054A" w:rsidP="0079054A">
      <w:pPr>
        <w:ind w:firstLine="0"/>
      </w:pPr>
      <w:r>
        <w:t xml:space="preserve">En la </w:t>
      </w:r>
      <w:r>
        <w:fldChar w:fldCharType="begin"/>
      </w:r>
      <w:r>
        <w:instrText xml:space="preserve"> REF _Ref514374159 \h </w:instrText>
      </w:r>
      <w:r>
        <w:fldChar w:fldCharType="separate"/>
      </w:r>
      <w:r w:rsidR="00FD1B51" w:rsidRPr="001F51F9">
        <w:rPr>
          <w:szCs w:val="24"/>
        </w:rPr>
        <w:t xml:space="preserve">Figura </w:t>
      </w:r>
      <w:r w:rsidR="00FD1B51">
        <w:rPr>
          <w:noProof/>
          <w:szCs w:val="24"/>
        </w:rPr>
        <w:t>24</w:t>
      </w:r>
      <w:r>
        <w:fldChar w:fldCharType="end"/>
      </w:r>
      <w:r>
        <w:t xml:space="preserve"> 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w:t>
      </w:r>
      <w:r w:rsidR="00CA36AB">
        <w:t xml:space="preserve"> en el</w:t>
      </w:r>
      <w:r>
        <w:t xml:space="preserve"> </w:t>
      </w:r>
      <w:proofErr w:type="spellStart"/>
      <w:r>
        <w:t>datasheet</w:t>
      </w:r>
      <w:proofErr w:type="spellEnd"/>
      <w:r>
        <w:t xml:space="preserve">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proofErr w:type="spellStart"/>
      <w:r w:rsidR="001D0F4C">
        <w:rPr>
          <w:lang w:val="es-419"/>
        </w:rPr>
        <w:t>snubber</w:t>
      </w:r>
      <w:proofErr w:type="spellEnd"/>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w:t>
      </w:r>
      <w:proofErr w:type="spellStart"/>
      <w:r w:rsidRPr="005532F1">
        <w:rPr>
          <w:lang w:val="es-419"/>
        </w:rPr>
        <w:t>snubber</w:t>
      </w:r>
      <w:proofErr w:type="spellEnd"/>
      <w:r w:rsidRPr="005532F1">
        <w:rPr>
          <w:lang w:val="es-419"/>
        </w:rPr>
        <w:t xml:space="preserve">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FD1B51" w:rsidRPr="008B5D39">
        <w:rPr>
          <w:szCs w:val="24"/>
        </w:rPr>
        <w:t xml:space="preserve">Figura </w:t>
      </w:r>
      <w:r w:rsidR="00FD1B51">
        <w:rPr>
          <w:noProof/>
          <w:szCs w:val="24"/>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Pr="008B5D39" w:rsidRDefault="00832ED1" w:rsidP="008B5D39">
      <w:pPr>
        <w:pStyle w:val="Descripcin"/>
        <w:keepNext/>
        <w:jc w:val="left"/>
        <w:rPr>
          <w:sz w:val="24"/>
          <w:szCs w:val="24"/>
        </w:rPr>
      </w:pPr>
      <w:bookmarkStart w:id="84" w:name="_Ref514374212"/>
      <w:bookmarkStart w:id="85" w:name="_Toc514532414"/>
      <w:r w:rsidRPr="008B5D3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25</w:t>
      </w:r>
      <w:r w:rsidR="00816E5A">
        <w:rPr>
          <w:sz w:val="24"/>
          <w:szCs w:val="24"/>
        </w:rPr>
        <w:fldChar w:fldCharType="end"/>
      </w:r>
      <w:bookmarkEnd w:id="84"/>
      <w:r w:rsidRPr="008B5D39">
        <w:rPr>
          <w:sz w:val="24"/>
          <w:szCs w:val="24"/>
        </w:rPr>
        <w:t>. Tanque LC implementado para la Etapa Amplificadora de Potencia</w:t>
      </w:r>
      <w:bookmarkEnd w:id="85"/>
    </w:p>
    <w:p w:rsidR="008B5D39" w:rsidRDefault="00832ED1" w:rsidP="008B5D39">
      <w:pPr>
        <w:keepNext/>
        <w:jc w:val="center"/>
      </w:pPr>
      <w:r>
        <w:rPr>
          <w:noProof/>
          <w:lang w:eastAsia="es-CO"/>
        </w:rPr>
        <w:drawing>
          <wp:inline distT="0" distB="0" distL="0" distR="0" wp14:anchorId="05D8B4BC" wp14:editId="659A3A54">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5">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E93387" w:rsidRPr="008B5D39" w:rsidRDefault="008B5D39" w:rsidP="008B5D39">
      <w:pPr>
        <w:pStyle w:val="Descripcin"/>
        <w:jc w:val="left"/>
        <w:rPr>
          <w:sz w:val="24"/>
          <w:szCs w:val="24"/>
        </w:rPr>
      </w:pPr>
      <w:r w:rsidRPr="008B5D39">
        <w:rPr>
          <w:sz w:val="24"/>
          <w:szCs w:val="24"/>
        </w:rPr>
        <w:t>Fuente: Autores</w:t>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 xml:space="preserve">La frecuencia generada por el circuito de control es de 300 KHz pues se encuentra en el rango recomendado para electrocirugía, y conociendo el valor de inductancia del bobinado primario L1 =8,7 </w:t>
      </w:r>
      <w:proofErr w:type="spellStart"/>
      <w:r w:rsidRPr="00157056">
        <w:t>uH</w:t>
      </w:r>
      <w:proofErr w:type="spellEnd"/>
      <w:r w:rsidRPr="00157056">
        <w:t>.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CD5960" w:rsidRDefault="002B0073" w:rsidP="00573E3E">
      <w:pPr>
        <w:pStyle w:val="Ttulo3"/>
      </w:pPr>
      <w:bookmarkStart w:id="86" w:name="_Toc514532375"/>
      <w:r>
        <w:t>Generador de Ondas</w:t>
      </w:r>
      <w:bookmarkEnd w:id="86"/>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3562E0">
        <w:t xml:space="preserve"> </w:t>
      </w:r>
      <w:r w:rsidR="00C4187C">
        <w:fldChar w:fldCharType="begin"/>
      </w:r>
      <w:r w:rsidR="00C4187C">
        <w:instrText xml:space="preserve"> REF _Ref514243342 \h </w:instrText>
      </w:r>
      <w:r w:rsidR="00C4187C">
        <w:fldChar w:fldCharType="separate"/>
      </w:r>
      <w:r w:rsidR="00FD1B51" w:rsidRPr="002405E6">
        <w:rPr>
          <w:szCs w:val="24"/>
        </w:rPr>
        <w:t xml:space="preserve">Figura </w:t>
      </w:r>
      <w:r w:rsidR="00FD1B51">
        <w:rPr>
          <w:noProof/>
          <w:szCs w:val="24"/>
        </w:rPr>
        <w:t>26</w:t>
      </w:r>
      <w:r w:rsidR="00C4187C">
        <w:fldChar w:fldCharType="end"/>
      </w:r>
      <w:r w:rsidR="007E3533">
        <w:t xml:space="preserve"> el cual se </w:t>
      </w:r>
      <w:r w:rsidR="007E3533">
        <w:lastRenderedPageBreak/>
        <w:t>obtiene por un precio de alrededor de $90</w:t>
      </w:r>
      <w:r w:rsidR="00691635">
        <w:t xml:space="preserve"> </w:t>
      </w:r>
      <w:r w:rsidR="00503610">
        <w:t>dólares</w:t>
      </w:r>
      <w:r w:rsidR="007E3533">
        <w:t>,</w:t>
      </w:r>
      <w:r w:rsidR="00C25FD6">
        <w:t xml:space="preserve"> se intentó usar los generadores de los laboratorios de la universi</w:t>
      </w:r>
      <w:r w:rsidR="004E6341">
        <w:t>dad, pero las pruebas se eran</w:t>
      </w:r>
      <w:r w:rsidR="00C25FD6">
        <w:t xml:space="preserve">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w:t>
      </w:r>
      <w:r w:rsidR="00D90C0C">
        <w:t>de salida, por lo cual se validaba</w:t>
      </w:r>
      <w:r w:rsidR="00066E28">
        <w:t xml:space="preserve"> con el osciloscopio, esto hace</w:t>
      </w:r>
      <w:r w:rsidR="00F07DB3">
        <w:t xml:space="preserve"> perder tiempo y al disponer só</w:t>
      </w:r>
      <w:r w:rsidR="002373DD">
        <w:t>lo de dos canales de entrada al osciloscopio no era la mejor opción.</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Pr="002405E6" w:rsidRDefault="00AD1B54" w:rsidP="002405E6">
      <w:pPr>
        <w:pStyle w:val="Descripcin"/>
        <w:keepNext/>
        <w:jc w:val="left"/>
        <w:rPr>
          <w:sz w:val="24"/>
          <w:szCs w:val="24"/>
        </w:rPr>
      </w:pPr>
      <w:bookmarkStart w:id="87" w:name="_Ref514243342"/>
      <w:bookmarkStart w:id="88" w:name="_Toc514532415"/>
      <w:r w:rsidRPr="002405E6">
        <w:rPr>
          <w:sz w:val="24"/>
          <w:szCs w:val="24"/>
        </w:rPr>
        <w:t xml:space="preserve">Figura </w:t>
      </w:r>
      <w:r w:rsidR="00816E5A" w:rsidRPr="002405E6">
        <w:rPr>
          <w:sz w:val="24"/>
          <w:szCs w:val="24"/>
        </w:rPr>
        <w:fldChar w:fldCharType="begin"/>
      </w:r>
      <w:r w:rsidR="00816E5A" w:rsidRPr="002405E6">
        <w:rPr>
          <w:sz w:val="24"/>
          <w:szCs w:val="24"/>
        </w:rPr>
        <w:instrText xml:space="preserve"> SEQ Figura \* ARABIC </w:instrText>
      </w:r>
      <w:r w:rsidR="00816E5A" w:rsidRPr="002405E6">
        <w:rPr>
          <w:sz w:val="24"/>
          <w:szCs w:val="24"/>
        </w:rPr>
        <w:fldChar w:fldCharType="separate"/>
      </w:r>
      <w:r w:rsidR="00FD1B51">
        <w:rPr>
          <w:noProof/>
          <w:sz w:val="24"/>
          <w:szCs w:val="24"/>
        </w:rPr>
        <w:t>26</w:t>
      </w:r>
      <w:r w:rsidR="00816E5A" w:rsidRPr="002405E6">
        <w:rPr>
          <w:sz w:val="24"/>
          <w:szCs w:val="24"/>
        </w:rPr>
        <w:fldChar w:fldCharType="end"/>
      </w:r>
      <w:bookmarkEnd w:id="87"/>
      <w:r w:rsidR="00967DA9" w:rsidRPr="002405E6">
        <w:rPr>
          <w:sz w:val="24"/>
          <w:szCs w:val="24"/>
        </w:rPr>
        <w:t xml:space="preserve">. Generador de onda arbitraria </w:t>
      </w:r>
      <w:proofErr w:type="spellStart"/>
      <w:r w:rsidR="00967DA9" w:rsidRPr="002405E6">
        <w:rPr>
          <w:sz w:val="24"/>
          <w:szCs w:val="24"/>
        </w:rPr>
        <w:t>Clequee</w:t>
      </w:r>
      <w:proofErr w:type="spellEnd"/>
      <w:r w:rsidR="00967DA9" w:rsidRPr="002405E6">
        <w:rPr>
          <w:sz w:val="24"/>
          <w:szCs w:val="24"/>
        </w:rPr>
        <w:t xml:space="preserve"> JDS6600-30M</w:t>
      </w:r>
      <w:bookmarkEnd w:id="88"/>
    </w:p>
    <w:p w:rsidR="00E5533E" w:rsidRDefault="00C40381" w:rsidP="00E5533E">
      <w:pPr>
        <w:keepNext/>
        <w:jc w:val="center"/>
      </w:pPr>
      <w:r>
        <w:rPr>
          <w:noProof/>
          <w:lang w:eastAsia="es-CO"/>
        </w:rPr>
        <w:drawing>
          <wp:inline distT="0" distB="0" distL="0" distR="0" wp14:anchorId="68BCA4E5" wp14:editId="280ED31D">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2405E6" w:rsidRDefault="002405E6" w:rsidP="002405E6">
      <w:pPr>
        <w:keepNext/>
        <w:jc w:val="left"/>
      </w:pPr>
      <w:r w:rsidRPr="002405E6">
        <w:rPr>
          <w:highlight w:val="yellow"/>
        </w:rPr>
        <w:t>referencia</w:t>
      </w:r>
    </w:p>
    <w:p w:rsidR="008D4DB7" w:rsidRPr="00DC4FA9" w:rsidRDefault="00286692" w:rsidP="00BB5BFB">
      <w:r>
        <w:t>Usando como fundamento el</w:t>
      </w:r>
      <w:r w:rsidR="00751508">
        <w:t xml:space="preserve"> contenido del </w:t>
      </w:r>
      <w:r w:rsidR="00436966">
        <w:t xml:space="preserve">capítulo </w:t>
      </w:r>
      <w:r w:rsidR="004C7B6C" w:rsidRPr="004C7B6C">
        <w:rPr>
          <w:b/>
        </w:rPr>
        <w:fldChar w:fldCharType="begin"/>
      </w:r>
      <w:r w:rsidR="004C7B6C" w:rsidRPr="004C7B6C">
        <w:rPr>
          <w:b/>
        </w:rPr>
        <w:instrText xml:space="preserve"> REF _Ref514375788 \h </w:instrText>
      </w:r>
      <w:r w:rsidR="004C7B6C">
        <w:rPr>
          <w:b/>
        </w:rPr>
        <w:instrText xml:space="preserve"> \* MERGEFORMAT </w:instrText>
      </w:r>
      <w:r w:rsidR="004C7B6C" w:rsidRPr="004C7B6C">
        <w:rPr>
          <w:b/>
        </w:rPr>
      </w:r>
      <w:r w:rsidR="004C7B6C" w:rsidRPr="004C7B6C">
        <w:rPr>
          <w:b/>
        </w:rPr>
        <w:fldChar w:fldCharType="separate"/>
      </w:r>
      <w:r w:rsidR="00FD1B51" w:rsidRPr="00FD1B51">
        <w:rPr>
          <w:b/>
        </w:rPr>
        <w:t>Fundamentos de la electrocirugía</w:t>
      </w:r>
      <w:r w:rsidR="004C7B6C" w:rsidRPr="004C7B6C">
        <w:rPr>
          <w:b/>
        </w:rPr>
        <w:fldChar w:fldCharType="end"/>
      </w:r>
      <w:r w:rsidR="004C7B6C">
        <w:rPr>
          <w:b/>
        </w:rPr>
        <w:t>,</w:t>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E36546" w:rsidRPr="00E36546" w:rsidRDefault="00E36546" w:rsidP="00E36546"/>
    <w:p w:rsidR="00114211" w:rsidRPr="00594AF4" w:rsidRDefault="00114211" w:rsidP="00594AF4">
      <w:pPr>
        <w:pStyle w:val="Descripcin"/>
        <w:keepNext/>
        <w:jc w:val="left"/>
        <w:rPr>
          <w:sz w:val="24"/>
          <w:szCs w:val="24"/>
        </w:rPr>
      </w:pPr>
      <w:bookmarkStart w:id="89" w:name="_Toc514532416"/>
      <w:r w:rsidRPr="00594AF4">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27</w:t>
      </w:r>
      <w:r w:rsidR="00816E5A">
        <w:rPr>
          <w:sz w:val="24"/>
          <w:szCs w:val="24"/>
        </w:rPr>
        <w:fldChar w:fldCharType="end"/>
      </w:r>
      <w:r w:rsidRPr="00594AF4">
        <w:rPr>
          <w:sz w:val="24"/>
          <w:szCs w:val="24"/>
        </w:rPr>
        <w:t>. Circuito impreso de módulo generador de señales.</w:t>
      </w:r>
      <w:bookmarkEnd w:id="89"/>
    </w:p>
    <w:p w:rsidR="00594AF4" w:rsidRDefault="00E67F84" w:rsidP="00594AF4">
      <w:pPr>
        <w:keepNext/>
        <w:jc w:val="center"/>
      </w:pPr>
      <w:r>
        <w:rPr>
          <w:noProof/>
          <w:lang w:eastAsia="es-CO"/>
        </w:rPr>
        <w:drawing>
          <wp:inline distT="0" distB="0" distL="0" distR="0" wp14:anchorId="5BC5C4EB" wp14:editId="4D204CDA">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7"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3472B9" w:rsidRPr="00594AF4" w:rsidRDefault="00594AF4" w:rsidP="00594AF4">
      <w:pPr>
        <w:pStyle w:val="Descripcin"/>
        <w:jc w:val="left"/>
        <w:rPr>
          <w:sz w:val="24"/>
          <w:szCs w:val="24"/>
        </w:rPr>
      </w:pPr>
      <w:r w:rsidRPr="00594AF4">
        <w:rPr>
          <w:sz w:val="24"/>
          <w:szCs w:val="24"/>
        </w:rPr>
        <w:t>Fuente: Autores</w:t>
      </w:r>
    </w:p>
    <w:p w:rsidR="00DC4FA9" w:rsidRDefault="00DC4FA9" w:rsidP="00DC4FA9">
      <w:pPr>
        <w:pStyle w:val="Ttulo4"/>
      </w:pPr>
      <w:r>
        <w:t>Diagrama de Bloques</w:t>
      </w:r>
    </w:p>
    <w:p w:rsidR="00576D14" w:rsidRDefault="00576D14" w:rsidP="002705E9">
      <w:pPr>
        <w:pStyle w:val="Descripcin"/>
        <w:keepNext/>
        <w:jc w:val="center"/>
      </w:pPr>
    </w:p>
    <w:p w:rsidR="002705E9" w:rsidRPr="00E51151" w:rsidRDefault="002705E9" w:rsidP="00E51151">
      <w:pPr>
        <w:pStyle w:val="Descripcin"/>
        <w:rPr>
          <w:sz w:val="24"/>
          <w:szCs w:val="24"/>
        </w:rPr>
      </w:pPr>
      <w:bookmarkStart w:id="90" w:name="_Toc514532417"/>
      <w:r w:rsidRPr="00E5115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28</w:t>
      </w:r>
      <w:r w:rsidR="00816E5A">
        <w:rPr>
          <w:sz w:val="24"/>
          <w:szCs w:val="24"/>
        </w:rPr>
        <w:fldChar w:fldCharType="end"/>
      </w:r>
      <w:r w:rsidRPr="00E51151">
        <w:rPr>
          <w:sz w:val="24"/>
          <w:szCs w:val="24"/>
        </w:rPr>
        <w:t>. Diagrama de bloques de generador de señales.</w:t>
      </w:r>
      <w:bookmarkEnd w:id="90"/>
    </w:p>
    <w:p w:rsidR="00E51151" w:rsidRDefault="002D0997" w:rsidP="00E51151">
      <w:pPr>
        <w:pStyle w:val="Textoindependiente"/>
        <w:keepNext/>
        <w:jc w:val="center"/>
      </w:pPr>
      <w:r>
        <w:rPr>
          <w:noProof/>
          <w:lang w:eastAsia="es-CO"/>
        </w:rPr>
        <w:drawing>
          <wp:inline distT="0" distB="0" distL="0" distR="0" wp14:anchorId="6B312D18" wp14:editId="589BF31E">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DB3306" w:rsidRPr="00E51151" w:rsidRDefault="00E51151" w:rsidP="00E51151">
      <w:pPr>
        <w:pStyle w:val="Descripcin"/>
        <w:rPr>
          <w:sz w:val="24"/>
          <w:szCs w:val="24"/>
        </w:rPr>
      </w:pPr>
      <w:r w:rsidRPr="00E51151">
        <w:rPr>
          <w:sz w:val="24"/>
          <w:szCs w:val="24"/>
        </w:rPr>
        <w:t>Fuente: Autores</w:t>
      </w: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w:t>
      </w:r>
      <w:r w:rsidRPr="009D3600">
        <w:lastRenderedPageBreak/>
        <w:t xml:space="preserve">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proofErr w:type="spellStart"/>
      <w:r>
        <w:t>Multiplexador</w:t>
      </w:r>
      <w:proofErr w:type="spellEnd"/>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FD1B51">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FD1B51" w:rsidRPr="00B944E4">
        <w:rPr>
          <w:szCs w:val="24"/>
        </w:rPr>
        <w:t xml:space="preserve">Figura </w:t>
      </w:r>
      <w:r w:rsidR="00FD1B51">
        <w:rPr>
          <w:noProof/>
          <w:szCs w:val="24"/>
        </w:rPr>
        <w:t>29</w:t>
      </w:r>
      <w:r w:rsidR="00B50C88">
        <w:fldChar w:fldCharType="end"/>
      </w:r>
      <w:r w:rsidR="00706ADD">
        <w:t xml:space="preserve"> se muestra el menú principal de control del equipo, donde se puede seleccionar el tipo de corte.</w:t>
      </w:r>
    </w:p>
    <w:p w:rsidR="003F2E0C" w:rsidRPr="00B944E4" w:rsidRDefault="003F2E0C" w:rsidP="00B944E4">
      <w:pPr>
        <w:pStyle w:val="Descripcin"/>
        <w:keepNext/>
        <w:jc w:val="left"/>
        <w:rPr>
          <w:sz w:val="24"/>
          <w:szCs w:val="24"/>
        </w:rPr>
      </w:pPr>
      <w:bookmarkStart w:id="91" w:name="_Ref514375722"/>
      <w:bookmarkStart w:id="92" w:name="_Toc514532418"/>
      <w:r w:rsidRPr="00B944E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29</w:t>
      </w:r>
      <w:r w:rsidR="00816E5A">
        <w:rPr>
          <w:sz w:val="24"/>
          <w:szCs w:val="24"/>
        </w:rPr>
        <w:fldChar w:fldCharType="end"/>
      </w:r>
      <w:bookmarkEnd w:id="91"/>
      <w:r w:rsidR="006C6B5D" w:rsidRPr="00B944E4">
        <w:rPr>
          <w:sz w:val="24"/>
          <w:szCs w:val="24"/>
        </w:rPr>
        <w:t xml:space="preserve">. </w:t>
      </w:r>
      <w:r w:rsidR="004B497A" w:rsidRPr="00B944E4">
        <w:rPr>
          <w:sz w:val="24"/>
          <w:szCs w:val="24"/>
        </w:rPr>
        <w:t>Menú principal del equipo.</w:t>
      </w:r>
      <w:bookmarkEnd w:id="92"/>
    </w:p>
    <w:p w:rsidR="00B944E4" w:rsidRDefault="00394B47" w:rsidP="00B944E4">
      <w:pPr>
        <w:keepNext/>
        <w:jc w:val="center"/>
      </w:pPr>
      <w:r>
        <w:rPr>
          <w:noProof/>
          <w:lang w:eastAsia="es-CO"/>
        </w:rPr>
        <w:drawing>
          <wp:inline distT="0" distB="0" distL="0" distR="0" wp14:anchorId="71CABA69" wp14:editId="095E394C">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394B47" w:rsidRPr="00B944E4" w:rsidRDefault="00B944E4" w:rsidP="00B944E4">
      <w:pPr>
        <w:pStyle w:val="Descripcin"/>
        <w:jc w:val="left"/>
        <w:rPr>
          <w:sz w:val="24"/>
          <w:szCs w:val="24"/>
        </w:rPr>
      </w:pPr>
      <w:r w:rsidRPr="00B944E4">
        <w:rPr>
          <w:sz w:val="24"/>
          <w:szCs w:val="24"/>
        </w:rPr>
        <w:t>Fuente: Autores</w:t>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lastRenderedPageBreak/>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proofErr w:type="spellStart"/>
      <w:r w:rsidRPr="000A003D">
        <w:rPr>
          <w:i/>
        </w:rPr>
        <w:t>analog</w:t>
      </w:r>
      <w:proofErr w:type="spellEnd"/>
      <w:r w:rsidRPr="000A003D">
        <w:rPr>
          <w:i/>
        </w:rPr>
        <w:t xml:space="preserve"> </w:t>
      </w:r>
      <w:proofErr w:type="spellStart"/>
      <w:r w:rsidRPr="000A003D">
        <w:rPr>
          <w:i/>
        </w:rPr>
        <w:t>devices</w:t>
      </w:r>
      <w:proofErr w:type="spellEnd"/>
      <w:r w:rsidRPr="000A003D">
        <w:rPr>
          <w:i/>
        </w:rPr>
        <w:t xml:space="preserve">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bookmarkStart w:id="93" w:name="_Ref514523712"/>
      <w:r>
        <w:t xml:space="preserve">Módulo mínimo </w:t>
      </w:r>
      <w:r w:rsidR="001F64E7">
        <w:t>sangrado</w:t>
      </w:r>
      <w:r>
        <w:t xml:space="preserve"> (MinDo)</w:t>
      </w:r>
      <w:bookmarkEnd w:id="93"/>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EA117A" w:rsidP="00A72B99">
      <w:pPr>
        <w:pStyle w:val="Textoindependiente"/>
      </w:pPr>
      <w:r>
        <w:t>Por tanto, al analizar</w:t>
      </w:r>
      <w:r w:rsidR="00A72B99">
        <w:t xml:space="preserve"> las diferentes opciones de adquisición de la señal de electrocardiografía se encuentra la fundamentada principalmente en ampli</w:t>
      </w:r>
      <w:r w:rsidR="00D01212">
        <w:t>ficadores de instrumentación (INA</w:t>
      </w:r>
      <w:r w:rsidR="00A72B99">
        <w:t xml:space="preserve">) con características especiales, para amplificar la señal ECG de unos pocos </w:t>
      </w:r>
      <w:proofErr w:type="spellStart"/>
      <w:r w:rsidR="00A72B99">
        <w:t>mV</w:t>
      </w:r>
      <w:proofErr w:type="spellEnd"/>
      <w:r w:rsidR="00A72B99">
        <w:t>. (</w:t>
      </w:r>
      <w:proofErr w:type="spellStart"/>
      <w:r w:rsidR="00A72B99">
        <w:t>Yapur</w:t>
      </w:r>
      <w:proofErr w:type="spellEnd"/>
      <w:r w:rsidR="00A72B99">
        <w:t xml:space="preserve"> &amp; Rodríguez, 2005)</w:t>
      </w:r>
    </w:p>
    <w:p w:rsidR="00A72B99" w:rsidRDefault="009D1790" w:rsidP="00A72B99">
      <w:pPr>
        <w:pStyle w:val="Textoindependiente"/>
      </w:pPr>
      <w:r>
        <w:lastRenderedPageBreak/>
        <w:t xml:space="preserve"> Otra es la ofrecida</w:t>
      </w:r>
      <w:r w:rsidR="00A72B99">
        <w:t xml:space="preserve"> por </w:t>
      </w:r>
      <w:proofErr w:type="spellStart"/>
      <w:r w:rsidR="00A72B99">
        <w:t>Analog</w:t>
      </w:r>
      <w:proofErr w:type="spellEnd"/>
      <w:r w:rsidR="00A72B99">
        <w:t xml:space="preserve"> </w:t>
      </w:r>
      <w:proofErr w:type="spellStart"/>
      <w:r w:rsidR="00A72B99">
        <w:t>Device</w:t>
      </w:r>
      <w:proofErr w:type="spellEnd"/>
      <w:r w:rsidR="00A72B99">
        <w:t>,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FD1B51" w:rsidRPr="00E03FA6">
        <w:rPr>
          <w:szCs w:val="24"/>
        </w:rPr>
        <w:t xml:space="preserve">Figura </w:t>
      </w:r>
      <w:r w:rsidR="00FD1B51">
        <w:rPr>
          <w:noProof/>
          <w:szCs w:val="24"/>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Pr="00E03FA6" w:rsidRDefault="00C7625F" w:rsidP="00E03FA6">
      <w:pPr>
        <w:pStyle w:val="Descripcin"/>
        <w:keepNext/>
        <w:jc w:val="left"/>
        <w:rPr>
          <w:sz w:val="24"/>
          <w:szCs w:val="24"/>
        </w:rPr>
      </w:pPr>
      <w:bookmarkStart w:id="94" w:name="_Ref514376088"/>
      <w:bookmarkStart w:id="95" w:name="_Toc514532419"/>
      <w:r w:rsidRPr="00E03FA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30</w:t>
      </w:r>
      <w:r w:rsidR="00816E5A">
        <w:rPr>
          <w:sz w:val="24"/>
          <w:szCs w:val="24"/>
        </w:rPr>
        <w:fldChar w:fldCharType="end"/>
      </w:r>
      <w:bookmarkEnd w:id="94"/>
      <w:r w:rsidRPr="00E03FA6">
        <w:rPr>
          <w:sz w:val="24"/>
          <w:szCs w:val="24"/>
        </w:rPr>
        <w:t xml:space="preserve">. </w:t>
      </w:r>
      <w:r w:rsidR="00D3013B" w:rsidRPr="00E03FA6">
        <w:rPr>
          <w:sz w:val="24"/>
          <w:szCs w:val="24"/>
        </w:rPr>
        <w:t xml:space="preserve">Diagrama de bloques de </w:t>
      </w:r>
      <w:proofErr w:type="spellStart"/>
      <w:r w:rsidR="00D3013B" w:rsidRPr="00E03FA6">
        <w:rPr>
          <w:sz w:val="24"/>
          <w:szCs w:val="24"/>
        </w:rPr>
        <w:t>MinDO</w:t>
      </w:r>
      <w:proofErr w:type="spellEnd"/>
      <w:r w:rsidR="008078BD" w:rsidRPr="00E03FA6">
        <w:rPr>
          <w:sz w:val="24"/>
          <w:szCs w:val="24"/>
        </w:rPr>
        <w:t>.</w:t>
      </w:r>
      <w:bookmarkEnd w:id="95"/>
    </w:p>
    <w:p w:rsidR="00E03FA6" w:rsidRDefault="00DC3567" w:rsidP="00E03FA6">
      <w:pPr>
        <w:keepNext/>
        <w:jc w:val="center"/>
      </w:pPr>
      <w:r>
        <w:rPr>
          <w:noProof/>
          <w:lang w:eastAsia="es-CO"/>
        </w:rPr>
        <w:drawing>
          <wp:inline distT="0" distB="0" distL="0" distR="0" wp14:anchorId="7EC8C27E" wp14:editId="76DA4A37">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40">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3567" w:rsidRPr="00E03FA6" w:rsidRDefault="00E03FA6" w:rsidP="00E03FA6">
      <w:pPr>
        <w:pStyle w:val="Descripcin"/>
        <w:jc w:val="left"/>
        <w:rPr>
          <w:sz w:val="24"/>
          <w:szCs w:val="24"/>
        </w:rPr>
      </w:pPr>
      <w:r w:rsidRPr="00E03FA6">
        <w:rPr>
          <w:sz w:val="24"/>
          <w:szCs w:val="24"/>
        </w:rPr>
        <w:t>Fuente: Autores</w:t>
      </w:r>
    </w:p>
    <w:p w:rsidR="00DC4FA9" w:rsidRDefault="00923CB1" w:rsidP="00923CB1">
      <w:pPr>
        <w:pStyle w:val="Ttulo5"/>
      </w:pPr>
      <w:r w:rsidRPr="00923CB1">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FD1B51" w:rsidRPr="00F43D0F">
        <w:rPr>
          <w:szCs w:val="24"/>
        </w:rPr>
        <w:t xml:space="preserve">Figura </w:t>
      </w:r>
      <w:r w:rsidR="00FD1B51">
        <w:rPr>
          <w:noProof/>
          <w:szCs w:val="24"/>
        </w:rPr>
        <w:t>31</w:t>
      </w:r>
      <w:r w:rsidR="00D27BD3">
        <w:fldChar w:fldCharType="end"/>
      </w:r>
      <w:r w:rsidRPr="00923CB1">
        <w:t xml:space="preserve"> se muestra un electrocardiograma normal de dos latidos del corazón(</w:t>
      </w:r>
      <w:proofErr w:type="spellStart"/>
      <w:r w:rsidRPr="00923CB1">
        <w:t>Guyton</w:t>
      </w:r>
      <w:proofErr w:type="spellEnd"/>
      <w:r w:rsidRPr="00923CB1">
        <w:t xml:space="preserve"> &amp; Hall, 2011). la señ</w:t>
      </w:r>
      <w:r w:rsidR="003A0094">
        <w:t xml:space="preserve">al a adquirir tiene componentes </w:t>
      </w:r>
      <w:proofErr w:type="spellStart"/>
      <w:r w:rsidR="003A0094">
        <w:t>frecuenciales</w:t>
      </w:r>
      <w:proofErr w:type="spellEnd"/>
      <w:r w:rsidR="003A0094">
        <w:t xml:space="preserve">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71528E" w:rsidRPr="00F43D0F" w:rsidRDefault="0071528E" w:rsidP="00F43D0F">
      <w:pPr>
        <w:pStyle w:val="Descripcin"/>
        <w:keepNext/>
        <w:jc w:val="left"/>
        <w:rPr>
          <w:sz w:val="24"/>
          <w:szCs w:val="24"/>
        </w:rPr>
      </w:pPr>
      <w:bookmarkStart w:id="96" w:name="_Ref514376139"/>
      <w:bookmarkStart w:id="97" w:name="_Toc514532420"/>
      <w:r w:rsidRPr="00F43D0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31</w:t>
      </w:r>
      <w:r w:rsidR="00816E5A">
        <w:rPr>
          <w:sz w:val="24"/>
          <w:szCs w:val="24"/>
        </w:rPr>
        <w:fldChar w:fldCharType="end"/>
      </w:r>
      <w:bookmarkEnd w:id="96"/>
      <w:r w:rsidRPr="00F43D0F">
        <w:rPr>
          <w:sz w:val="24"/>
          <w:szCs w:val="24"/>
        </w:rPr>
        <w:t xml:space="preserve">. </w:t>
      </w:r>
      <w:r w:rsidR="003E188E" w:rsidRPr="00F43D0F">
        <w:rPr>
          <w:sz w:val="24"/>
          <w:szCs w:val="24"/>
        </w:rPr>
        <w:t>Formas de ondas representativas de una señal ECG.</w:t>
      </w:r>
      <w:bookmarkEnd w:id="97"/>
    </w:p>
    <w:p w:rsidR="00F43D0F" w:rsidRDefault="00923CB1" w:rsidP="00F43D0F">
      <w:pPr>
        <w:keepNext/>
        <w:ind w:firstLine="0"/>
        <w:jc w:val="center"/>
      </w:pPr>
      <w:r>
        <w:rPr>
          <w:noProof/>
          <w:lang w:eastAsia="es-CO"/>
        </w:rPr>
        <w:drawing>
          <wp:inline distT="0" distB="0" distL="0" distR="0" wp14:anchorId="2F5E164B" wp14:editId="478A0DE4">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41">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9C1B5C" w:rsidRPr="00F43D0F" w:rsidRDefault="00F43D0F" w:rsidP="00F43D0F">
      <w:pPr>
        <w:pStyle w:val="Descripcin"/>
        <w:jc w:val="left"/>
        <w:rPr>
          <w:sz w:val="24"/>
          <w:szCs w:val="24"/>
        </w:rPr>
      </w:pPr>
      <w:r w:rsidRPr="00F43D0F">
        <w:rPr>
          <w:sz w:val="24"/>
          <w:szCs w:val="24"/>
        </w:rPr>
        <w:t xml:space="preserve">Fuente: </w:t>
      </w:r>
      <w:r w:rsidR="002405E6" w:rsidRPr="002405E6">
        <w:rPr>
          <w:sz w:val="24"/>
          <w:szCs w:val="24"/>
        </w:rPr>
        <w:t>(</w:t>
      </w:r>
      <w:proofErr w:type="spellStart"/>
      <w:r w:rsidR="002405E6" w:rsidRPr="002405E6">
        <w:rPr>
          <w:sz w:val="24"/>
          <w:szCs w:val="24"/>
        </w:rPr>
        <w:t>Guyton</w:t>
      </w:r>
      <w:proofErr w:type="spellEnd"/>
      <w:r w:rsidR="002405E6" w:rsidRPr="002405E6">
        <w:rPr>
          <w:sz w:val="24"/>
          <w:szCs w:val="24"/>
        </w:rPr>
        <w:t xml:space="preserve"> &amp; Hall, 2011)</w:t>
      </w:r>
    </w:p>
    <w:p w:rsidR="006D477D" w:rsidRDefault="0029740F" w:rsidP="0029740F">
      <w:pPr>
        <w:ind w:firstLine="0"/>
      </w:pPr>
      <w:r w:rsidRPr="0029740F">
        <w:lastRenderedPageBreak/>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xml:space="preserve">. (Vidal Silva &amp; </w:t>
      </w:r>
      <w:proofErr w:type="spellStart"/>
      <w:r w:rsidRPr="002131B9">
        <w:t>Pavesi</w:t>
      </w:r>
      <w:proofErr w:type="spellEnd"/>
      <w:r w:rsidRPr="002131B9">
        <w:t xml:space="preserve"> </w:t>
      </w:r>
      <w:proofErr w:type="spellStart"/>
      <w:r w:rsidRPr="002131B9">
        <w:t>Farriol</w:t>
      </w:r>
      <w:proofErr w:type="spellEnd"/>
      <w:r w:rsidRPr="002131B9">
        <w:t>, 2005).</w:t>
      </w:r>
    </w:p>
    <w:p w:rsidR="00C3628E" w:rsidRPr="003E2822" w:rsidRDefault="00C3628E" w:rsidP="003E2822">
      <w:pPr>
        <w:pStyle w:val="Descripcin"/>
        <w:keepNext/>
        <w:jc w:val="left"/>
        <w:rPr>
          <w:sz w:val="24"/>
          <w:szCs w:val="24"/>
        </w:rPr>
      </w:pPr>
      <w:bookmarkStart w:id="98" w:name="_Ref514376707"/>
      <w:bookmarkStart w:id="99" w:name="_Toc514532421"/>
      <w:r w:rsidRPr="003E282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32</w:t>
      </w:r>
      <w:r w:rsidR="00816E5A">
        <w:rPr>
          <w:sz w:val="24"/>
          <w:szCs w:val="24"/>
        </w:rPr>
        <w:fldChar w:fldCharType="end"/>
      </w:r>
      <w:bookmarkEnd w:id="98"/>
      <w:r w:rsidRPr="003E2822">
        <w:rPr>
          <w:sz w:val="24"/>
          <w:szCs w:val="24"/>
        </w:rPr>
        <w:t>. Señal ECG sin Aplicación de Filtro</w:t>
      </w:r>
      <w:bookmarkEnd w:id="99"/>
    </w:p>
    <w:p w:rsidR="003E2822" w:rsidRDefault="00C3628E" w:rsidP="003E2822">
      <w:pPr>
        <w:keepNext/>
        <w:ind w:firstLine="0"/>
        <w:jc w:val="center"/>
      </w:pPr>
      <w:r>
        <w:rPr>
          <w:noProof/>
          <w:lang w:eastAsia="es-CO"/>
        </w:rPr>
        <w:drawing>
          <wp:inline distT="0" distB="0" distL="0" distR="0" wp14:anchorId="1643CB15" wp14:editId="41D2A3A5">
            <wp:extent cx="5612130" cy="2466754"/>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42">
                      <a:extLst>
                        <a:ext uri="{28A0092B-C50C-407E-A947-70E740481C1C}">
                          <a14:useLocalDpi xmlns:a14="http://schemas.microsoft.com/office/drawing/2010/main" val="0"/>
                        </a:ext>
                      </a:extLst>
                    </a:blip>
                    <a:stretch>
                      <a:fillRect/>
                    </a:stretch>
                  </pic:blipFill>
                  <pic:spPr>
                    <a:xfrm>
                      <a:off x="0" y="0"/>
                      <a:ext cx="5616438" cy="2468647"/>
                    </a:xfrm>
                    <a:prstGeom prst="rect">
                      <a:avLst/>
                    </a:prstGeom>
                  </pic:spPr>
                </pic:pic>
              </a:graphicData>
            </a:graphic>
          </wp:inline>
        </w:drawing>
      </w:r>
    </w:p>
    <w:p w:rsidR="006D477D" w:rsidRPr="003E2822" w:rsidRDefault="003E2822" w:rsidP="003E2822">
      <w:pPr>
        <w:pStyle w:val="Descripcin"/>
        <w:jc w:val="left"/>
        <w:rPr>
          <w:sz w:val="24"/>
          <w:szCs w:val="24"/>
        </w:rPr>
      </w:pPr>
      <w:r w:rsidRPr="003E2822">
        <w:rPr>
          <w:sz w:val="24"/>
          <w:szCs w:val="24"/>
        </w:rPr>
        <w:t>Fuente: Autores</w:t>
      </w:r>
    </w:p>
    <w:p w:rsidR="005A2D03" w:rsidRDefault="006D477D" w:rsidP="00F05553">
      <w:pPr>
        <w:ind w:firstLine="0"/>
      </w:pPr>
      <w:r w:rsidRPr="006D477D">
        <w:t>Al adquirir la tensión de la señal cardiac</w:t>
      </w:r>
      <w:r w:rsidR="00516DC1">
        <w:t>a</w:t>
      </w:r>
      <w:r w:rsidRPr="006D477D">
        <w:t xml:space="preserve">, esta es procesada por el IC AD8232 que proporciona una señal </w:t>
      </w:r>
      <w:r w:rsidR="00232BBD">
        <w:t>analógica a la salida</w:t>
      </w:r>
      <w:r w:rsidRPr="006D477D">
        <w:t xml:space="preserve">, </w:t>
      </w:r>
      <w:r w:rsidR="005A2D03">
        <w:fldChar w:fldCharType="begin"/>
      </w:r>
      <w:r w:rsidR="005A2D03">
        <w:instrText xml:space="preserve"> REF _Ref514376707 \h </w:instrText>
      </w:r>
      <w:r w:rsidR="005A2D03">
        <w:fldChar w:fldCharType="separate"/>
      </w:r>
      <w:r w:rsidR="00FD1B51" w:rsidRPr="003E2822">
        <w:rPr>
          <w:szCs w:val="24"/>
        </w:rPr>
        <w:t xml:space="preserve">Figura </w:t>
      </w:r>
      <w:r w:rsidR="00FD1B51">
        <w:rPr>
          <w:noProof/>
          <w:szCs w:val="24"/>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FD1B51" w:rsidRPr="009E22DA">
        <w:rPr>
          <w:szCs w:val="24"/>
        </w:rPr>
        <w:t xml:space="preserve">Tabla </w:t>
      </w:r>
      <w:r w:rsidR="00FD1B51">
        <w:rPr>
          <w:noProof/>
          <w:szCs w:val="24"/>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C5468F" w:rsidRDefault="00C5468F" w:rsidP="00F05553">
      <w:pPr>
        <w:ind w:firstLine="0"/>
      </w:pPr>
    </w:p>
    <w:p w:rsidR="00C5468F" w:rsidRDefault="00C5468F" w:rsidP="00F05553">
      <w:pPr>
        <w:ind w:firstLine="0"/>
      </w:pPr>
    </w:p>
    <w:p w:rsidR="00C5468F" w:rsidRDefault="00C5468F" w:rsidP="00F05553">
      <w:pPr>
        <w:ind w:firstLine="0"/>
      </w:pPr>
    </w:p>
    <w:p w:rsidR="005A2D03" w:rsidRPr="009E22DA" w:rsidRDefault="005A2D03" w:rsidP="009E22DA">
      <w:pPr>
        <w:pStyle w:val="Descripcin"/>
        <w:keepNext/>
        <w:jc w:val="left"/>
        <w:rPr>
          <w:sz w:val="24"/>
          <w:szCs w:val="24"/>
        </w:rPr>
      </w:pPr>
      <w:bookmarkStart w:id="100" w:name="_Ref514376958"/>
      <w:bookmarkStart w:id="101" w:name="_Ref514376864"/>
      <w:bookmarkStart w:id="102" w:name="_Toc514532473"/>
      <w:r w:rsidRPr="009E22DA">
        <w:rPr>
          <w:sz w:val="24"/>
          <w:szCs w:val="24"/>
        </w:rPr>
        <w:lastRenderedPageBreak/>
        <w:t xml:space="preserve">Tabla </w:t>
      </w:r>
      <w:r w:rsidR="0012254C" w:rsidRPr="009E22DA">
        <w:rPr>
          <w:sz w:val="24"/>
          <w:szCs w:val="24"/>
        </w:rPr>
        <w:fldChar w:fldCharType="begin"/>
      </w:r>
      <w:r w:rsidR="0012254C" w:rsidRPr="009E22DA">
        <w:rPr>
          <w:sz w:val="24"/>
          <w:szCs w:val="24"/>
        </w:rPr>
        <w:instrText xml:space="preserve"> SEQ Tabla \* ARABIC </w:instrText>
      </w:r>
      <w:r w:rsidR="0012254C" w:rsidRPr="009E22DA">
        <w:rPr>
          <w:sz w:val="24"/>
          <w:szCs w:val="24"/>
        </w:rPr>
        <w:fldChar w:fldCharType="separate"/>
      </w:r>
      <w:r w:rsidR="00FD1B51">
        <w:rPr>
          <w:noProof/>
          <w:sz w:val="24"/>
          <w:szCs w:val="24"/>
        </w:rPr>
        <w:t>5</w:t>
      </w:r>
      <w:r w:rsidR="0012254C" w:rsidRPr="009E22DA">
        <w:rPr>
          <w:noProof/>
          <w:sz w:val="24"/>
          <w:szCs w:val="24"/>
        </w:rPr>
        <w:fldChar w:fldCharType="end"/>
      </w:r>
      <w:bookmarkEnd w:id="100"/>
      <w:r w:rsidRPr="009E22DA">
        <w:rPr>
          <w:sz w:val="24"/>
          <w:szCs w:val="24"/>
        </w:rPr>
        <w:t>.</w:t>
      </w:r>
      <w:r w:rsidRPr="009E22DA">
        <w:rPr>
          <w:b/>
          <w:sz w:val="24"/>
          <w:szCs w:val="24"/>
        </w:rPr>
        <w:t xml:space="preserve"> </w:t>
      </w:r>
      <w:r w:rsidRPr="009E22DA">
        <w:rPr>
          <w:sz w:val="24"/>
          <w:szCs w:val="24"/>
        </w:rPr>
        <w:t>Caracter</w:t>
      </w:r>
      <w:r w:rsidR="00F05553" w:rsidRPr="009E22DA">
        <w:rPr>
          <w:sz w:val="24"/>
          <w:szCs w:val="24"/>
        </w:rPr>
        <w:t xml:space="preserve">ísticas de la señal ECG procesada </w:t>
      </w:r>
      <w:r w:rsidRPr="009E22DA">
        <w:rPr>
          <w:sz w:val="24"/>
          <w:szCs w:val="24"/>
        </w:rPr>
        <w:t>por AD8232</w:t>
      </w:r>
      <w:bookmarkEnd w:id="101"/>
      <w:bookmarkEnd w:id="102"/>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9E22DA">
            <w:pPr>
              <w:keepNext/>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Pr="009E22DA" w:rsidRDefault="009E22DA" w:rsidP="009E22DA">
      <w:pPr>
        <w:pStyle w:val="Descripcin"/>
        <w:rPr>
          <w:sz w:val="24"/>
          <w:szCs w:val="24"/>
        </w:rPr>
      </w:pPr>
      <w:r w:rsidRPr="009E22DA">
        <w:rPr>
          <w:sz w:val="24"/>
          <w:szCs w:val="24"/>
        </w:rPr>
        <w:t>Fuente: Autores</w:t>
      </w: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FD1B51" w:rsidRPr="00D40B97">
        <w:rPr>
          <w:szCs w:val="24"/>
        </w:rPr>
        <w:t xml:space="preserve">Figura </w:t>
      </w:r>
      <w:r w:rsidR="00FD1B51">
        <w:rPr>
          <w:noProof/>
          <w:szCs w:val="24"/>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00D01966">
        <w:t>la señal de electrocardiografía.</w:t>
      </w:r>
    </w:p>
    <w:p w:rsidR="00D01966" w:rsidRPr="00D40B97" w:rsidRDefault="00D01966" w:rsidP="00D40B97">
      <w:pPr>
        <w:pStyle w:val="Descripcin"/>
        <w:keepNext/>
        <w:jc w:val="left"/>
        <w:rPr>
          <w:sz w:val="24"/>
          <w:szCs w:val="24"/>
        </w:rPr>
      </w:pPr>
      <w:bookmarkStart w:id="103" w:name="_Ref514379718"/>
      <w:bookmarkStart w:id="104" w:name="_Toc514532422"/>
      <w:r w:rsidRPr="00D40B97">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33</w:t>
      </w:r>
      <w:r w:rsidR="00816E5A">
        <w:rPr>
          <w:sz w:val="24"/>
          <w:szCs w:val="24"/>
        </w:rPr>
        <w:fldChar w:fldCharType="end"/>
      </w:r>
      <w:bookmarkEnd w:id="103"/>
      <w:r w:rsidRPr="00D40B97">
        <w:rPr>
          <w:sz w:val="24"/>
          <w:szCs w:val="24"/>
        </w:rPr>
        <w:t>. Espectro de las diferentes componentes cardiacas.</w:t>
      </w:r>
      <w:bookmarkEnd w:id="104"/>
    </w:p>
    <w:p w:rsidR="00D40B97" w:rsidRDefault="00D01966" w:rsidP="00D40B97">
      <w:pPr>
        <w:keepNext/>
        <w:jc w:val="center"/>
      </w:pPr>
      <w:r>
        <w:rPr>
          <w:noProof/>
          <w:lang w:eastAsia="es-CO"/>
        </w:rPr>
        <w:drawing>
          <wp:inline distT="0" distB="0" distL="0" distR="0" wp14:anchorId="48DCC190" wp14:editId="57FA9C3C">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3">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Pr="00E13B4D" w:rsidRDefault="00D40B97" w:rsidP="00E13B4D">
      <w:pPr>
        <w:pStyle w:val="Descripcin"/>
        <w:jc w:val="left"/>
        <w:rPr>
          <w:sz w:val="24"/>
          <w:szCs w:val="24"/>
        </w:rPr>
      </w:pPr>
      <w:r w:rsidRPr="00D40B97">
        <w:rPr>
          <w:sz w:val="24"/>
          <w:szCs w:val="24"/>
        </w:rPr>
        <w:t xml:space="preserve">Fuente: </w:t>
      </w:r>
      <w:proofErr w:type="spellStart"/>
      <w:r w:rsidRPr="00D40B97">
        <w:rPr>
          <w:sz w:val="24"/>
          <w:szCs w:val="24"/>
        </w:rPr>
        <w:t>Bistel</w:t>
      </w:r>
      <w:proofErr w:type="spellEnd"/>
      <w:r w:rsidRPr="00D40B97">
        <w:rPr>
          <w:sz w:val="24"/>
          <w:szCs w:val="24"/>
        </w:rPr>
        <w:t xml:space="preserve"> E</w:t>
      </w:r>
      <w:r>
        <w:rPr>
          <w:sz w:val="24"/>
          <w:szCs w:val="24"/>
        </w:rPr>
        <w:t>squivel &amp; Fajardo Márquez, 2015</w:t>
      </w: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w:t>
      </w:r>
      <w:proofErr w:type="spellStart"/>
      <w:r w:rsidR="0098313A">
        <w:lastRenderedPageBreak/>
        <w:t>Valeska</w:t>
      </w:r>
      <w:proofErr w:type="spellEnd"/>
      <w:r w:rsidR="0098313A">
        <w:t xml:space="preserve">,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 xml:space="preserve">Vidal Silva &amp; </w:t>
      </w:r>
      <w:proofErr w:type="spellStart"/>
      <w:r w:rsidR="0098313A" w:rsidRPr="00B52DAE">
        <w:t>Pavesi</w:t>
      </w:r>
      <w:proofErr w:type="spellEnd"/>
      <w:r w:rsidR="0098313A" w:rsidRPr="00B52DAE">
        <w:t xml:space="preserve"> </w:t>
      </w:r>
      <w:proofErr w:type="spellStart"/>
      <w:r w:rsidR="0098313A" w:rsidRPr="00B52DAE">
        <w:t>Farriol</w:t>
      </w:r>
      <w:proofErr w:type="spellEnd"/>
      <w:r w:rsidR="0098313A" w:rsidRPr="00B52DAE">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FD1B51" w:rsidRPr="00BC7264">
        <w:rPr>
          <w:szCs w:val="24"/>
        </w:rPr>
        <w:t xml:space="preserve">Figura </w:t>
      </w:r>
      <w:r w:rsidR="00FD1B51">
        <w:rPr>
          <w:noProof/>
          <w:szCs w:val="24"/>
        </w:rPr>
        <w:t>34</w:t>
      </w:r>
      <w:r w:rsidR="00B52DAE">
        <w:fldChar w:fldCharType="end"/>
      </w:r>
      <w:r>
        <w:t>, discrimina a las altas frecuencias.</w:t>
      </w:r>
    </w:p>
    <w:p w:rsidR="00B52DAE" w:rsidRPr="00BC7264" w:rsidRDefault="00B52DAE" w:rsidP="00BC7264">
      <w:pPr>
        <w:pStyle w:val="Descripcin"/>
        <w:keepNext/>
        <w:jc w:val="left"/>
        <w:rPr>
          <w:sz w:val="24"/>
          <w:szCs w:val="24"/>
        </w:rPr>
      </w:pPr>
      <w:bookmarkStart w:id="105" w:name="_Ref514380031"/>
      <w:bookmarkStart w:id="106" w:name="_Toc514532423"/>
      <w:r w:rsidRPr="00BC726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34</w:t>
      </w:r>
      <w:r w:rsidR="00816E5A">
        <w:rPr>
          <w:sz w:val="24"/>
          <w:szCs w:val="24"/>
        </w:rPr>
        <w:fldChar w:fldCharType="end"/>
      </w:r>
      <w:bookmarkEnd w:id="105"/>
      <w:r w:rsidR="00A25106">
        <w:rPr>
          <w:sz w:val="24"/>
          <w:szCs w:val="24"/>
        </w:rPr>
        <w:t xml:space="preserve">. Filtro </w:t>
      </w:r>
      <w:proofErr w:type="spellStart"/>
      <w:r w:rsidR="00A25106">
        <w:rPr>
          <w:sz w:val="24"/>
          <w:szCs w:val="24"/>
        </w:rPr>
        <w:t>pasabajas</w:t>
      </w:r>
      <w:proofErr w:type="spellEnd"/>
      <w:r w:rsidR="00A25106">
        <w:rPr>
          <w:sz w:val="24"/>
          <w:szCs w:val="24"/>
        </w:rPr>
        <w:t xml:space="preserve"> p</w:t>
      </w:r>
      <w:r w:rsidRPr="00BC7264">
        <w:rPr>
          <w:sz w:val="24"/>
          <w:szCs w:val="24"/>
        </w:rPr>
        <w:t>asivo RC</w:t>
      </w:r>
      <w:bookmarkEnd w:id="106"/>
    </w:p>
    <w:p w:rsidR="00BC7264" w:rsidRDefault="000805F0" w:rsidP="00BC7264">
      <w:pPr>
        <w:keepNext/>
        <w:jc w:val="center"/>
      </w:pPr>
      <w:r>
        <w:rPr>
          <w:noProof/>
          <w:lang w:eastAsia="es-CO"/>
        </w:rPr>
        <w:drawing>
          <wp:inline distT="0" distB="0" distL="0" distR="0" wp14:anchorId="44488B5B" wp14:editId="2E16E891">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4">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0805F0" w:rsidRPr="00BC7264" w:rsidRDefault="00343C97" w:rsidP="00BC7264">
      <w:pPr>
        <w:pStyle w:val="Descripcin"/>
        <w:jc w:val="left"/>
        <w:rPr>
          <w:sz w:val="24"/>
          <w:szCs w:val="24"/>
        </w:rPr>
      </w:pPr>
      <w:r>
        <w:rPr>
          <w:sz w:val="24"/>
          <w:szCs w:val="24"/>
        </w:rPr>
        <w:t>Fuente:</w:t>
      </w:r>
      <w:r w:rsidRPr="00343C97">
        <w:t xml:space="preserve"> </w:t>
      </w:r>
      <w:r w:rsidRPr="00343C97">
        <w:rPr>
          <w:sz w:val="24"/>
          <w:szCs w:val="24"/>
        </w:rPr>
        <w:t>(ANALOG DEVICES, 2013)</w:t>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D932DD"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009028D1" w:rsidRPr="009028D1">
        <w:t>siguiente ecuación:</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lastRenderedPageBreak/>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FD1B51" w:rsidRPr="00C976DC">
        <w:rPr>
          <w:szCs w:val="24"/>
        </w:rPr>
        <w:t xml:space="preserve">Figura </w:t>
      </w:r>
      <w:r w:rsidR="00FD1B51">
        <w:rPr>
          <w:noProof/>
          <w:szCs w:val="24"/>
        </w:rPr>
        <w:t>35</w:t>
      </w:r>
      <w:r w:rsidR="00B52DAE">
        <w:rPr>
          <w:highlight w:val="yellow"/>
        </w:rPr>
        <w:fldChar w:fldCharType="end"/>
      </w:r>
      <w:r>
        <w:t xml:space="preserve">. Estos datos fueron adquiridos gracias al programa </w:t>
      </w:r>
      <w:proofErr w:type="spellStart"/>
      <w:r w:rsidRPr="00B52DAE">
        <w:rPr>
          <w:b/>
          <w:i/>
        </w:rPr>
        <w:t>WaveAnalysis</w:t>
      </w:r>
      <w:proofErr w:type="spellEnd"/>
      <w:r>
        <w:t xml:space="preserve"> compatibles con los osciloscopios presentes en el laboratorio de la universidad.</w:t>
      </w:r>
    </w:p>
    <w:p w:rsidR="00B52DAE" w:rsidRPr="00C976DC" w:rsidRDefault="00B52DAE" w:rsidP="00C976DC">
      <w:pPr>
        <w:pStyle w:val="Descripcin"/>
        <w:keepNext/>
        <w:jc w:val="left"/>
        <w:rPr>
          <w:sz w:val="24"/>
          <w:szCs w:val="24"/>
        </w:rPr>
      </w:pPr>
      <w:bookmarkStart w:id="107" w:name="_Ref514380216"/>
      <w:bookmarkStart w:id="108" w:name="_Toc514532424"/>
      <w:r w:rsidRPr="00C976D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35</w:t>
      </w:r>
      <w:r w:rsidR="00816E5A">
        <w:rPr>
          <w:sz w:val="24"/>
          <w:szCs w:val="24"/>
        </w:rPr>
        <w:fldChar w:fldCharType="end"/>
      </w:r>
      <w:bookmarkEnd w:id="107"/>
      <w:r w:rsidR="008A16C6">
        <w:rPr>
          <w:sz w:val="24"/>
          <w:szCs w:val="24"/>
        </w:rPr>
        <w:t>. Señal ECG filtrada usando filtro pasa b</w:t>
      </w:r>
      <w:r w:rsidRPr="00C976DC">
        <w:rPr>
          <w:sz w:val="24"/>
          <w:szCs w:val="24"/>
        </w:rPr>
        <w:t>ajas.</w:t>
      </w:r>
      <w:bookmarkEnd w:id="108"/>
    </w:p>
    <w:p w:rsidR="00C976DC" w:rsidRDefault="00B52DAE" w:rsidP="00C976DC">
      <w:pPr>
        <w:keepNext/>
        <w:ind w:firstLine="0"/>
        <w:jc w:val="center"/>
      </w:pPr>
      <w:r>
        <w:rPr>
          <w:noProof/>
          <w:lang w:eastAsia="es-CO"/>
        </w:rPr>
        <w:drawing>
          <wp:inline distT="0" distB="0" distL="0" distR="0" wp14:anchorId="3FE4D998" wp14:editId="497C6AAB">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8960D0" w:rsidRPr="00C976DC" w:rsidRDefault="00C976DC" w:rsidP="00C976DC">
      <w:pPr>
        <w:pStyle w:val="Descripcin"/>
        <w:jc w:val="left"/>
        <w:rPr>
          <w:sz w:val="24"/>
          <w:szCs w:val="24"/>
        </w:rPr>
      </w:pPr>
      <w:r w:rsidRPr="00C976DC">
        <w:rPr>
          <w:sz w:val="24"/>
          <w:szCs w:val="24"/>
        </w:rPr>
        <w:t>Fuente: Autores</w:t>
      </w:r>
    </w:p>
    <w:p w:rsidR="00235FAF" w:rsidRDefault="00BB1D01" w:rsidP="00D44AF7">
      <w:pPr>
        <w:pStyle w:val="Ttulo5"/>
      </w:pPr>
      <w:r w:rsidRPr="00BB1D01">
        <w:lastRenderedPageBreak/>
        <w:t>Adquisición de</w:t>
      </w:r>
      <w:r w:rsidR="00D44AF7">
        <w:t xml:space="preserve"> la</w:t>
      </w:r>
      <w:r w:rsidRPr="00BB1D01">
        <w:t xml:space="preserve"> </w:t>
      </w:r>
      <w:r w:rsidR="005700E4">
        <w:t>s</w:t>
      </w:r>
      <w:r w:rsidR="00D44AF7" w:rsidRPr="00BB1D01">
        <w:t xml:space="preserve">eñal </w:t>
      </w:r>
      <w:r w:rsidR="00D44AF7">
        <w:t xml:space="preserve">de </w:t>
      </w:r>
      <w:r w:rsidR="005700E4">
        <w:t>o</w:t>
      </w:r>
      <w:r w:rsidR="00D44AF7" w:rsidRPr="00BB1D01">
        <w:t>ximetr</w:t>
      </w:r>
      <w:r w:rsidR="00D44AF7">
        <w:t>ía</w:t>
      </w:r>
    </w:p>
    <w:p w:rsidR="00B67E0E" w:rsidRDefault="00B67E0E" w:rsidP="00B67E0E">
      <w:r>
        <w:t xml:space="preserve">El sensor </w:t>
      </w:r>
      <w:proofErr w:type="spellStart"/>
      <w:r w:rsidRPr="00D44AF7">
        <w:rPr>
          <w:b/>
          <w:i/>
        </w:rPr>
        <w:t>Easy</w:t>
      </w:r>
      <w:proofErr w:type="spellEnd"/>
      <w:r w:rsidRPr="00D44AF7">
        <w:rPr>
          <w:b/>
          <w:i/>
        </w:rPr>
        <w:t xml:space="preserve"> Pulse</w:t>
      </w:r>
      <w:r>
        <w:t xml:space="preserv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w:t>
      </w:r>
      <w:r w:rsidR="00D44AF7">
        <w:t>el extremo</w:t>
      </w:r>
      <w:r>
        <w:t xml:space="preserve">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FD1B51" w:rsidRPr="00E90A1E">
        <w:rPr>
          <w:szCs w:val="24"/>
        </w:rPr>
        <w:t xml:space="preserve">Figura </w:t>
      </w:r>
      <w:r w:rsidR="00FD1B51">
        <w:rPr>
          <w:noProof/>
          <w:szCs w:val="24"/>
        </w:rPr>
        <w:t>36</w:t>
      </w:r>
      <w:r w:rsidR="00D44AF7">
        <w:fldChar w:fldCharType="end"/>
      </w:r>
      <w:r w:rsidR="00D44AF7">
        <w:t>.</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xml:space="preserve">. Como la luz no tiene que penetrar el cuerpo, la </w:t>
      </w:r>
      <w:proofErr w:type="spellStart"/>
      <w:r>
        <w:t>reflectancia</w:t>
      </w:r>
      <w:proofErr w:type="spellEnd"/>
      <w:r>
        <w:t xml:space="preserve">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Pr="00E90A1E" w:rsidRDefault="00D44AF7" w:rsidP="00E90A1E">
      <w:pPr>
        <w:pStyle w:val="Descripcin"/>
        <w:keepNext/>
        <w:jc w:val="left"/>
        <w:rPr>
          <w:sz w:val="24"/>
          <w:szCs w:val="24"/>
        </w:rPr>
      </w:pPr>
      <w:bookmarkStart w:id="109" w:name="_Ref514380559"/>
      <w:bookmarkStart w:id="110" w:name="_Toc514532425"/>
      <w:r w:rsidRPr="00E90A1E">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36</w:t>
      </w:r>
      <w:r w:rsidR="00816E5A">
        <w:rPr>
          <w:sz w:val="24"/>
          <w:szCs w:val="24"/>
        </w:rPr>
        <w:fldChar w:fldCharType="end"/>
      </w:r>
      <w:bookmarkEnd w:id="109"/>
      <w:r w:rsidR="00FC5C90" w:rsidRPr="00E90A1E">
        <w:rPr>
          <w:sz w:val="24"/>
          <w:szCs w:val="24"/>
        </w:rPr>
        <w:t xml:space="preserve">. Sensor de pulso con método de </w:t>
      </w:r>
      <w:proofErr w:type="spellStart"/>
      <w:r w:rsidR="00FC5C90" w:rsidRPr="00E90A1E">
        <w:rPr>
          <w:sz w:val="24"/>
          <w:szCs w:val="24"/>
        </w:rPr>
        <w:t>t</w:t>
      </w:r>
      <w:r w:rsidRPr="00E90A1E">
        <w:rPr>
          <w:sz w:val="24"/>
          <w:szCs w:val="24"/>
        </w:rPr>
        <w:t>ransmitancia</w:t>
      </w:r>
      <w:bookmarkEnd w:id="110"/>
      <w:proofErr w:type="spellEnd"/>
    </w:p>
    <w:p w:rsidR="00FC5C90" w:rsidRDefault="00516A49" w:rsidP="00FC5C90">
      <w:pPr>
        <w:keepNext/>
        <w:jc w:val="center"/>
      </w:pPr>
      <w:r>
        <w:rPr>
          <w:rFonts w:eastAsiaTheme="minorEastAsia"/>
          <w:noProof/>
          <w:sz w:val="22"/>
          <w:lang w:eastAsia="es-CO"/>
        </w:rPr>
        <w:drawing>
          <wp:inline distT="0" distB="0" distL="0" distR="0" wp14:anchorId="451502C7" wp14:editId="52187245">
            <wp:extent cx="2064989" cy="21158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098462" cy="2150117"/>
                    </a:xfrm>
                    <a:prstGeom prst="rect">
                      <a:avLst/>
                    </a:prstGeom>
                  </pic:spPr>
                </pic:pic>
              </a:graphicData>
            </a:graphic>
          </wp:inline>
        </w:drawing>
      </w:r>
    </w:p>
    <w:p w:rsidR="00516A49" w:rsidRPr="00E90A1E" w:rsidRDefault="00807774" w:rsidP="00E90A1E">
      <w:pPr>
        <w:pStyle w:val="Descripcin"/>
        <w:jc w:val="left"/>
        <w:rPr>
          <w:sz w:val="24"/>
          <w:szCs w:val="24"/>
        </w:rPr>
      </w:pPr>
      <w:r>
        <w:rPr>
          <w:sz w:val="24"/>
          <w:szCs w:val="24"/>
        </w:rPr>
        <w:t>Fuente: Autores</w:t>
      </w:r>
    </w:p>
    <w:p w:rsidR="00516A49" w:rsidRDefault="00E375C4" w:rsidP="00E375C4">
      <w:r w:rsidRPr="00E375C4">
        <w:t xml:space="preserve">La señal es débil con una amplitud máxima de </w:t>
      </w:r>
      <w:r w:rsidR="00BB7E2B">
        <w:t>aproximadamente</w:t>
      </w:r>
      <w:r w:rsidRPr="00E375C4">
        <w:t xml:space="preserve"> 60 </w:t>
      </w:r>
      <w:proofErr w:type="spellStart"/>
      <w:r w:rsidRPr="00E375C4">
        <w:t>mV</w:t>
      </w:r>
      <w:proofErr w:type="spellEnd"/>
      <w:r w:rsidRPr="00E375C4">
        <w:t xml:space="preserve">. Y es procesada por la tarjeta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que se observa en la </w:t>
      </w:r>
      <w:r w:rsidR="00BB7E2B">
        <w:fldChar w:fldCharType="begin"/>
      </w:r>
      <w:r w:rsidR="00BB7E2B">
        <w:instrText xml:space="preserve"> REF _Ref514380979 \h </w:instrText>
      </w:r>
      <w:r w:rsidR="00BB7E2B">
        <w:fldChar w:fldCharType="separate"/>
      </w:r>
      <w:r w:rsidR="00FD1B51" w:rsidRPr="00A909D9">
        <w:rPr>
          <w:szCs w:val="24"/>
        </w:rPr>
        <w:t xml:space="preserve">Figura </w:t>
      </w:r>
      <w:r w:rsidR="00FD1B51">
        <w:rPr>
          <w:noProof/>
          <w:szCs w:val="24"/>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es una forma de onda analógica rail to rail, limpia y, perfecta para el canal de entrada ADC de un microcontrolador para su posterior procesamiento.</w:t>
      </w:r>
    </w:p>
    <w:p w:rsidR="00BB7E2B" w:rsidRPr="00A909D9" w:rsidRDefault="00BB7E2B" w:rsidP="00A909D9">
      <w:pPr>
        <w:pStyle w:val="Descripcin"/>
        <w:keepNext/>
        <w:jc w:val="left"/>
        <w:rPr>
          <w:sz w:val="24"/>
          <w:szCs w:val="24"/>
        </w:rPr>
      </w:pPr>
      <w:bookmarkStart w:id="111" w:name="_Ref514380979"/>
      <w:bookmarkStart w:id="112" w:name="_Toc514532426"/>
      <w:r w:rsidRPr="00A909D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37</w:t>
      </w:r>
      <w:r w:rsidR="00816E5A">
        <w:rPr>
          <w:sz w:val="24"/>
          <w:szCs w:val="24"/>
        </w:rPr>
        <w:fldChar w:fldCharType="end"/>
      </w:r>
      <w:bookmarkEnd w:id="111"/>
      <w:r w:rsidR="007F3BE2">
        <w:rPr>
          <w:sz w:val="24"/>
          <w:szCs w:val="24"/>
        </w:rPr>
        <w:t>. Sistema de o</w:t>
      </w:r>
      <w:r w:rsidRPr="00A909D9">
        <w:rPr>
          <w:sz w:val="24"/>
          <w:szCs w:val="24"/>
        </w:rPr>
        <w:t>ximetría MCP60021</w:t>
      </w:r>
      <w:bookmarkEnd w:id="112"/>
    </w:p>
    <w:p w:rsidR="004E08EE" w:rsidRDefault="00717825" w:rsidP="004E08EE">
      <w:pPr>
        <w:keepNext/>
        <w:jc w:val="center"/>
      </w:pPr>
      <w:r>
        <w:rPr>
          <w:rFonts w:eastAsiaTheme="minorEastAsia"/>
          <w:i/>
          <w:noProof/>
          <w:sz w:val="18"/>
          <w:szCs w:val="18"/>
          <w:lang w:eastAsia="es-CO"/>
        </w:rPr>
        <w:drawing>
          <wp:inline distT="0" distB="0" distL="0" distR="0" wp14:anchorId="0EE4A313" wp14:editId="7450D9DB">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Pr="00A909D9" w:rsidRDefault="001C7EBB" w:rsidP="00A909D9">
      <w:pPr>
        <w:pStyle w:val="Descripcin"/>
        <w:jc w:val="left"/>
        <w:rPr>
          <w:sz w:val="24"/>
          <w:szCs w:val="24"/>
        </w:rPr>
      </w:pPr>
      <w:r w:rsidRPr="00A909D9">
        <w:rPr>
          <w:sz w:val="24"/>
          <w:szCs w:val="24"/>
        </w:rPr>
        <w:t>Fuente: Autores</w:t>
      </w:r>
    </w:p>
    <w:p w:rsidR="00516A49" w:rsidRDefault="000E4E1B" w:rsidP="009F5ED5">
      <w:r w:rsidRPr="000E4E1B">
        <w:lastRenderedPageBreak/>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FD1B51" w:rsidRPr="00804710">
        <w:rPr>
          <w:szCs w:val="24"/>
        </w:rPr>
        <w:t xml:space="preserve">Figura </w:t>
      </w:r>
      <w:r w:rsidR="00FD1B51">
        <w:rPr>
          <w:noProof/>
          <w:szCs w:val="24"/>
        </w:rPr>
        <w:t>38</w:t>
      </w:r>
      <w:r w:rsidR="00693D81">
        <w:fldChar w:fldCharType="end"/>
      </w:r>
      <w:r w:rsidR="00990653">
        <w:t>.</w:t>
      </w:r>
    </w:p>
    <w:p w:rsidR="00693D81" w:rsidRPr="00804710" w:rsidRDefault="00693D81" w:rsidP="0025257D">
      <w:pPr>
        <w:pStyle w:val="Descripcin"/>
        <w:keepNext/>
        <w:jc w:val="left"/>
        <w:rPr>
          <w:sz w:val="24"/>
          <w:szCs w:val="24"/>
        </w:rPr>
      </w:pPr>
      <w:bookmarkStart w:id="113" w:name="_Ref514381211"/>
      <w:bookmarkStart w:id="114" w:name="_Toc514532427"/>
      <w:r w:rsidRPr="00804710">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38</w:t>
      </w:r>
      <w:r w:rsidR="00816E5A">
        <w:rPr>
          <w:sz w:val="24"/>
          <w:szCs w:val="24"/>
        </w:rPr>
        <w:fldChar w:fldCharType="end"/>
      </w:r>
      <w:bookmarkEnd w:id="113"/>
      <w:r w:rsidRPr="00804710">
        <w:rPr>
          <w:sz w:val="24"/>
          <w:szCs w:val="24"/>
        </w:rPr>
        <w:t xml:space="preserve">. Señal </w:t>
      </w:r>
      <w:r w:rsidR="0025257D" w:rsidRPr="00804710">
        <w:rPr>
          <w:sz w:val="24"/>
          <w:szCs w:val="24"/>
        </w:rPr>
        <w:t>a</w:t>
      </w:r>
      <w:r w:rsidRPr="00804710">
        <w:rPr>
          <w:sz w:val="24"/>
          <w:szCs w:val="24"/>
        </w:rPr>
        <w:t xml:space="preserve">dquirida por el </w:t>
      </w:r>
      <w:r w:rsidR="0025257D" w:rsidRPr="00804710">
        <w:rPr>
          <w:sz w:val="24"/>
          <w:szCs w:val="24"/>
        </w:rPr>
        <w:t>o</w:t>
      </w:r>
      <w:r w:rsidRPr="00804710">
        <w:rPr>
          <w:sz w:val="24"/>
          <w:szCs w:val="24"/>
        </w:rPr>
        <w:t>ximetro.</w:t>
      </w:r>
      <w:bookmarkEnd w:id="114"/>
    </w:p>
    <w:p w:rsidR="00326C1E" w:rsidRDefault="00693D81" w:rsidP="00326C1E">
      <w:pPr>
        <w:keepNext/>
        <w:jc w:val="center"/>
      </w:pPr>
      <w:r>
        <w:rPr>
          <w:noProof/>
          <w:lang w:eastAsia="es-CO"/>
        </w:rPr>
        <w:drawing>
          <wp:inline distT="0" distB="0" distL="0" distR="0" wp14:anchorId="5CC28B1C" wp14:editId="2E5FA862">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8">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Pr="00804710" w:rsidRDefault="00326C1E" w:rsidP="0025257D">
      <w:pPr>
        <w:pStyle w:val="Descripcin"/>
        <w:jc w:val="left"/>
        <w:rPr>
          <w:sz w:val="24"/>
          <w:szCs w:val="24"/>
        </w:rPr>
      </w:pPr>
      <w:r w:rsidRPr="00804710">
        <w:rPr>
          <w:sz w:val="24"/>
          <w:szCs w:val="24"/>
        </w:rPr>
        <w:t>Fuente: Autores</w:t>
      </w:r>
    </w:p>
    <w:p w:rsidR="00693D81"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FD1B51" w:rsidRPr="00804710">
        <w:rPr>
          <w:szCs w:val="24"/>
        </w:rPr>
        <w:t xml:space="preserve">Figura </w:t>
      </w:r>
      <w:r w:rsidR="00FD1B51">
        <w:rPr>
          <w:noProof/>
          <w:szCs w:val="24"/>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FD1B51" w:rsidRPr="00A515FE">
        <w:rPr>
          <w:szCs w:val="24"/>
        </w:rPr>
        <w:t xml:space="preserve">Tabla </w:t>
      </w:r>
      <w:r w:rsidR="00FD1B51">
        <w:rPr>
          <w:noProof/>
          <w:szCs w:val="24"/>
        </w:rPr>
        <w:t>6</w:t>
      </w:r>
      <w:r w:rsidR="009726D0">
        <w:fldChar w:fldCharType="end"/>
      </w:r>
      <w:r w:rsidRPr="00707FB7">
        <w:t>, recordando que esto varía dependiendo del paciente y de la calidad de vida que haya llevado. Es tomado de modelo un estudiante del proyecto.</w:t>
      </w:r>
    </w:p>
    <w:p w:rsidR="00693D81" w:rsidRPr="00A515FE" w:rsidRDefault="00693D81" w:rsidP="00A515FE">
      <w:pPr>
        <w:pStyle w:val="Descripcin"/>
        <w:keepNext/>
        <w:jc w:val="left"/>
        <w:rPr>
          <w:sz w:val="24"/>
          <w:szCs w:val="24"/>
        </w:rPr>
      </w:pPr>
      <w:bookmarkStart w:id="115" w:name="_Ref514381413"/>
      <w:bookmarkStart w:id="116" w:name="_Ref514381402"/>
      <w:bookmarkStart w:id="117" w:name="_Toc514532474"/>
      <w:r w:rsidRPr="00A515FE">
        <w:rPr>
          <w:sz w:val="24"/>
          <w:szCs w:val="24"/>
        </w:rPr>
        <w:t xml:space="preserve">Tabla </w:t>
      </w:r>
      <w:r w:rsidR="0012254C" w:rsidRPr="00A515FE">
        <w:rPr>
          <w:sz w:val="24"/>
          <w:szCs w:val="24"/>
        </w:rPr>
        <w:fldChar w:fldCharType="begin"/>
      </w:r>
      <w:r w:rsidR="0012254C" w:rsidRPr="00A515FE">
        <w:rPr>
          <w:sz w:val="24"/>
          <w:szCs w:val="24"/>
        </w:rPr>
        <w:instrText xml:space="preserve"> SEQ Tabla \* ARABIC </w:instrText>
      </w:r>
      <w:r w:rsidR="0012254C" w:rsidRPr="00A515FE">
        <w:rPr>
          <w:sz w:val="24"/>
          <w:szCs w:val="24"/>
        </w:rPr>
        <w:fldChar w:fldCharType="separate"/>
      </w:r>
      <w:r w:rsidR="00FD1B51">
        <w:rPr>
          <w:noProof/>
          <w:sz w:val="24"/>
          <w:szCs w:val="24"/>
        </w:rPr>
        <w:t>6</w:t>
      </w:r>
      <w:r w:rsidR="0012254C" w:rsidRPr="00A515FE">
        <w:rPr>
          <w:noProof/>
          <w:sz w:val="24"/>
          <w:szCs w:val="24"/>
        </w:rPr>
        <w:fldChar w:fldCharType="end"/>
      </w:r>
      <w:bookmarkEnd w:id="115"/>
      <w:r w:rsidRPr="00A515FE">
        <w:rPr>
          <w:sz w:val="24"/>
          <w:szCs w:val="24"/>
        </w:rPr>
        <w:t xml:space="preserve">  Características de la señal de oximetría</w:t>
      </w:r>
      <w:bookmarkEnd w:id="116"/>
      <w:bookmarkEnd w:id="117"/>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Alimentación oxí</w:t>
            </w:r>
            <w:r w:rsidR="00693D81" w:rsidRPr="008956D7">
              <w:rPr>
                <w:rFonts w:ascii="Calibri" w:eastAsia="Times New Roman" w:hAnsi="Calibri" w:cs="Calibri"/>
                <w:color w:val="000000"/>
                <w:sz w:val="22"/>
                <w:lang w:eastAsia="es-CO"/>
              </w:rPr>
              <w:t>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3.3 [v] </w:t>
            </w:r>
            <w:proofErr w:type="spellStart"/>
            <w:r w:rsidRPr="008956D7">
              <w:rPr>
                <w:rFonts w:ascii="Calibri" w:eastAsia="Times New Roman" w:hAnsi="Calibri" w:cs="Calibri"/>
                <w:color w:val="000000"/>
                <w:sz w:val="22"/>
                <w:lang w:eastAsia="es-CO"/>
              </w:rPr>
              <w:t>ó</w:t>
            </w:r>
            <w:proofErr w:type="spellEnd"/>
            <w:r w:rsidRPr="008956D7">
              <w:rPr>
                <w:rFonts w:ascii="Calibri" w:eastAsia="Times New Roman" w:hAnsi="Calibri" w:cs="Calibri"/>
                <w:color w:val="000000"/>
                <w:sz w:val="22"/>
                <w:lang w:eastAsia="es-CO"/>
              </w:rPr>
              <w:t xml:space="preserve">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A515FE">
            <w:pPr>
              <w:keepNext/>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Pr="00152395" w:rsidRDefault="00A515FE" w:rsidP="00152395">
      <w:pPr>
        <w:pStyle w:val="Descripcin"/>
        <w:rPr>
          <w:sz w:val="24"/>
          <w:szCs w:val="24"/>
          <w:highlight w:val="yellow"/>
        </w:rPr>
      </w:pPr>
      <w:r w:rsidRPr="00A515FE">
        <w:rPr>
          <w:sz w:val="24"/>
          <w:szCs w:val="24"/>
        </w:rPr>
        <w:t>Fuente: Autores</w:t>
      </w:r>
    </w:p>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009749FA">
        <w:rPr>
          <w:lang w:val="en-US"/>
        </w:rPr>
        <w:t>s</w:t>
      </w:r>
      <w:r w:rsidRPr="00A716E3">
        <w:rPr>
          <w:lang w:val="en-US"/>
        </w:rPr>
        <w:t>eñal</w:t>
      </w:r>
      <w:proofErr w:type="spellEnd"/>
      <w:r w:rsidRPr="00A716E3">
        <w:rPr>
          <w:lang w:val="en-US"/>
        </w:rPr>
        <w:t xml:space="preserve"> </w:t>
      </w:r>
    </w:p>
    <w:p w:rsidR="00ED0F9A" w:rsidRDefault="00ED0F9A" w:rsidP="00ED0F9A">
      <w:r>
        <w:t xml:space="preserve">Para la realización del corte de mínimo sangrado se puede procesar cualquiera de las dos opciones presentadas anteriormente. Por un lado, está la señal de electrocardiografía que analiza los potenciales eléctricos emitidos por el corazón y por el otro tenemos la </w:t>
      </w:r>
      <w:proofErr w:type="spellStart"/>
      <w:r>
        <w:t>fotopletismografía</w:t>
      </w:r>
      <w:proofErr w:type="spellEnd"/>
      <w:r>
        <w:t xml:space="preserve"> que </w:t>
      </w:r>
      <w:r>
        <w:lastRenderedPageBreak/>
        <w:t>analiza el flujo sanguíneo. A continuación, se mostrará el análisis llevado a cabo en cada tipo de señal.</w:t>
      </w:r>
    </w:p>
    <w:p w:rsidR="00B1626D" w:rsidRDefault="00B1626D" w:rsidP="00B1626D">
      <w:r w:rsidRPr="00577326">
        <w:rPr>
          <w:b/>
        </w:rPr>
        <w:t>Señal de electrocardiografía</w:t>
      </w:r>
      <w:r w:rsidR="00B744EA">
        <w:rPr>
          <w:b/>
        </w:rPr>
        <w:t>.</w:t>
      </w:r>
      <w:r>
        <w:t xml:space="preserve"> </w:t>
      </w:r>
      <w:r w:rsidR="00B8020E">
        <w:t xml:space="preserve">La </w:t>
      </w:r>
      <w:r w:rsidR="00B8020E">
        <w:fldChar w:fldCharType="begin"/>
      </w:r>
      <w:r w:rsidR="00B8020E">
        <w:instrText xml:space="preserve"> REF _Ref514516094 \h </w:instrText>
      </w:r>
      <w:r w:rsidR="00B8020E">
        <w:fldChar w:fldCharType="separate"/>
      </w:r>
      <w:r w:rsidR="00FD1B51" w:rsidRPr="00C02B6C">
        <w:rPr>
          <w:szCs w:val="24"/>
        </w:rPr>
        <w:t xml:space="preserve">Figura </w:t>
      </w:r>
      <w:r w:rsidR="00FD1B51">
        <w:rPr>
          <w:noProof/>
          <w:szCs w:val="24"/>
        </w:rPr>
        <w:t>39</w:t>
      </w:r>
      <w:r w:rsidR="00FD1B51" w:rsidRPr="00C02B6C">
        <w:rPr>
          <w:szCs w:val="24"/>
        </w:rPr>
        <w:t>. Señales Captadas Durante un Ciclo Cardiaco</w:t>
      </w:r>
      <w:r w:rsidR="00B8020E">
        <w:fldChar w:fldCharType="end"/>
      </w:r>
      <w:r>
        <w:t xml:space="preserve"> muestra los diferentes acontecimientos que se producen durante el ciclo cardíaco para el lado izquierdo del corazón. La curva superior representa un electrocardiograma, las tres curvas siguientes muestran los cambios de presión en la aorta, en el ventrículo izquierdo y en la aurícula izquierda, respectivamente. La quinta un </w:t>
      </w:r>
      <w:proofErr w:type="spellStart"/>
      <w:r>
        <w:t>fonocardiograma</w:t>
      </w:r>
      <w:proofErr w:type="spellEnd"/>
      <w:r>
        <w:t>, que es un registro de los ruidos que produce el corazón durante su función de bombeo y por ultimo esta la curva que representa los cambios del volumen ventricular izquierdo. (</w:t>
      </w:r>
      <w:proofErr w:type="spellStart"/>
      <w:r>
        <w:t>Guyton</w:t>
      </w:r>
      <w:proofErr w:type="spellEnd"/>
      <w:r>
        <w:t xml:space="preserve"> &amp; Hall, 2011).</w:t>
      </w:r>
    </w:p>
    <w:p w:rsidR="00ED0F9A" w:rsidRPr="00C02B6C" w:rsidRDefault="00ED0F9A" w:rsidP="00C02B6C">
      <w:pPr>
        <w:pStyle w:val="Descripcin"/>
        <w:keepNext/>
        <w:jc w:val="left"/>
        <w:rPr>
          <w:sz w:val="24"/>
          <w:szCs w:val="24"/>
        </w:rPr>
      </w:pPr>
      <w:bookmarkStart w:id="118" w:name="_Ref514516094"/>
      <w:bookmarkStart w:id="119" w:name="_Ref514381719"/>
      <w:bookmarkStart w:id="120" w:name="_Toc514532428"/>
      <w:r w:rsidRPr="00C02B6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39</w:t>
      </w:r>
      <w:r w:rsidR="00816E5A">
        <w:rPr>
          <w:sz w:val="24"/>
          <w:szCs w:val="24"/>
        </w:rPr>
        <w:fldChar w:fldCharType="end"/>
      </w:r>
      <w:bookmarkEnd w:id="119"/>
      <w:r w:rsidRPr="00C02B6C">
        <w:rPr>
          <w:sz w:val="24"/>
          <w:szCs w:val="24"/>
        </w:rPr>
        <w:t>. Señales Captadas Durante un Ciclo Cardiaco</w:t>
      </w:r>
      <w:bookmarkEnd w:id="118"/>
      <w:bookmarkEnd w:id="120"/>
    </w:p>
    <w:p w:rsidR="00C02B6C" w:rsidRDefault="003226EC" w:rsidP="00C02B6C">
      <w:pPr>
        <w:keepNext/>
        <w:jc w:val="center"/>
      </w:pPr>
      <w:r>
        <w:rPr>
          <w:noProof/>
          <w:lang w:eastAsia="es-CO"/>
        </w:rPr>
        <w:drawing>
          <wp:inline distT="0" distB="0" distL="0" distR="0" wp14:anchorId="26CB9111" wp14:editId="6A890E5E">
            <wp:extent cx="5550196" cy="4380230"/>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89091" cy="4410926"/>
                    </a:xfrm>
                    <a:prstGeom prst="rect">
                      <a:avLst/>
                    </a:prstGeom>
                    <a:noFill/>
                  </pic:spPr>
                </pic:pic>
              </a:graphicData>
            </a:graphic>
          </wp:inline>
        </w:drawing>
      </w:r>
    </w:p>
    <w:p w:rsidR="000268E4" w:rsidRDefault="006823FD" w:rsidP="00C02B6C">
      <w:pPr>
        <w:pStyle w:val="Descripcin"/>
        <w:jc w:val="left"/>
        <w:rPr>
          <w:sz w:val="24"/>
          <w:szCs w:val="24"/>
        </w:rPr>
      </w:pPr>
      <w:r>
        <w:rPr>
          <w:sz w:val="24"/>
          <w:szCs w:val="24"/>
        </w:rPr>
        <w:t>Fuente:</w:t>
      </w:r>
      <w:r w:rsidRPr="006823FD">
        <w:t xml:space="preserve"> </w:t>
      </w:r>
      <w:r w:rsidRPr="006823FD">
        <w:rPr>
          <w:sz w:val="24"/>
          <w:szCs w:val="24"/>
        </w:rPr>
        <w:t xml:space="preserve">(“Ciclo cardiaco y función ventricular,” </w:t>
      </w:r>
      <w:proofErr w:type="spellStart"/>
      <w:r w:rsidRPr="006823FD">
        <w:rPr>
          <w:sz w:val="24"/>
          <w:szCs w:val="24"/>
        </w:rPr>
        <w:t>n.d</w:t>
      </w:r>
      <w:proofErr w:type="spellEnd"/>
      <w:r w:rsidRPr="006823FD">
        <w:rPr>
          <w:sz w:val="24"/>
          <w:szCs w:val="24"/>
        </w:rPr>
        <w:t>.)</w:t>
      </w:r>
    </w:p>
    <w:p w:rsidR="002121B4" w:rsidRDefault="002121B4" w:rsidP="002121B4">
      <w:r>
        <w:lastRenderedPageBreak/>
        <w:t>En este trabajo sólo se considera relevante las curvas de presión y de electrocardiografía. Puesto que el valor máximo de flujo en los diferentes vasos sanguíneos coincide con la presión sistólica,</w:t>
      </w:r>
      <w:r w:rsidR="0090776E">
        <w:t xml:space="preserve"> como se aprecia en la </w:t>
      </w:r>
      <w:r w:rsidR="00DC748F">
        <w:fldChar w:fldCharType="begin"/>
      </w:r>
      <w:r w:rsidR="00DC748F">
        <w:instrText xml:space="preserve"> REF _Ref514381719 \h </w:instrText>
      </w:r>
      <w:r w:rsidR="00DC748F">
        <w:fldChar w:fldCharType="separate"/>
      </w:r>
      <w:r w:rsidR="00FD1B51" w:rsidRPr="00C02B6C">
        <w:rPr>
          <w:szCs w:val="24"/>
        </w:rPr>
        <w:t xml:space="preserve">Figura </w:t>
      </w:r>
      <w:r w:rsidR="00FD1B51">
        <w:rPr>
          <w:noProof/>
          <w:szCs w:val="24"/>
        </w:rPr>
        <w:t>39</w:t>
      </w:r>
      <w:r w:rsidR="00DC748F">
        <w:fldChar w:fldCharType="end"/>
      </w:r>
      <w:r w:rsidR="009E2557">
        <w:t>,</w:t>
      </w:r>
      <w:r>
        <w:t xml:space="preserve">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2121B4" w:rsidRDefault="002121B4" w:rsidP="002121B4">
      <w:r>
        <w:t xml:space="preserve">El complejo QRS es la característica dominante de la señal electrocardiográfica (ECG), y marca el inicio de la presión sístole, finalizando esta misma al término de la onda T. Por ésta razón se realiza la sincronización de la onda de corte de mínimo sangrado con la señal ECG, tomando como partida el periodo de esta señal que es aproximadamente de 0.8 s, con unas 75 BPS </w:t>
      </w:r>
      <w:proofErr w:type="spellStart"/>
      <w:r>
        <w:t>beats</w:t>
      </w:r>
      <w:proofErr w:type="spellEnd"/>
      <w:r>
        <w:t xml:space="preserve"> per minute (pulsos por minuto) considerando un paciente en reposo.</w:t>
      </w:r>
    </w:p>
    <w:p w:rsidR="002121B4" w:rsidRDefault="002121B4" w:rsidP="002121B4">
      <w:r>
        <w:t>El periodo de la señal de electrocardiografía se fracciona en el tiempo de contracción y de relajación,</w:t>
      </w:r>
      <w:r w:rsidR="00633BD0">
        <w:t xml:space="preserve"> como se observa en la </w:t>
      </w:r>
      <w:r w:rsidR="007530EE">
        <w:fldChar w:fldCharType="begin"/>
      </w:r>
      <w:r w:rsidR="007530EE">
        <w:instrText xml:space="preserve"> REF _Ref514381719 \h </w:instrText>
      </w:r>
      <w:r w:rsidR="007530EE">
        <w:fldChar w:fldCharType="separate"/>
      </w:r>
      <w:r w:rsidR="00FD1B51" w:rsidRPr="00C02B6C">
        <w:rPr>
          <w:szCs w:val="24"/>
        </w:rPr>
        <w:t xml:space="preserve">Figura </w:t>
      </w:r>
      <w:r w:rsidR="00FD1B51">
        <w:rPr>
          <w:noProof/>
          <w:szCs w:val="24"/>
        </w:rPr>
        <w:t>39</w:t>
      </w:r>
      <w:r w:rsidR="007530EE">
        <w:fldChar w:fldCharType="end"/>
      </w:r>
      <w:r>
        <w:t>, los ventrículos diástole están en reposo aproximadamente 0,6 s y los ventrículos sístole tiene su mayor amplitud durante aproximadamente unos 0,2 s. Eso quiere decir que el corazón pasa más tiempo en reposo que en trabajo.</w:t>
      </w:r>
    </w:p>
    <w:p w:rsidR="002121B4" w:rsidRDefault="002121B4" w:rsidP="002121B4">
      <w:r>
        <w:t xml:space="preserve">Tomando los datos anteriores y visualizando la gráfica de señales captadas durante un ciclo cardiaco, la presión sístole representa el 25% aproximadamente del periodo de la señal de electrocardiografía o ciclo cardiaco. Por tanto, el 75% aproximadamente, </w:t>
      </w:r>
      <w:r w:rsidR="005D456F">
        <w:t>corresponde al periodo diástole.</w:t>
      </w:r>
    </w:p>
    <w:p w:rsidR="002121B4" w:rsidRPr="002121B4" w:rsidRDefault="009041BD" w:rsidP="002121B4">
      <w:r>
        <w:t>Por ésta razón se realiza</w:t>
      </w:r>
      <w:r w:rsidR="002121B4">
        <w:t xml:space="preserve"> la sincronización de la onda de corte con la señal ECG; porque tiene características relevantes com</w:t>
      </w:r>
      <w:r w:rsidR="004D7D86">
        <w:t>o el complejo QRS que ayuda a la sincronía del</w:t>
      </w:r>
      <w:r w:rsidR="002121B4">
        <w:t xml:space="preserve"> corte de mínimo sangrado de la cual el control puede distinguir entre sístole y diástole, generando la onda de corte solamente en ésta </w:t>
      </w:r>
      <w:r w:rsidR="003210EF">
        <w:t xml:space="preserve">última fase ver </w:t>
      </w:r>
      <w:r w:rsidR="003210EF">
        <w:fldChar w:fldCharType="begin"/>
      </w:r>
      <w:r w:rsidR="003210EF">
        <w:instrText xml:space="preserve"> REF _Ref514516791 \h </w:instrText>
      </w:r>
      <w:r w:rsidR="003210EF">
        <w:fldChar w:fldCharType="separate"/>
      </w:r>
      <w:r w:rsidR="00FD1B51" w:rsidRPr="00C94830">
        <w:rPr>
          <w:szCs w:val="24"/>
        </w:rPr>
        <w:t xml:space="preserve">Figura </w:t>
      </w:r>
      <w:r w:rsidR="00FD1B51">
        <w:rPr>
          <w:noProof/>
          <w:szCs w:val="24"/>
        </w:rPr>
        <w:t>40</w:t>
      </w:r>
      <w:r w:rsidR="003210EF">
        <w:fldChar w:fldCharType="end"/>
      </w:r>
      <w:r w:rsidR="002121B4">
        <w:t>.</w:t>
      </w:r>
    </w:p>
    <w:p w:rsidR="00587E04" w:rsidRPr="00C94830" w:rsidRDefault="00587E04" w:rsidP="00587E04">
      <w:pPr>
        <w:pStyle w:val="Descripcin"/>
        <w:keepNext/>
        <w:jc w:val="left"/>
        <w:rPr>
          <w:sz w:val="24"/>
          <w:szCs w:val="24"/>
        </w:rPr>
      </w:pPr>
      <w:bookmarkStart w:id="121" w:name="_Ref514516791"/>
      <w:bookmarkStart w:id="122" w:name="_Toc514532429"/>
      <w:r w:rsidRPr="00C94830">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40</w:t>
      </w:r>
      <w:r w:rsidR="00816E5A">
        <w:rPr>
          <w:sz w:val="24"/>
          <w:szCs w:val="24"/>
        </w:rPr>
        <w:fldChar w:fldCharType="end"/>
      </w:r>
      <w:bookmarkEnd w:id="121"/>
      <w:r w:rsidRPr="00C94830">
        <w:rPr>
          <w:sz w:val="24"/>
          <w:szCs w:val="24"/>
        </w:rPr>
        <w:t xml:space="preserve">. </w:t>
      </w:r>
      <w:r w:rsidR="00C94830" w:rsidRPr="00C94830">
        <w:rPr>
          <w:sz w:val="24"/>
          <w:szCs w:val="24"/>
        </w:rPr>
        <w:t xml:space="preserve">Sincronización fase </w:t>
      </w:r>
      <w:r w:rsidR="00C94830" w:rsidRPr="005A7717">
        <w:rPr>
          <w:sz w:val="24"/>
          <w:szCs w:val="24"/>
        </w:rPr>
        <w:t>diastólica con onda de corte.</w:t>
      </w:r>
      <w:bookmarkEnd w:id="122"/>
    </w:p>
    <w:p w:rsidR="006A37D7" w:rsidRDefault="00FA523E" w:rsidP="005C0D69">
      <w:pPr>
        <w:keepNext/>
        <w:jc w:val="center"/>
      </w:pPr>
      <w:r w:rsidRPr="00D763AB">
        <w:rPr>
          <w:noProof/>
          <w:color w:val="538135" w:themeColor="accent6" w:themeShade="BF"/>
          <w:lang w:eastAsia="es-CO"/>
        </w:rPr>
        <w:drawing>
          <wp:inline distT="0" distB="0" distL="0" distR="0" wp14:anchorId="26F91A25" wp14:editId="3D6CC9CB">
            <wp:extent cx="4837814" cy="3155950"/>
            <wp:effectExtent l="0" t="0" r="1270" b="63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4849416" cy="3163519"/>
                    </a:xfrm>
                    <a:prstGeom prst="rect">
                      <a:avLst/>
                    </a:prstGeom>
                  </pic:spPr>
                </pic:pic>
              </a:graphicData>
            </a:graphic>
          </wp:inline>
        </w:drawing>
      </w:r>
    </w:p>
    <w:p w:rsidR="00FA523E" w:rsidRDefault="009F1598" w:rsidP="00587E04">
      <w:pPr>
        <w:pStyle w:val="Descripcin"/>
        <w:jc w:val="left"/>
        <w:rPr>
          <w:sz w:val="24"/>
          <w:szCs w:val="24"/>
        </w:rPr>
      </w:pPr>
      <w:r w:rsidRPr="009F1598">
        <w:rPr>
          <w:sz w:val="24"/>
          <w:szCs w:val="24"/>
        </w:rPr>
        <w:t>Fuente: (MARTINEZ, NIDIA EDITH PLATA, 2009)</w:t>
      </w:r>
    </w:p>
    <w:p w:rsidR="002C6511" w:rsidRDefault="002C6511" w:rsidP="002C6511">
      <w:r w:rsidRPr="00CE04E1">
        <w:rPr>
          <w:b/>
        </w:rPr>
        <w:t>Señal de Fotopletismografia</w:t>
      </w:r>
      <w:r w:rsidR="00807C12">
        <w:t>.</w:t>
      </w:r>
      <w:r>
        <w:t xml:space="preserve"> Para el análisis de la señal </w:t>
      </w:r>
      <w:proofErr w:type="spellStart"/>
      <w:r>
        <w:t>fotopletismografíca</w:t>
      </w:r>
      <w:proofErr w:type="spellEnd"/>
      <w:r>
        <w:t xml:space="preserve"> no es nada diferente, </w:t>
      </w:r>
      <w:r w:rsidR="00905832">
        <w:t xml:space="preserve">podemos observar en la </w:t>
      </w:r>
      <w:r w:rsidR="00905832">
        <w:fldChar w:fldCharType="begin"/>
      </w:r>
      <w:r w:rsidR="00905832">
        <w:instrText xml:space="preserve"> REF _Ref514382463 \h </w:instrText>
      </w:r>
      <w:r w:rsidR="00905832">
        <w:fldChar w:fldCharType="separate"/>
      </w:r>
      <w:r w:rsidR="00FD1B51" w:rsidRPr="00A8155D">
        <w:rPr>
          <w:szCs w:val="24"/>
        </w:rPr>
        <w:t xml:space="preserve">Figura </w:t>
      </w:r>
      <w:r w:rsidR="00FD1B51">
        <w:rPr>
          <w:noProof/>
          <w:szCs w:val="24"/>
        </w:rPr>
        <w:t>41</w:t>
      </w:r>
      <w:r w:rsidR="00905832">
        <w:fldChar w:fldCharType="end"/>
      </w:r>
      <w:r>
        <w:t xml:space="preserve"> diversas características de pulso entre la señal de electrocardiografía (ECG) color negro y fotopletismografia (PPG) en color azul, grabadas simultáneamente.</w:t>
      </w:r>
    </w:p>
    <w:p w:rsidR="00DE3BEA" w:rsidRPr="00DE3BEA" w:rsidRDefault="002C6511" w:rsidP="002C6511">
      <w:r>
        <w:t xml:space="preserve">Donde PPI, es la diferencia de tiempo entre las sucesiones de pico de la señal PPG; </w:t>
      </w:r>
      <w:proofErr w:type="spellStart"/>
      <w:r>
        <w:t>amplitude</w:t>
      </w:r>
      <w:proofErr w:type="spellEnd"/>
      <w:r>
        <w:t xml:space="preserve">, es la altura del pico sistólico desde el pie; </w:t>
      </w:r>
      <w:proofErr w:type="spellStart"/>
      <w:r>
        <w:t>slope</w:t>
      </w:r>
      <w:proofErr w:type="spellEnd"/>
      <w:r>
        <w:t xml:space="preserve">, es el pico máximo de la primera derivada de cada pulso del volumen de sangre; </w:t>
      </w:r>
      <w:proofErr w:type="spellStart"/>
      <w:r>
        <w:t>Tcrest</w:t>
      </w:r>
      <w:proofErr w:type="spellEnd"/>
      <w:r>
        <w:t xml:space="preserve">, tiempo necesario para alcanzar el punto máximo desde el pie del mismo pulso; </w:t>
      </w:r>
      <w:proofErr w:type="spellStart"/>
      <w:r>
        <w:t>Tdecay</w:t>
      </w:r>
      <w:proofErr w:type="spellEnd"/>
      <w:r>
        <w:t>, el tiempo necesario de la señal PPG para disminuir desde el pico hasta el pie del siguiente pulso; PTT, retraso de tiempo entre el pico de la onda QRS de la señal ECG y el pie del pulso de la señal PPG.(</w:t>
      </w:r>
      <w:proofErr w:type="spellStart"/>
      <w:r>
        <w:t>Selvaraj</w:t>
      </w:r>
      <w:proofErr w:type="spellEnd"/>
      <w:r>
        <w:t xml:space="preserve">, </w:t>
      </w:r>
      <w:proofErr w:type="spellStart"/>
      <w:r>
        <w:t>Jaryal</w:t>
      </w:r>
      <w:proofErr w:type="spellEnd"/>
      <w:r>
        <w:t xml:space="preserve">, </w:t>
      </w:r>
      <w:proofErr w:type="spellStart"/>
      <w:r>
        <w:t>Santhosh</w:t>
      </w:r>
      <w:proofErr w:type="spellEnd"/>
      <w:r>
        <w:t xml:space="preserve">, </w:t>
      </w:r>
      <w:proofErr w:type="spellStart"/>
      <w:r>
        <w:t>Deepak</w:t>
      </w:r>
      <w:proofErr w:type="spellEnd"/>
      <w:r>
        <w:t xml:space="preserve">, &amp; </w:t>
      </w:r>
      <w:proofErr w:type="spellStart"/>
      <w:r>
        <w:t>Anand</w:t>
      </w:r>
      <w:proofErr w:type="spellEnd"/>
      <w:r>
        <w:t>, 2009).</w:t>
      </w:r>
    </w:p>
    <w:p w:rsidR="00FA523E" w:rsidRPr="00FA523E" w:rsidRDefault="00FA523E" w:rsidP="005E7716">
      <w:pPr>
        <w:ind w:firstLine="0"/>
        <w:rPr>
          <w:sz w:val="22"/>
        </w:rPr>
      </w:pPr>
    </w:p>
    <w:p w:rsidR="0013731B" w:rsidRPr="00A8155D" w:rsidRDefault="0013731B" w:rsidP="00A8155D">
      <w:pPr>
        <w:pStyle w:val="Descripcin"/>
        <w:keepNext/>
        <w:jc w:val="left"/>
        <w:rPr>
          <w:sz w:val="24"/>
          <w:szCs w:val="24"/>
        </w:rPr>
      </w:pPr>
      <w:bookmarkStart w:id="123" w:name="_Ref514382463"/>
      <w:bookmarkStart w:id="124" w:name="_Toc514532430"/>
      <w:r w:rsidRPr="00A8155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41</w:t>
      </w:r>
      <w:r w:rsidR="00816E5A">
        <w:rPr>
          <w:sz w:val="24"/>
          <w:szCs w:val="24"/>
        </w:rPr>
        <w:fldChar w:fldCharType="end"/>
      </w:r>
      <w:bookmarkEnd w:id="123"/>
      <w:r w:rsidRPr="00A8155D">
        <w:rPr>
          <w:sz w:val="24"/>
          <w:szCs w:val="24"/>
        </w:rPr>
        <w:t>. Señal ECG y Oximetría Simultáneamente</w:t>
      </w:r>
      <w:bookmarkEnd w:id="124"/>
    </w:p>
    <w:p w:rsidR="00A8155D" w:rsidRDefault="001D4121" w:rsidP="00A8155D">
      <w:pPr>
        <w:keepNext/>
        <w:jc w:val="center"/>
      </w:pPr>
      <w:r>
        <w:rPr>
          <w:noProof/>
          <w:sz w:val="23"/>
          <w:szCs w:val="23"/>
          <w:lang w:eastAsia="es-CO"/>
        </w:rPr>
        <w:drawing>
          <wp:inline distT="0" distB="0" distL="0" distR="0" wp14:anchorId="11864E1C" wp14:editId="686F4815">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51">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A8155D" w:rsidRDefault="00C1652A" w:rsidP="00A8155D">
      <w:pPr>
        <w:pStyle w:val="Descripcin"/>
        <w:jc w:val="left"/>
        <w:rPr>
          <w:sz w:val="24"/>
          <w:szCs w:val="24"/>
        </w:rPr>
      </w:pPr>
      <w:r>
        <w:rPr>
          <w:sz w:val="24"/>
          <w:szCs w:val="24"/>
        </w:rPr>
        <w:t xml:space="preserve">Fuente: </w:t>
      </w:r>
      <w:r w:rsidRPr="00C1652A">
        <w:rPr>
          <w:sz w:val="24"/>
          <w:szCs w:val="24"/>
        </w:rPr>
        <w:t>(</w:t>
      </w:r>
      <w:proofErr w:type="spellStart"/>
      <w:r w:rsidRPr="00C1652A">
        <w:rPr>
          <w:sz w:val="24"/>
          <w:szCs w:val="24"/>
        </w:rPr>
        <w:t>Selvaraj</w:t>
      </w:r>
      <w:proofErr w:type="spellEnd"/>
      <w:r w:rsidRPr="00C1652A">
        <w:rPr>
          <w:sz w:val="24"/>
          <w:szCs w:val="24"/>
        </w:rPr>
        <w:t xml:space="preserve"> et al., 2009)</w:t>
      </w:r>
    </w:p>
    <w:p w:rsidR="00FA523E" w:rsidRDefault="00FA523E" w:rsidP="00FA523E">
      <w:r>
        <w:t xml:space="preserve">Gracias a que el desfase presente entre las señales PTT se mantiene a lo largo de la onda, es posible caracterizar el corte de mínimo sangrado, partiendo de la señal de oximetría y derivando de esta la presión sistólica y diastólica necesarias para nuestro corte de mínimo sangrado.  </w:t>
      </w:r>
    </w:p>
    <w:p w:rsidR="00FA523E" w:rsidRDefault="00FA523E" w:rsidP="00FA523E">
      <w:r>
        <w:t xml:space="preserve">En este caso el comienzo de la presión sístole tiene lugar al inicio o pie de la señal </w:t>
      </w:r>
      <w:proofErr w:type="spellStart"/>
      <w:r>
        <w:t>fotopletismografíca</w:t>
      </w:r>
      <w:proofErr w:type="spellEnd"/>
      <w:r>
        <w:t xml:space="preserve"> (PPG) y, finaliza término medio de esta misma. Por ésta razón se realizó la sincronización de la onda de corte de mínimo sangrado con la señal PPG, tomando de referencia de igual forma el pico más alto sabiendo la diferencia con el pico QRS de la señal ECG es apr</w:t>
      </w:r>
      <w:r w:rsidR="0013288D">
        <w:t>o</w:t>
      </w:r>
      <w:r w:rsidR="00B633DF">
        <w:t xml:space="preserve">ximadamente 0.5 s. Ver </w:t>
      </w:r>
      <w:r w:rsidR="00B633DF">
        <w:fldChar w:fldCharType="begin"/>
      </w:r>
      <w:r w:rsidR="00B633DF">
        <w:instrText xml:space="preserve"> REF _Ref514383145 \h </w:instrText>
      </w:r>
      <w:r w:rsidR="00B633DF">
        <w:fldChar w:fldCharType="separate"/>
      </w:r>
      <w:r w:rsidR="00FD1B51" w:rsidRPr="00CC68F6">
        <w:rPr>
          <w:szCs w:val="24"/>
        </w:rPr>
        <w:t xml:space="preserve">Figura </w:t>
      </w:r>
      <w:r w:rsidR="00FD1B51">
        <w:rPr>
          <w:noProof/>
          <w:szCs w:val="24"/>
        </w:rPr>
        <w:t>42</w:t>
      </w:r>
      <w:r w:rsidR="00B633DF">
        <w:fldChar w:fldCharType="end"/>
      </w:r>
      <w:r>
        <w:t xml:space="preserve"> de gran simi</w:t>
      </w:r>
      <w:r w:rsidR="00B633DF">
        <w:t xml:space="preserve">litud a la señal de la </w:t>
      </w:r>
      <w:r w:rsidR="00B633DF">
        <w:fldChar w:fldCharType="begin"/>
      </w:r>
      <w:r w:rsidR="00B633DF">
        <w:instrText xml:space="preserve"> REF _Ref514382463 \h </w:instrText>
      </w:r>
      <w:r w:rsidR="00B633DF">
        <w:fldChar w:fldCharType="separate"/>
      </w:r>
      <w:r w:rsidR="00FD1B51" w:rsidRPr="00A8155D">
        <w:rPr>
          <w:szCs w:val="24"/>
        </w:rPr>
        <w:t xml:space="preserve">Figura </w:t>
      </w:r>
      <w:r w:rsidR="00FD1B51">
        <w:rPr>
          <w:noProof/>
          <w:szCs w:val="24"/>
        </w:rPr>
        <w:t>41</w:t>
      </w:r>
      <w:r w:rsidR="00B633DF">
        <w:fldChar w:fldCharType="end"/>
      </w:r>
      <w:r>
        <w:t>.</w:t>
      </w:r>
    </w:p>
    <w:p w:rsidR="00674A3D" w:rsidRPr="00CC68F6" w:rsidRDefault="00674A3D" w:rsidP="00CC68F6">
      <w:pPr>
        <w:pStyle w:val="Descripcin"/>
        <w:keepNext/>
        <w:jc w:val="left"/>
        <w:rPr>
          <w:sz w:val="24"/>
          <w:szCs w:val="24"/>
        </w:rPr>
      </w:pPr>
      <w:bookmarkStart w:id="125" w:name="_Ref514383145"/>
      <w:bookmarkStart w:id="126" w:name="_Toc514532431"/>
      <w:r w:rsidRPr="00CC68F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42</w:t>
      </w:r>
      <w:r w:rsidR="00816E5A">
        <w:rPr>
          <w:sz w:val="24"/>
          <w:szCs w:val="24"/>
        </w:rPr>
        <w:fldChar w:fldCharType="end"/>
      </w:r>
      <w:bookmarkEnd w:id="125"/>
      <w:r w:rsidRPr="00CC68F6">
        <w:rPr>
          <w:sz w:val="24"/>
          <w:szCs w:val="24"/>
        </w:rPr>
        <w:t>. Señal ECG y de Oximetría adquiridas simultáneamente.</w:t>
      </w:r>
      <w:bookmarkEnd w:id="126"/>
    </w:p>
    <w:p w:rsidR="00CC68F6" w:rsidRDefault="0013288D" w:rsidP="00CC68F6">
      <w:pPr>
        <w:keepNext/>
        <w:jc w:val="center"/>
      </w:pPr>
      <w:r>
        <w:rPr>
          <w:noProof/>
          <w:lang w:eastAsia="es-CO"/>
        </w:rPr>
        <w:drawing>
          <wp:inline distT="0" distB="0" distL="0" distR="0" wp14:anchorId="102D4B83" wp14:editId="34B69A10">
            <wp:extent cx="5717512" cy="246634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sfase.PNG"/>
                    <pic:cNvPicPr/>
                  </pic:nvPicPr>
                  <pic:blipFill>
                    <a:blip r:embed="rId52">
                      <a:extLst>
                        <a:ext uri="{28A0092B-C50C-407E-A947-70E740481C1C}">
                          <a14:useLocalDpi xmlns:a14="http://schemas.microsoft.com/office/drawing/2010/main" val="0"/>
                        </a:ext>
                      </a:extLst>
                    </a:blip>
                    <a:stretch>
                      <a:fillRect/>
                    </a:stretch>
                  </pic:blipFill>
                  <pic:spPr>
                    <a:xfrm>
                      <a:off x="0" y="0"/>
                      <a:ext cx="5730714" cy="2472035"/>
                    </a:xfrm>
                    <a:prstGeom prst="rect">
                      <a:avLst/>
                    </a:prstGeom>
                  </pic:spPr>
                </pic:pic>
              </a:graphicData>
            </a:graphic>
          </wp:inline>
        </w:drawing>
      </w:r>
    </w:p>
    <w:p w:rsidR="001D4121" w:rsidRPr="00CC68F6" w:rsidRDefault="00CC68F6" w:rsidP="00CC68F6">
      <w:pPr>
        <w:pStyle w:val="Descripcin"/>
        <w:jc w:val="left"/>
        <w:rPr>
          <w:rFonts w:eastAsiaTheme="minorEastAsia" w:cs="Times New Roman"/>
          <w:sz w:val="24"/>
          <w:szCs w:val="24"/>
        </w:rPr>
      </w:pPr>
      <w:r w:rsidRPr="00CC68F6">
        <w:rPr>
          <w:sz w:val="24"/>
          <w:szCs w:val="24"/>
        </w:rPr>
        <w:t>Fuente: Autores</w:t>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FD1B51" w:rsidRPr="00FD1B51">
        <w:rPr>
          <w:rFonts w:ascii="Times New Roman" w:hAnsi="Times New Roman" w:cs="Times New Roman"/>
        </w:rPr>
        <w:t xml:space="preserve">Figura </w:t>
      </w:r>
      <w:r w:rsidR="00FD1B51" w:rsidRPr="00FD1B51">
        <w:rPr>
          <w:rFonts w:ascii="Times New Roman" w:hAnsi="Times New Roman" w:cs="Times New Roman"/>
          <w:noProof/>
        </w:rPr>
        <w:t>43</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Pr="004B5119" w:rsidRDefault="006B3637" w:rsidP="004B5119">
      <w:pPr>
        <w:pStyle w:val="Descripcin"/>
        <w:keepNext/>
        <w:jc w:val="left"/>
        <w:rPr>
          <w:sz w:val="24"/>
          <w:szCs w:val="24"/>
        </w:rPr>
      </w:pPr>
      <w:bookmarkStart w:id="127" w:name="_Ref514383347"/>
      <w:bookmarkStart w:id="128" w:name="_Toc514532432"/>
      <w:r w:rsidRPr="004B511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43</w:t>
      </w:r>
      <w:r w:rsidR="00816E5A">
        <w:rPr>
          <w:sz w:val="24"/>
          <w:szCs w:val="24"/>
        </w:rPr>
        <w:fldChar w:fldCharType="end"/>
      </w:r>
      <w:bookmarkEnd w:id="127"/>
      <w:r w:rsidRPr="004B5119">
        <w:rPr>
          <w:sz w:val="24"/>
          <w:szCs w:val="24"/>
        </w:rPr>
        <w:t>. Diagrama de Pines del PIC16F688</w:t>
      </w:r>
      <w:bookmarkEnd w:id="128"/>
    </w:p>
    <w:p w:rsidR="004B5119" w:rsidRDefault="001D4121" w:rsidP="004B5119">
      <w:pPr>
        <w:keepNext/>
        <w:jc w:val="center"/>
      </w:pPr>
      <w:r w:rsidRPr="00AC2BB1">
        <w:rPr>
          <w:rFonts w:cs="Times New Roman"/>
          <w:noProof/>
          <w:sz w:val="22"/>
          <w:lang w:eastAsia="es-CO"/>
        </w:rPr>
        <w:drawing>
          <wp:inline distT="0" distB="0" distL="0" distR="0" wp14:anchorId="5C411780" wp14:editId="482F7279">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53">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Default="00A109EA" w:rsidP="004B5119">
      <w:pPr>
        <w:pStyle w:val="Descripcin"/>
        <w:jc w:val="left"/>
        <w:rPr>
          <w:sz w:val="24"/>
          <w:szCs w:val="24"/>
        </w:rPr>
      </w:pPr>
      <w:r>
        <w:rPr>
          <w:sz w:val="24"/>
          <w:szCs w:val="24"/>
        </w:rPr>
        <w:t>Fuente:</w:t>
      </w:r>
      <w:r w:rsidRPr="00A109EA">
        <w:t xml:space="preserve"> </w:t>
      </w:r>
      <w:r w:rsidRPr="00A109EA">
        <w:rPr>
          <w:sz w:val="24"/>
          <w:szCs w:val="24"/>
        </w:rPr>
        <w:t>(</w:t>
      </w:r>
      <w:proofErr w:type="spellStart"/>
      <w:r w:rsidRPr="00A109EA">
        <w:rPr>
          <w:sz w:val="24"/>
          <w:szCs w:val="24"/>
        </w:rPr>
        <w:t>Microcontrollers</w:t>
      </w:r>
      <w:proofErr w:type="spellEnd"/>
      <w:r w:rsidRPr="00A109EA">
        <w:rPr>
          <w:sz w:val="24"/>
          <w:szCs w:val="24"/>
        </w:rPr>
        <w:t xml:space="preserve"> &amp; </w:t>
      </w:r>
      <w:proofErr w:type="spellStart"/>
      <w:r w:rsidRPr="00A109EA">
        <w:rPr>
          <w:sz w:val="24"/>
          <w:szCs w:val="24"/>
        </w:rPr>
        <w:t>Technology</w:t>
      </w:r>
      <w:proofErr w:type="spellEnd"/>
      <w:r w:rsidRPr="00A109EA">
        <w:rPr>
          <w:sz w:val="24"/>
          <w:szCs w:val="24"/>
        </w:rPr>
        <w:t>, 2007)</w:t>
      </w:r>
    </w:p>
    <w:p w:rsidR="003A7B26" w:rsidRDefault="003A7B26" w:rsidP="003A7B26">
      <w:r>
        <w:t xml:space="preserve">El conversor analógico digital permite la conversión de una señal de entrada analógica a una representación </w:t>
      </w:r>
      <w:r w:rsidR="00D641D1">
        <w:t>binaria de 10 bits.</w:t>
      </w:r>
    </w:p>
    <w:p w:rsidR="003A7B26" w:rsidRDefault="003A7B26" w:rsidP="003A7B26">
      <w: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3A7B26" w:rsidRPr="003A7B26" w:rsidRDefault="003A7B26" w:rsidP="003A7B26">
      <w:r>
        <w:t>Resolución: Mínimo valor de lectura. viene definido por la siguiente relación.</w:t>
      </w:r>
    </w:p>
    <w:p w:rsidR="001D4121" w:rsidRPr="00AC2BB1" w:rsidRDefault="001D4121" w:rsidP="001D4121">
      <w:pPr>
        <w:spacing w:line="240" w:lineRule="auto"/>
        <w:rPr>
          <w:rFonts w:cs="Times New Roman"/>
          <w:sz w:val="22"/>
        </w:rPr>
      </w:pP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w:t>
      </w:r>
      <w:proofErr w:type="spellStart"/>
      <w:r w:rsidRPr="00942E92">
        <w:rPr>
          <w:rFonts w:cs="Times New Roman"/>
          <w:i/>
          <w:szCs w:val="24"/>
        </w:rPr>
        <w:t>Tad</w:t>
      </w:r>
      <w:proofErr w:type="spellEnd"/>
      <w:r w:rsidRPr="00942E92">
        <w:rPr>
          <w:rFonts w:cs="Times New Roman"/>
          <w:i/>
          <w:szCs w:val="24"/>
        </w:rPr>
        <w:t>):</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dirigir el </w:t>
      </w:r>
      <w:r w:rsidRPr="00942E92">
        <w:rPr>
          <w:rFonts w:eastAsiaTheme="minorEastAsia" w:cs="Times New Roman"/>
          <w:szCs w:val="24"/>
          <w:lang w:val="es-419"/>
        </w:rPr>
        <w:lastRenderedPageBreak/>
        <w:t xml:space="preserve">funcionamiento del Conversor A/D. La rutina señalada fue escrita en lenguaje de programación C, utilizando como editor de texto PIC C </w:t>
      </w:r>
      <w:proofErr w:type="spellStart"/>
      <w:r w:rsidRPr="00942E92">
        <w:rPr>
          <w:rFonts w:eastAsiaTheme="minorEastAsia" w:cs="Times New Roman"/>
          <w:szCs w:val="24"/>
          <w:lang w:val="es-419"/>
        </w:rPr>
        <w:t>Compiler</w:t>
      </w:r>
      <w:proofErr w:type="spellEnd"/>
      <w:r w:rsidRPr="00942E92">
        <w:rPr>
          <w:rFonts w:eastAsiaTheme="minorEastAsia" w:cs="Times New Roman"/>
          <w:szCs w:val="24"/>
          <w:lang w:val="es-419"/>
        </w:rPr>
        <w:t xml:space="preserve">. </w:t>
      </w:r>
    </w:p>
    <w:p w:rsidR="001D4121" w:rsidRPr="00942E92" w:rsidRDefault="001D4121" w:rsidP="00942E92">
      <w:pPr>
        <w:rPr>
          <w:rFonts w:cs="Times New Roman"/>
          <w:szCs w:val="24"/>
        </w:rPr>
      </w:pPr>
      <w:r w:rsidRPr="009E18D5">
        <w:rPr>
          <w:rFonts w:cs="Times New Roman"/>
          <w:b/>
          <w:i/>
          <w:szCs w:val="24"/>
        </w:rPr>
        <w:t xml:space="preserve">PIC C </w:t>
      </w:r>
      <w:proofErr w:type="spellStart"/>
      <w:r w:rsidRPr="009E18D5">
        <w:rPr>
          <w:rFonts w:cs="Times New Roman"/>
          <w:b/>
          <w:i/>
          <w:szCs w:val="24"/>
        </w:rPr>
        <w:t>Compiler</w:t>
      </w:r>
      <w:proofErr w:type="spellEnd"/>
      <w:r w:rsidR="00F35858">
        <w:rPr>
          <w:rFonts w:cs="Times New Roman"/>
          <w:szCs w:val="24"/>
        </w:rPr>
        <w:t xml:space="preserve"> es un inteligente y</w:t>
      </w:r>
      <w:r w:rsidRPr="00942E92">
        <w:rPr>
          <w:rFonts w:cs="Times New Roman"/>
          <w:szCs w:val="24"/>
        </w:rPr>
        <w:t xml:space="preserve"> optimizado compilador C</w:t>
      </w:r>
      <w:r w:rsidR="004C503C">
        <w:rPr>
          <w:rFonts w:cs="Times New Roman"/>
          <w:szCs w:val="24"/>
        </w:rPr>
        <w:t>,</w:t>
      </w:r>
      <w:r w:rsidRPr="00942E92">
        <w:rPr>
          <w:rFonts w:cs="Times New Roman"/>
          <w:szCs w:val="24"/>
        </w:rPr>
        <w:t xml:space="preserve">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 xml:space="preserve">ramar microcontroladores PIC </w:t>
      </w:r>
      <w:proofErr w:type="gramStart"/>
      <w:r w:rsidR="00AC64EE">
        <w:rPr>
          <w:rFonts w:cs="Times New Roman"/>
          <w:szCs w:val="24"/>
        </w:rPr>
        <w:t>(.</w:t>
      </w:r>
      <w:r w:rsidRPr="009E18D5">
        <w:rPr>
          <w:rFonts w:cs="Times New Roman"/>
          <w:szCs w:val="24"/>
        </w:rPr>
        <w:t>HEX</w:t>
      </w:r>
      <w:proofErr w:type="gramEnd"/>
      <w:r w:rsidRPr="009E18D5">
        <w:rPr>
          <w:rFonts w:cs="Times New Roman"/>
          <w:szCs w:val="24"/>
        </w:rPr>
        <w:t xml:space="preserve">).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129" w:name="_Ref514409512"/>
      <w:bookmarkStart w:id="130" w:name="_Toc514532376"/>
      <w:r>
        <w:lastRenderedPageBreak/>
        <w:t>Control de Potencia</w:t>
      </w:r>
      <w:bookmarkEnd w:id="129"/>
      <w:bookmarkEnd w:id="130"/>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FD1B51" w:rsidRPr="00FD1B51">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 xml:space="preserve">Temperatura de Funcionamiento entre -40Cº y 150 </w:t>
      </w:r>
      <w:proofErr w:type="spellStart"/>
      <w:r w:rsidRPr="005C6135">
        <w:rPr>
          <w:rStyle w:val="nfasis"/>
          <w:i/>
        </w:rPr>
        <w:t>Cº</w:t>
      </w:r>
      <w:proofErr w:type="spellEnd"/>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Pr="00410285" w:rsidRDefault="009E18D5" w:rsidP="00410285">
      <w:pPr>
        <w:pStyle w:val="Descripcin"/>
        <w:keepNext/>
        <w:jc w:val="left"/>
        <w:rPr>
          <w:sz w:val="24"/>
          <w:szCs w:val="24"/>
        </w:rPr>
      </w:pPr>
      <w:bookmarkStart w:id="131" w:name="_Ref514384602"/>
      <w:bookmarkStart w:id="132" w:name="_Toc514532433"/>
      <w:r w:rsidRPr="0041028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44</w:t>
      </w:r>
      <w:r w:rsidR="00816E5A">
        <w:rPr>
          <w:sz w:val="24"/>
          <w:szCs w:val="24"/>
        </w:rPr>
        <w:fldChar w:fldCharType="end"/>
      </w:r>
      <w:bookmarkEnd w:id="131"/>
      <w:r w:rsidRPr="00410285">
        <w:rPr>
          <w:sz w:val="24"/>
          <w:szCs w:val="24"/>
        </w:rPr>
        <w:t>. Diagrama de Bloques Para el</w:t>
      </w:r>
      <w:r w:rsidR="00E57FE3" w:rsidRPr="00410285">
        <w:rPr>
          <w:sz w:val="24"/>
          <w:szCs w:val="24"/>
        </w:rPr>
        <w:t xml:space="preserve"> Sistema de Control de Potencia</w:t>
      </w:r>
      <w:bookmarkEnd w:id="132"/>
    </w:p>
    <w:p w:rsidR="00410285" w:rsidRDefault="009E18D5" w:rsidP="00410285">
      <w:pPr>
        <w:keepNext/>
        <w:jc w:val="left"/>
      </w:pPr>
      <w:r>
        <w:rPr>
          <w:noProof/>
          <w:lang w:eastAsia="es-CO"/>
        </w:rPr>
        <w:drawing>
          <wp:inline distT="0" distB="0" distL="0" distR="0" wp14:anchorId="5F477827" wp14:editId="53D95518">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4">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314471" w:rsidRPr="00410285" w:rsidRDefault="00410285" w:rsidP="00410285">
      <w:pPr>
        <w:pStyle w:val="Descripcin"/>
        <w:jc w:val="left"/>
        <w:rPr>
          <w:sz w:val="24"/>
          <w:szCs w:val="24"/>
        </w:rPr>
      </w:pPr>
      <w:r w:rsidRPr="00410285">
        <w:rPr>
          <w:sz w:val="24"/>
          <w:szCs w:val="24"/>
        </w:rPr>
        <w:t>Fuente: Autores</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D932DD"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D1B51">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D932DD"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D932DD"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Pr="001F5632" w:rsidRDefault="009E18D5" w:rsidP="001F5632">
      <w:pPr>
        <w:pStyle w:val="Descripcin"/>
        <w:keepNext/>
        <w:jc w:val="left"/>
        <w:rPr>
          <w:sz w:val="24"/>
          <w:szCs w:val="24"/>
        </w:rPr>
      </w:pPr>
      <w:bookmarkStart w:id="133" w:name="_Ref514384463"/>
      <w:bookmarkStart w:id="134" w:name="_Toc514532434"/>
      <w:r w:rsidRPr="001F563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45</w:t>
      </w:r>
      <w:r w:rsidR="00816E5A">
        <w:rPr>
          <w:sz w:val="24"/>
          <w:szCs w:val="24"/>
        </w:rPr>
        <w:fldChar w:fldCharType="end"/>
      </w:r>
      <w:bookmarkEnd w:id="133"/>
      <w:r w:rsidRPr="001F5632">
        <w:rPr>
          <w:sz w:val="24"/>
          <w:szCs w:val="24"/>
        </w:rPr>
        <w:t>. Regulación y Control de Potencia DC</w:t>
      </w:r>
      <w:bookmarkEnd w:id="134"/>
    </w:p>
    <w:p w:rsidR="001F5632" w:rsidRDefault="00593CE9" w:rsidP="001F5632">
      <w:pPr>
        <w:keepNext/>
        <w:jc w:val="center"/>
      </w:pPr>
      <w:r>
        <w:rPr>
          <w:noProof/>
          <w:lang w:eastAsia="es-CO"/>
        </w:rPr>
        <w:drawing>
          <wp:inline distT="0" distB="0" distL="0" distR="0" wp14:anchorId="53A26D42" wp14:editId="19465A44">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5">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593CE9" w:rsidRPr="001F5632" w:rsidRDefault="001F5632" w:rsidP="001F5632">
      <w:pPr>
        <w:pStyle w:val="Descripcin"/>
        <w:jc w:val="left"/>
        <w:rPr>
          <w:sz w:val="24"/>
          <w:szCs w:val="24"/>
        </w:rPr>
      </w:pPr>
      <w:r w:rsidRPr="001F5632">
        <w:rPr>
          <w:sz w:val="24"/>
          <w:szCs w:val="24"/>
        </w:rPr>
        <w:t>Fuente: Autores</w:t>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FD1B51" w:rsidRPr="001F5632">
        <w:rPr>
          <w:szCs w:val="24"/>
        </w:rPr>
        <w:t xml:space="preserve">Figura </w:t>
      </w:r>
      <w:r w:rsidR="00FD1B51">
        <w:rPr>
          <w:noProof/>
          <w:szCs w:val="24"/>
        </w:rPr>
        <w:t>45</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 xml:space="preserve">en la salida del aparato </w:t>
      </w:r>
      <w:r w:rsidR="004A118D">
        <w:t>electro quirúrgico</w:t>
      </w:r>
      <w:r w:rsidR="00FB2842">
        <w:t>.</w:t>
      </w:r>
    </w:p>
    <w:p w:rsidR="00627F73" w:rsidRPr="008D3E6D" w:rsidRDefault="00627F73" w:rsidP="00627F73">
      <w:pPr>
        <w:pStyle w:val="Ttulo4"/>
        <w:rPr>
          <w:vanish/>
          <w:specVanish/>
        </w:rPr>
      </w:pPr>
      <w:r>
        <w:lastRenderedPageBreak/>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135" w:name="_Toc514532377"/>
      <w:r>
        <w:t>Alimentación</w:t>
      </w:r>
      <w:bookmarkEnd w:id="135"/>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w:t>
      </w:r>
      <w:r w:rsidR="00141E67">
        <w:lastRenderedPageBreak/>
        <w:t xml:space="preserve">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FD1B51">
        <w:t>3.3.4</w:t>
      </w:r>
      <w:r w:rsidR="00141E67">
        <w:fldChar w:fldCharType="end"/>
      </w:r>
      <w:r w:rsidR="002735EF">
        <w:t>.</w:t>
      </w:r>
    </w:p>
    <w:p w:rsidR="009C31B5" w:rsidRPr="009C31B5" w:rsidRDefault="00CC718B" w:rsidP="00090C0C">
      <w:pPr>
        <w:pStyle w:val="Ttulo2"/>
      </w:pPr>
      <w:bookmarkStart w:id="136" w:name="_Toc514532378"/>
      <w:r>
        <w:t xml:space="preserve">Funcionamiento </w:t>
      </w:r>
      <w:r w:rsidR="0053744A">
        <w:t xml:space="preserve">del </w:t>
      </w:r>
      <w:r>
        <w:t>electrobisturí</w:t>
      </w:r>
      <w:bookmarkEnd w:id="136"/>
    </w:p>
    <w:p w:rsidR="002158F0" w:rsidRPr="00A072A9" w:rsidRDefault="002158F0" w:rsidP="00A072A9">
      <w:pPr>
        <w:pStyle w:val="Descripcin"/>
        <w:keepNext/>
        <w:jc w:val="left"/>
        <w:rPr>
          <w:sz w:val="24"/>
          <w:szCs w:val="24"/>
        </w:rPr>
      </w:pPr>
      <w:bookmarkStart w:id="137" w:name="_Ref514384622"/>
      <w:bookmarkStart w:id="138" w:name="_Toc514532435"/>
      <w:r w:rsidRPr="00A072A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46</w:t>
      </w:r>
      <w:r w:rsidR="00816E5A">
        <w:rPr>
          <w:sz w:val="24"/>
          <w:szCs w:val="24"/>
        </w:rPr>
        <w:fldChar w:fldCharType="end"/>
      </w:r>
      <w:bookmarkEnd w:id="137"/>
      <w:r w:rsidRPr="00A072A9">
        <w:rPr>
          <w:sz w:val="24"/>
          <w:szCs w:val="24"/>
        </w:rPr>
        <w:t>. Representación del Funcionamiento</w:t>
      </w:r>
      <w:r w:rsidR="00DA176A" w:rsidRPr="00A072A9">
        <w:rPr>
          <w:sz w:val="24"/>
          <w:szCs w:val="24"/>
        </w:rPr>
        <w:t xml:space="preserve"> del Equipo</w:t>
      </w:r>
      <w:bookmarkEnd w:id="138"/>
    </w:p>
    <w:p w:rsidR="00A072A9" w:rsidRDefault="0053744A" w:rsidP="00A072A9">
      <w:pPr>
        <w:keepNext/>
        <w:jc w:val="center"/>
      </w:pPr>
      <w:r>
        <w:rPr>
          <w:noProof/>
          <w:lang w:eastAsia="es-CO"/>
        </w:rPr>
        <w:drawing>
          <wp:inline distT="0" distB="0" distL="0" distR="0" wp14:anchorId="3B019BA6" wp14:editId="47BD0AF1">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Pr="00A072A9" w:rsidRDefault="00A072A9" w:rsidP="00A072A9">
      <w:pPr>
        <w:pStyle w:val="Descripcin"/>
        <w:jc w:val="left"/>
        <w:rPr>
          <w:sz w:val="24"/>
          <w:szCs w:val="24"/>
        </w:rPr>
      </w:pPr>
      <w:r w:rsidRPr="00A072A9">
        <w:rPr>
          <w:sz w:val="24"/>
          <w:szCs w:val="24"/>
        </w:rPr>
        <w:t>Fuente: Autores</w:t>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FD1B51" w:rsidRPr="00FD1B51">
        <w:t xml:space="preserve">Figura </w:t>
      </w:r>
      <w:r w:rsidR="00FD1B51" w:rsidRPr="00FD1B51">
        <w:rPr>
          <w:noProof/>
        </w:rPr>
        <w:t>46</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Pr="00A778B8" w:rsidRDefault="00F54A6B" w:rsidP="00A778B8">
      <w:pPr>
        <w:pStyle w:val="Descripcin"/>
        <w:keepNext/>
        <w:jc w:val="left"/>
        <w:rPr>
          <w:sz w:val="24"/>
          <w:szCs w:val="24"/>
        </w:rPr>
      </w:pPr>
      <w:bookmarkStart w:id="139" w:name="_Toc514532436"/>
      <w:r w:rsidRPr="00A778B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47</w:t>
      </w:r>
      <w:r w:rsidR="00816E5A">
        <w:rPr>
          <w:sz w:val="24"/>
          <w:szCs w:val="24"/>
        </w:rPr>
        <w:fldChar w:fldCharType="end"/>
      </w:r>
      <w:r w:rsidRPr="00A778B8">
        <w:rPr>
          <w:sz w:val="24"/>
          <w:szCs w:val="24"/>
        </w:rPr>
        <w:t>. Placa de Retorno de dos Secciones Conductoras.</w:t>
      </w:r>
      <w:bookmarkEnd w:id="139"/>
    </w:p>
    <w:p w:rsidR="00FB5637" w:rsidRDefault="0053744A" w:rsidP="00FB5637">
      <w:pPr>
        <w:keepNext/>
        <w:jc w:val="center"/>
      </w:pPr>
      <w:r>
        <w:rPr>
          <w:noProof/>
          <w:lang w:eastAsia="es-CO"/>
        </w:rPr>
        <w:drawing>
          <wp:inline distT="0" distB="0" distL="0" distR="0" wp14:anchorId="3A599F03" wp14:editId="1B35F94E">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FB5637" w:rsidRPr="005A79A7" w:rsidRDefault="00A778B8" w:rsidP="005A79A7">
      <w:pPr>
        <w:pStyle w:val="Descripcin"/>
        <w:jc w:val="left"/>
        <w:rPr>
          <w:sz w:val="24"/>
          <w:szCs w:val="24"/>
        </w:rPr>
      </w:pPr>
      <w:r w:rsidRPr="00A778B8">
        <w:rPr>
          <w:sz w:val="24"/>
          <w:szCs w:val="24"/>
        </w:rPr>
        <w:t>Fuente: Autores</w:t>
      </w:r>
    </w:p>
    <w:p w:rsidR="0053744A" w:rsidRDefault="0053744A" w:rsidP="0053744A">
      <w:r>
        <w:lastRenderedPageBreak/>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FD1B51" w:rsidRPr="00E71861">
        <w:rPr>
          <w:szCs w:val="24"/>
        </w:rPr>
        <w:t xml:space="preserve">Figura </w:t>
      </w:r>
      <w:r w:rsidR="00FD1B51">
        <w:rPr>
          <w:noProof/>
          <w:szCs w:val="24"/>
        </w:rPr>
        <w:t>48</w:t>
      </w:r>
      <w:r w:rsidR="00F54A6B">
        <w:fldChar w:fldCharType="end"/>
      </w:r>
      <w:r w:rsidR="00F54A6B">
        <w:t>, en</w:t>
      </w:r>
      <w:r>
        <w:t xml:space="preserve"> la pantalla para indicarle al operario que debe colocar correctamente la placa de retorno.</w:t>
      </w:r>
    </w:p>
    <w:p w:rsidR="00F54A6B" w:rsidRPr="00E71861" w:rsidRDefault="00F54A6B" w:rsidP="00766ECE">
      <w:pPr>
        <w:pStyle w:val="Descripcin"/>
        <w:keepNext/>
        <w:jc w:val="left"/>
        <w:rPr>
          <w:sz w:val="24"/>
          <w:szCs w:val="24"/>
        </w:rPr>
      </w:pPr>
      <w:bookmarkStart w:id="140" w:name="_Ref514400921"/>
      <w:bookmarkStart w:id="141" w:name="_Toc514532437"/>
      <w:r w:rsidRPr="00E7186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48</w:t>
      </w:r>
      <w:r w:rsidR="00816E5A">
        <w:rPr>
          <w:sz w:val="24"/>
          <w:szCs w:val="24"/>
        </w:rPr>
        <w:fldChar w:fldCharType="end"/>
      </w:r>
      <w:bookmarkEnd w:id="140"/>
      <w:r w:rsidRPr="00E71861">
        <w:rPr>
          <w:sz w:val="24"/>
          <w:szCs w:val="24"/>
        </w:rPr>
        <w:t>. Advertencia Placa de Retorno Ausente o Mal Puesta.</w:t>
      </w:r>
      <w:bookmarkEnd w:id="141"/>
    </w:p>
    <w:p w:rsidR="00B42057" w:rsidRDefault="0053744A" w:rsidP="00B42057">
      <w:pPr>
        <w:keepNext/>
        <w:jc w:val="center"/>
      </w:pPr>
      <w:r>
        <w:rPr>
          <w:noProof/>
          <w:lang w:eastAsia="es-CO"/>
        </w:rPr>
        <w:drawing>
          <wp:inline distT="0" distB="0" distL="0" distR="0" wp14:anchorId="00A9D632" wp14:editId="0E8AD9C4">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Pr="00321DFE" w:rsidRDefault="00B42057" w:rsidP="00321DFE">
      <w:pPr>
        <w:pStyle w:val="Descripcin"/>
        <w:jc w:val="left"/>
        <w:rPr>
          <w:sz w:val="24"/>
          <w:szCs w:val="24"/>
        </w:rPr>
      </w:pPr>
      <w:r w:rsidRPr="00E71861">
        <w:rPr>
          <w:sz w:val="24"/>
          <w:szCs w:val="24"/>
        </w:rPr>
        <w:t>Fuente: Autores</w:t>
      </w: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FD1B51" w:rsidRPr="002726FB">
        <w:rPr>
          <w:szCs w:val="24"/>
        </w:rPr>
        <w:t xml:space="preserve">Figura </w:t>
      </w:r>
      <w:r w:rsidR="00FD1B51">
        <w:rPr>
          <w:noProof/>
          <w:szCs w:val="24"/>
        </w:rPr>
        <w:t>49</w:t>
      </w:r>
      <w:r w:rsidR="006464E7">
        <w:fldChar w:fldCharType="end"/>
      </w:r>
      <w:r w:rsidR="00E53946">
        <w:t>.</w:t>
      </w:r>
    </w:p>
    <w:p w:rsidR="00272D57" w:rsidRPr="002726FB" w:rsidRDefault="00272D57" w:rsidP="002726FB">
      <w:pPr>
        <w:pStyle w:val="Descripcin"/>
        <w:keepNext/>
        <w:jc w:val="left"/>
        <w:rPr>
          <w:sz w:val="24"/>
          <w:szCs w:val="24"/>
        </w:rPr>
      </w:pPr>
      <w:bookmarkStart w:id="142" w:name="_Ref514408063"/>
      <w:bookmarkStart w:id="143" w:name="_Toc514532438"/>
      <w:r w:rsidRPr="002726FB">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49</w:t>
      </w:r>
      <w:r w:rsidR="00816E5A">
        <w:rPr>
          <w:sz w:val="24"/>
          <w:szCs w:val="24"/>
        </w:rPr>
        <w:fldChar w:fldCharType="end"/>
      </w:r>
      <w:bookmarkEnd w:id="142"/>
      <w:r w:rsidRPr="002726FB">
        <w:rPr>
          <w:sz w:val="24"/>
          <w:szCs w:val="24"/>
        </w:rPr>
        <w:t xml:space="preserve">. Lápiz de </w:t>
      </w:r>
      <w:r w:rsidR="00041868" w:rsidRPr="002726FB">
        <w:rPr>
          <w:sz w:val="24"/>
          <w:szCs w:val="24"/>
        </w:rPr>
        <w:t>Electrocirugía</w:t>
      </w:r>
      <w:r w:rsidRPr="002726FB">
        <w:rPr>
          <w:sz w:val="24"/>
          <w:szCs w:val="24"/>
        </w:rPr>
        <w:t>.</w:t>
      </w:r>
      <w:bookmarkEnd w:id="143"/>
      <w:r w:rsidRPr="002726FB">
        <w:rPr>
          <w:sz w:val="24"/>
          <w:szCs w:val="24"/>
        </w:rPr>
        <w:t xml:space="preserve"> </w:t>
      </w:r>
    </w:p>
    <w:p w:rsidR="002726FB" w:rsidRDefault="0053744A" w:rsidP="002726FB">
      <w:pPr>
        <w:keepNext/>
        <w:jc w:val="center"/>
      </w:pPr>
      <w:r>
        <w:rPr>
          <w:noProof/>
          <w:lang w:eastAsia="es-CO"/>
        </w:rPr>
        <w:drawing>
          <wp:inline distT="0" distB="0" distL="0" distR="0" wp14:anchorId="7FD0DE03" wp14:editId="0AE20C12">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Pr="002726FB" w:rsidRDefault="002726FB" w:rsidP="002726FB">
      <w:pPr>
        <w:pStyle w:val="Descripcin"/>
        <w:jc w:val="left"/>
        <w:rPr>
          <w:sz w:val="24"/>
          <w:szCs w:val="24"/>
        </w:rPr>
      </w:pPr>
      <w:r w:rsidRPr="002726FB">
        <w:rPr>
          <w:sz w:val="24"/>
          <w:szCs w:val="24"/>
        </w:rPr>
        <w:t>Fuente: Autores</w:t>
      </w:r>
    </w:p>
    <w:p w:rsidR="00C63B78" w:rsidRDefault="00D348FA" w:rsidP="00902F2E">
      <w:r>
        <w:t>En el</w:t>
      </w:r>
      <w:r w:rsidR="0053744A">
        <w:t xml:space="preserve"> momento que el operario presione alguno de los dos botones, se realiza el cálculo de voltaje necesario a la salida del electrodo activo para obtener la potencia marcada en la pantalla </w:t>
      </w:r>
      <w:r w:rsidR="0053744A">
        <w:lastRenderedPageBreak/>
        <w:t>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D10CDC" w:rsidRDefault="00C63B78" w:rsidP="00D10CDC">
      <w:pPr>
        <w:pStyle w:val="Ttulo2"/>
      </w:pPr>
      <w:bookmarkStart w:id="144" w:name="_Toc514532379"/>
      <w:r w:rsidRPr="000F10AA">
        <w:t>Diseño industrial del equipo</w:t>
      </w:r>
      <w:r>
        <w:t>.</w:t>
      </w:r>
      <w:bookmarkEnd w:id="144"/>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C33D2" w:rsidRPr="008C33D2" w:rsidRDefault="008E3372" w:rsidP="008C33D2">
      <w:pPr>
        <w:pStyle w:val="Descripcin"/>
        <w:keepNext/>
        <w:jc w:val="left"/>
        <w:rPr>
          <w:sz w:val="24"/>
          <w:szCs w:val="24"/>
        </w:rPr>
      </w:pPr>
      <w:bookmarkStart w:id="145" w:name="_Toc514532439"/>
      <w:r w:rsidRPr="0097558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50</w:t>
      </w:r>
      <w:r w:rsidR="00816E5A">
        <w:rPr>
          <w:sz w:val="24"/>
          <w:szCs w:val="24"/>
        </w:rPr>
        <w:fldChar w:fldCharType="end"/>
      </w:r>
      <w:r w:rsidRPr="00975583">
        <w:rPr>
          <w:sz w:val="24"/>
          <w:szCs w:val="24"/>
        </w:rPr>
        <w:t>. Vist</w:t>
      </w:r>
      <w:r w:rsidR="005F3212" w:rsidRPr="00975583">
        <w:rPr>
          <w:sz w:val="24"/>
          <w:szCs w:val="24"/>
        </w:rPr>
        <w:t>a isométrica del equipo.</w:t>
      </w:r>
      <w:bookmarkEnd w:id="145"/>
    </w:p>
    <w:p w:rsidR="00975583" w:rsidRDefault="002039A6" w:rsidP="00975583">
      <w:pPr>
        <w:keepNext/>
        <w:jc w:val="center"/>
      </w:pPr>
      <w:r>
        <w:rPr>
          <w:noProof/>
          <w:lang w:eastAsia="es-CO"/>
        </w:rPr>
        <w:drawing>
          <wp:inline distT="0" distB="0" distL="0" distR="0" wp14:anchorId="1CF5CADC" wp14:editId="1C7415DE">
            <wp:extent cx="5986131" cy="2625725"/>
            <wp:effectExtent l="0" t="0" r="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rotWithShape="1">
                    <a:blip r:embed="rId60" cstate="print">
                      <a:extLst>
                        <a:ext uri="{28A0092B-C50C-407E-A947-70E740481C1C}">
                          <a14:useLocalDpi xmlns:a14="http://schemas.microsoft.com/office/drawing/2010/main" val="0"/>
                        </a:ext>
                      </a:extLst>
                    </a:blip>
                    <a:srcRect t="9947" b="4783"/>
                    <a:stretch/>
                  </pic:blipFill>
                  <pic:spPr bwMode="auto">
                    <a:xfrm>
                      <a:off x="0" y="0"/>
                      <a:ext cx="6003276" cy="2633245"/>
                    </a:xfrm>
                    <a:prstGeom prst="rect">
                      <a:avLst/>
                    </a:prstGeom>
                    <a:ln>
                      <a:noFill/>
                    </a:ln>
                    <a:extLst>
                      <a:ext uri="{53640926-AAD7-44D8-BBD7-CCE9431645EC}">
                        <a14:shadowObscured xmlns:a14="http://schemas.microsoft.com/office/drawing/2010/main"/>
                      </a:ext>
                    </a:extLst>
                  </pic:spPr>
                </pic:pic>
              </a:graphicData>
            </a:graphic>
          </wp:inline>
        </w:drawing>
      </w:r>
    </w:p>
    <w:p w:rsidR="00C412B1" w:rsidRPr="00975583" w:rsidRDefault="00975583" w:rsidP="00975583">
      <w:pPr>
        <w:pStyle w:val="Descripcin"/>
        <w:jc w:val="left"/>
        <w:rPr>
          <w:sz w:val="24"/>
          <w:szCs w:val="24"/>
        </w:rPr>
      </w:pPr>
      <w:r>
        <w:rPr>
          <w:sz w:val="24"/>
          <w:szCs w:val="24"/>
        </w:rPr>
        <w:t>Fuente: Autores</w:t>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B4117D">
        <w:t xml:space="preserve"> Franco </w:t>
      </w:r>
      <w:proofErr w:type="spellStart"/>
      <w:r w:rsidR="00B4117D">
        <w:t>Mateus</w:t>
      </w:r>
      <w:proofErr w:type="spellEnd"/>
      <w:r w:rsidR="00F72A39" w:rsidRPr="00012EF9">
        <w:t xml:space="preserve"> y </w:t>
      </w:r>
      <w:r w:rsidR="00F72A39" w:rsidRPr="00E67A5E">
        <w:t>Diego</w:t>
      </w:r>
      <w:r w:rsidR="00E4304B">
        <w:t xml:space="preserve"> Alberto Cañas Pinto</w:t>
      </w:r>
      <w:r w:rsidR="007A5EFE">
        <w:t>,</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procedimientos quirúrgicos </w:t>
      </w:r>
      <w:r w:rsidR="00326BB4">
        <w:t>(veterinarias y clínicas)</w:t>
      </w:r>
      <w:r w:rsidR="00801FD6">
        <w:t xml:space="preserve"> y consultas</w:t>
      </w:r>
      <w:r w:rsidR="00730295">
        <w:t xml:space="preserve"> que se realizaron a médicos </w:t>
      </w:r>
      <w:r w:rsidR="00730295">
        <w:lastRenderedPageBreak/>
        <w:t>cirujanos</w:t>
      </w:r>
      <w:r w:rsidR="00801FD6">
        <w:t xml:space="preserve">, </w:t>
      </w:r>
      <w:r w:rsidR="00CC361F">
        <w:t>las consultas realizadas se basan</w:t>
      </w:r>
      <w:r w:rsidR="00793A69">
        <w:t xml:space="preserve"> en las preguntas de la encuesta</w:t>
      </w:r>
      <w:r w:rsidR="00FF414C">
        <w:t xml:space="preserve"> base</w:t>
      </w:r>
      <w:r w:rsidR="00231F9D">
        <w:t xml:space="preserve"> realizada en conjunto con los diseñadores industriales.</w:t>
      </w:r>
    </w:p>
    <w:p w:rsidR="002C79B9" w:rsidRPr="002C79B9" w:rsidRDefault="008733C3" w:rsidP="00C62CF9">
      <w:pPr>
        <w:pStyle w:val="Ttulo3"/>
      </w:pPr>
      <w:bookmarkStart w:id="146" w:name="_Toc514532380"/>
      <w:r>
        <w:t>Diseño de interfaz del u</w:t>
      </w:r>
      <w:r w:rsidR="00BD796D">
        <w:t>suario</w:t>
      </w:r>
      <w:bookmarkEnd w:id="146"/>
    </w:p>
    <w:p w:rsidR="00EF0971" w:rsidRDefault="00252606" w:rsidP="00784480">
      <w:r>
        <w:t>Se cuenta con una pantalla táctil resistiva de 7 pulgadas</w:t>
      </w:r>
      <w:r w:rsidR="001D5374">
        <w:t xml:space="preserve"> </w:t>
      </w:r>
      <w:r w:rsidR="00397642">
        <w:t xml:space="preserve">marca </w:t>
      </w:r>
      <w:proofErr w:type="spellStart"/>
      <w:r w:rsidR="00397642">
        <w:t>Nextion</w:t>
      </w:r>
      <w:proofErr w:type="spellEnd"/>
      <w:r w:rsidR="00397642">
        <w:t xml:space="preserve"> </w:t>
      </w:r>
      <w:r w:rsidR="001D5374" w:rsidRPr="001D5374">
        <w:t>NX8048T070</w:t>
      </w:r>
      <w:r w:rsidR="00397642">
        <w:t xml:space="preserve"> de la empresa </w:t>
      </w:r>
      <w:proofErr w:type="spellStart"/>
      <w:r w:rsidR="00397642">
        <w:t>Itead</w:t>
      </w:r>
      <w:proofErr w:type="spellEnd"/>
      <w:r>
        <w:t xml:space="preserve">,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r w:rsidR="001C2991">
        <w:t xml:space="preserve"> Todo el</w:t>
      </w:r>
      <w:r w:rsidR="005865F4">
        <w:t xml:space="preserve"> diseño </w:t>
      </w:r>
      <w:r w:rsidR="00813A87">
        <w:t xml:space="preserve">gráfico </w:t>
      </w:r>
      <w:r w:rsidR="005865F4">
        <w:t>de la pantalla se realiza</w:t>
      </w:r>
      <w:r w:rsidR="001C2991">
        <w:t xml:space="preserve"> desde cero con ayuda</w:t>
      </w:r>
      <w:r w:rsidR="00DD0FD8">
        <w:t xml:space="preserve"> del software Adobe </w:t>
      </w:r>
      <w:proofErr w:type="spellStart"/>
      <w:r w:rsidR="00DD0FD8">
        <w:t>Illustrador</w:t>
      </w:r>
      <w:proofErr w:type="spellEnd"/>
      <w:r w:rsidR="006C0368">
        <w:t xml:space="preserve"> con el apoyo de los diseñadores industriales antes mencionados</w:t>
      </w:r>
      <w:r w:rsidR="00363CA2">
        <w:t>, la funcionalidad</w:t>
      </w:r>
      <w:r w:rsidR="00543B70">
        <w:t xml:space="preserve"> de la pantalla se realiza gracias al IDE que el propio fabricante ofrece, </w:t>
      </w:r>
      <w:r w:rsidR="00BF3499">
        <w:t>la comunicación de la pantalla con el resto de componentes se lleva a cabo por</w:t>
      </w:r>
      <w:r w:rsidR="008F0DC3">
        <w:t xml:space="preserve"> comunicación serial por</w:t>
      </w:r>
      <w:r w:rsidR="00BF3499">
        <w:t xml:space="preserve"> medio de protocolo RS-232</w:t>
      </w:r>
      <w:r w:rsidR="006C0368">
        <w:t>.</w:t>
      </w:r>
    </w:p>
    <w:p w:rsidR="00C96085" w:rsidRPr="00E15AE3" w:rsidRDefault="00C96085" w:rsidP="00C96085">
      <w:pPr>
        <w:pStyle w:val="Descripcin"/>
        <w:keepNext/>
        <w:rPr>
          <w:sz w:val="24"/>
          <w:szCs w:val="24"/>
        </w:rPr>
      </w:pPr>
      <w:bookmarkStart w:id="147" w:name="_Toc514532440"/>
      <w:r w:rsidRPr="00E15AE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51</w:t>
      </w:r>
      <w:r w:rsidR="00816E5A">
        <w:rPr>
          <w:sz w:val="24"/>
          <w:szCs w:val="24"/>
        </w:rPr>
        <w:fldChar w:fldCharType="end"/>
      </w:r>
      <w:r w:rsidR="00771EAA" w:rsidRPr="00E15AE3">
        <w:rPr>
          <w:sz w:val="24"/>
          <w:szCs w:val="24"/>
        </w:rPr>
        <w:t xml:space="preserve">. </w:t>
      </w:r>
      <w:r w:rsidR="008C6AB7" w:rsidRPr="00E15AE3">
        <w:rPr>
          <w:sz w:val="24"/>
          <w:szCs w:val="24"/>
        </w:rPr>
        <w:t>Equipo</w:t>
      </w:r>
      <w:r w:rsidR="00303101" w:rsidRPr="00E15AE3">
        <w:rPr>
          <w:sz w:val="24"/>
          <w:szCs w:val="24"/>
        </w:rPr>
        <w:t xml:space="preserve"> </w:t>
      </w:r>
      <w:r w:rsidR="008C6AB7" w:rsidRPr="00E15AE3">
        <w:rPr>
          <w:sz w:val="24"/>
          <w:szCs w:val="24"/>
        </w:rPr>
        <w:t xml:space="preserve">con pantalla </w:t>
      </w:r>
      <w:r w:rsidR="00303101" w:rsidRPr="00E15AE3">
        <w:rPr>
          <w:sz w:val="24"/>
          <w:szCs w:val="24"/>
        </w:rPr>
        <w:t>principal</w:t>
      </w:r>
      <w:r w:rsidR="008C6AB7" w:rsidRPr="00E15AE3">
        <w:rPr>
          <w:sz w:val="24"/>
          <w:szCs w:val="24"/>
        </w:rPr>
        <w:t xml:space="preserve"> encendida.</w:t>
      </w:r>
      <w:bookmarkEnd w:id="147"/>
    </w:p>
    <w:p w:rsidR="00784C1C" w:rsidRDefault="00EF0971" w:rsidP="00784C1C">
      <w:pPr>
        <w:keepNext/>
      </w:pPr>
      <w:r>
        <w:rPr>
          <w:noProof/>
          <w:lang w:eastAsia="es-CO"/>
        </w:rPr>
        <w:drawing>
          <wp:inline distT="0" distB="0" distL="0" distR="0" wp14:anchorId="2C77A51D" wp14:editId="05061D9C">
            <wp:extent cx="5901055" cy="2530549"/>
            <wp:effectExtent l="0" t="0" r="4445" b="31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61" cstate="print">
                      <a:extLst>
                        <a:ext uri="{28A0092B-C50C-407E-A947-70E740481C1C}">
                          <a14:useLocalDpi xmlns:a14="http://schemas.microsoft.com/office/drawing/2010/main" val="0"/>
                        </a:ext>
                      </a:extLst>
                    </a:blip>
                    <a:srcRect l="4922" t="7128" r="2580" b="4531"/>
                    <a:stretch/>
                  </pic:blipFill>
                  <pic:spPr bwMode="auto">
                    <a:xfrm>
                      <a:off x="0" y="0"/>
                      <a:ext cx="5921658" cy="2539384"/>
                    </a:xfrm>
                    <a:prstGeom prst="rect">
                      <a:avLst/>
                    </a:prstGeom>
                    <a:ln>
                      <a:noFill/>
                    </a:ln>
                    <a:extLst>
                      <a:ext uri="{53640926-AAD7-44D8-BBD7-CCE9431645EC}">
                        <a14:shadowObscured xmlns:a14="http://schemas.microsoft.com/office/drawing/2010/main"/>
                      </a:ext>
                    </a:extLst>
                  </pic:spPr>
                </pic:pic>
              </a:graphicData>
            </a:graphic>
          </wp:inline>
        </w:drawing>
      </w:r>
    </w:p>
    <w:p w:rsidR="00784C1C" w:rsidRPr="00E15AE3" w:rsidRDefault="00784C1C" w:rsidP="00784C1C">
      <w:pPr>
        <w:pStyle w:val="Descripcin"/>
        <w:rPr>
          <w:sz w:val="24"/>
          <w:szCs w:val="24"/>
        </w:rPr>
      </w:pPr>
      <w:r w:rsidRPr="00E15AE3">
        <w:rPr>
          <w:sz w:val="24"/>
          <w:szCs w:val="24"/>
        </w:rPr>
        <w:t xml:space="preserve">Fuente: Autores </w:t>
      </w:r>
    </w:p>
    <w:p w:rsidR="00714FA9" w:rsidRDefault="00745BC4" w:rsidP="00E35F08">
      <w:r>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FD1B51" w:rsidRPr="002D7CC3">
        <w:rPr>
          <w:szCs w:val="24"/>
        </w:rPr>
        <w:t xml:space="preserve">Figura </w:t>
      </w:r>
      <w:r w:rsidR="00FD1B51">
        <w:rPr>
          <w:noProof/>
          <w:szCs w:val="24"/>
        </w:rPr>
        <w:t>52</w:t>
      </w:r>
      <w:r w:rsidR="00104948">
        <w:fldChar w:fldCharType="end"/>
      </w:r>
      <w:r>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El modo de corte MinDo sólo se puede</w:t>
      </w:r>
      <w:r w:rsidR="00964A04">
        <w:t xml:space="preserve"> seleccionar, siempre y cuando el icono MinDo se encuentre </w:t>
      </w:r>
      <w:r w:rsidR="00F566C4">
        <w:t>en verde, lo cual indica que el m</w:t>
      </w:r>
      <w:r w:rsidR="00EE7DA6">
        <w:t>ódulo</w:t>
      </w:r>
      <w:r w:rsidR="00F566C4">
        <w:t xml:space="preserve"> se encuentra conectado y funcionando.</w:t>
      </w:r>
    </w:p>
    <w:p w:rsidR="00430309" w:rsidRPr="002D7CC3" w:rsidRDefault="006021FF" w:rsidP="002D7CC3">
      <w:pPr>
        <w:pStyle w:val="Descripcin"/>
        <w:rPr>
          <w:sz w:val="24"/>
          <w:szCs w:val="24"/>
        </w:rPr>
      </w:pPr>
      <w:bookmarkStart w:id="148" w:name="_Ref514459485"/>
      <w:bookmarkStart w:id="149" w:name="_Toc514532441"/>
      <w:r w:rsidRPr="002D7CC3">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52</w:t>
      </w:r>
      <w:r w:rsidR="00816E5A">
        <w:rPr>
          <w:sz w:val="24"/>
          <w:szCs w:val="24"/>
        </w:rPr>
        <w:fldChar w:fldCharType="end"/>
      </w:r>
      <w:bookmarkEnd w:id="148"/>
      <w:r w:rsidRPr="002D7CC3">
        <w:rPr>
          <w:sz w:val="24"/>
          <w:szCs w:val="24"/>
        </w:rPr>
        <w:t>.</w:t>
      </w:r>
      <w:r w:rsidR="005818FF" w:rsidRPr="002D7CC3">
        <w:rPr>
          <w:sz w:val="24"/>
          <w:szCs w:val="24"/>
        </w:rPr>
        <w:t xml:space="preserve"> </w:t>
      </w:r>
      <w:r w:rsidR="00375FAD" w:rsidRPr="002D7CC3">
        <w:rPr>
          <w:sz w:val="24"/>
          <w:szCs w:val="24"/>
        </w:rPr>
        <w:t xml:space="preserve">Menú </w:t>
      </w:r>
      <w:r w:rsidR="00CD7BA4" w:rsidRPr="002D7CC3">
        <w:rPr>
          <w:sz w:val="24"/>
          <w:szCs w:val="24"/>
        </w:rPr>
        <w:t>“</w:t>
      </w:r>
      <w:r w:rsidR="005A1BA4" w:rsidRPr="002D7CC3">
        <w:rPr>
          <w:sz w:val="24"/>
          <w:szCs w:val="24"/>
        </w:rPr>
        <w:t>H</w:t>
      </w:r>
      <w:r w:rsidR="00375FAD" w:rsidRPr="002D7CC3">
        <w:rPr>
          <w:sz w:val="24"/>
          <w:szCs w:val="24"/>
        </w:rPr>
        <w:t>ome</w:t>
      </w:r>
      <w:r w:rsidR="00CD7BA4" w:rsidRPr="002D7CC3">
        <w:rPr>
          <w:sz w:val="24"/>
          <w:szCs w:val="24"/>
        </w:rPr>
        <w:t>”</w:t>
      </w:r>
      <w:r w:rsidR="00866C05" w:rsidRPr="002D7CC3">
        <w:rPr>
          <w:sz w:val="24"/>
          <w:szCs w:val="24"/>
        </w:rPr>
        <w:t xml:space="preserve"> del Electrobisturi.</w:t>
      </w:r>
      <w:bookmarkEnd w:id="149"/>
    </w:p>
    <w:p w:rsidR="002D7CC3" w:rsidRDefault="00282CC8" w:rsidP="002D7CC3">
      <w:pPr>
        <w:keepNext/>
        <w:jc w:val="center"/>
      </w:pPr>
      <w:r>
        <w:rPr>
          <w:noProof/>
          <w:lang w:eastAsia="es-CO"/>
        </w:rPr>
        <w:drawing>
          <wp:inline distT="0" distB="0" distL="0" distR="0" wp14:anchorId="56AA9581" wp14:editId="693659AA">
            <wp:extent cx="5514626" cy="240295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a:extLst>
                        <a:ext uri="{28A0092B-C50C-407E-A947-70E740481C1C}">
                          <a14:useLocalDpi xmlns:a14="http://schemas.microsoft.com/office/drawing/2010/main" val="0"/>
                        </a:ext>
                      </a:extLst>
                    </a:blip>
                    <a:srcRect l="1019" t="1700" r="679" b="848"/>
                    <a:stretch/>
                  </pic:blipFill>
                  <pic:spPr bwMode="auto">
                    <a:xfrm>
                      <a:off x="0" y="0"/>
                      <a:ext cx="5535088" cy="2411874"/>
                    </a:xfrm>
                    <a:prstGeom prst="rect">
                      <a:avLst/>
                    </a:prstGeom>
                    <a:noFill/>
                    <a:ln>
                      <a:noFill/>
                    </a:ln>
                    <a:extLst>
                      <a:ext uri="{53640926-AAD7-44D8-BBD7-CCE9431645EC}">
                        <a14:shadowObscured xmlns:a14="http://schemas.microsoft.com/office/drawing/2010/main"/>
                      </a:ext>
                    </a:extLst>
                  </pic:spPr>
                </pic:pic>
              </a:graphicData>
            </a:graphic>
          </wp:inline>
        </w:drawing>
      </w:r>
    </w:p>
    <w:p w:rsidR="00282CC8" w:rsidRPr="002D7CC3" w:rsidRDefault="002D7CC3" w:rsidP="002D7CC3">
      <w:pPr>
        <w:pStyle w:val="Descripcin"/>
        <w:jc w:val="left"/>
        <w:rPr>
          <w:sz w:val="24"/>
          <w:szCs w:val="24"/>
        </w:rPr>
      </w:pPr>
      <w:r w:rsidRPr="002D7CC3">
        <w:rPr>
          <w:sz w:val="24"/>
          <w:szCs w:val="24"/>
        </w:rPr>
        <w:t>Fuente: Autores</w:t>
      </w:r>
    </w:p>
    <w:p w:rsidR="00C87E54" w:rsidRDefault="00D352F7" w:rsidP="002E5657">
      <w:r>
        <w:t>En la pantalla está disponible el menú de configuración (</w:t>
      </w:r>
      <w:r>
        <w:fldChar w:fldCharType="begin"/>
      </w:r>
      <w:r>
        <w:instrText xml:space="preserve"> REF _Ref514462182 \h </w:instrText>
      </w:r>
      <w:r>
        <w:fldChar w:fldCharType="separate"/>
      </w:r>
      <w:r w:rsidR="00FD1B51" w:rsidRPr="00A074F5">
        <w:rPr>
          <w:szCs w:val="24"/>
        </w:rPr>
        <w:t xml:space="preserve">Figura </w:t>
      </w:r>
      <w:r w:rsidR="00FD1B51">
        <w:rPr>
          <w:noProof/>
          <w:szCs w:val="24"/>
        </w:rPr>
        <w:t>53</w:t>
      </w:r>
      <w:r>
        <w:fldChar w:fldCharType="end"/>
      </w:r>
      <w:r>
        <w:t xml:space="preserve">), </w:t>
      </w:r>
      <w:r w:rsidR="00397154">
        <w:t>desde donde se puede ajustar el volumen de las alarmas sonoras, brillo de la pantalla, idioma del contenido y calibración de la pantalla.</w:t>
      </w:r>
    </w:p>
    <w:p w:rsidR="00AF38EB" w:rsidRPr="00A074F5" w:rsidRDefault="00AF38EB" w:rsidP="00A074F5">
      <w:pPr>
        <w:pStyle w:val="Descripcin"/>
        <w:keepNext/>
        <w:jc w:val="left"/>
        <w:rPr>
          <w:sz w:val="24"/>
          <w:szCs w:val="24"/>
        </w:rPr>
      </w:pPr>
      <w:bookmarkStart w:id="150" w:name="_Ref514462182"/>
      <w:bookmarkStart w:id="151" w:name="_Toc514532442"/>
      <w:r w:rsidRPr="00A074F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53</w:t>
      </w:r>
      <w:r w:rsidR="00816E5A">
        <w:rPr>
          <w:sz w:val="24"/>
          <w:szCs w:val="24"/>
        </w:rPr>
        <w:fldChar w:fldCharType="end"/>
      </w:r>
      <w:bookmarkEnd w:id="150"/>
      <w:r w:rsidRPr="00A074F5">
        <w:rPr>
          <w:sz w:val="24"/>
          <w:szCs w:val="24"/>
        </w:rPr>
        <w:t>. Menú “</w:t>
      </w:r>
      <w:r w:rsidR="007B3021" w:rsidRPr="00A074F5">
        <w:rPr>
          <w:sz w:val="24"/>
          <w:szCs w:val="24"/>
        </w:rPr>
        <w:t>C</w:t>
      </w:r>
      <w:r w:rsidRPr="00A074F5">
        <w:rPr>
          <w:sz w:val="24"/>
          <w:szCs w:val="24"/>
        </w:rPr>
        <w:t>onfiguración”</w:t>
      </w:r>
      <w:r w:rsidR="001D4140" w:rsidRPr="00A074F5">
        <w:rPr>
          <w:sz w:val="24"/>
          <w:szCs w:val="24"/>
        </w:rPr>
        <w:t xml:space="preserve"> del </w:t>
      </w:r>
      <w:r w:rsidR="006F08A3" w:rsidRPr="00A074F5">
        <w:rPr>
          <w:sz w:val="24"/>
          <w:szCs w:val="24"/>
        </w:rPr>
        <w:t>Electrobisturi.</w:t>
      </w:r>
      <w:bookmarkEnd w:id="151"/>
    </w:p>
    <w:p w:rsidR="00A074F5" w:rsidRDefault="0032014C" w:rsidP="00A074F5">
      <w:pPr>
        <w:keepNext/>
      </w:pPr>
      <w:r>
        <w:rPr>
          <w:noProof/>
          <w:lang w:eastAsia="es-CO"/>
        </w:rPr>
        <w:drawing>
          <wp:inline distT="0" distB="0" distL="0" distR="0" wp14:anchorId="651ACCDC" wp14:editId="503208A9">
            <wp:extent cx="5607050" cy="2828261"/>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46328" cy="2848073"/>
                    </a:xfrm>
                    <a:prstGeom prst="rect">
                      <a:avLst/>
                    </a:prstGeom>
                    <a:noFill/>
                    <a:ln>
                      <a:noFill/>
                    </a:ln>
                  </pic:spPr>
                </pic:pic>
              </a:graphicData>
            </a:graphic>
          </wp:inline>
        </w:drawing>
      </w:r>
    </w:p>
    <w:p w:rsidR="001B0B4E" w:rsidRPr="00A074F5" w:rsidRDefault="00A074F5" w:rsidP="00A074F5">
      <w:pPr>
        <w:pStyle w:val="Descripcin"/>
        <w:rPr>
          <w:sz w:val="24"/>
          <w:szCs w:val="24"/>
        </w:rPr>
      </w:pPr>
      <w:r>
        <w:rPr>
          <w:sz w:val="24"/>
          <w:szCs w:val="24"/>
        </w:rPr>
        <w:t>Fuente: Autores</w:t>
      </w:r>
    </w:p>
    <w:p w:rsidR="002B0073" w:rsidRDefault="002B0073" w:rsidP="00C63B78">
      <w:pPr>
        <w:pStyle w:val="Ttulo3"/>
      </w:pPr>
      <w:bookmarkStart w:id="152" w:name="_Toc514532381"/>
      <w:r>
        <w:lastRenderedPageBreak/>
        <w:t>Diseño de Carcasa</w:t>
      </w:r>
      <w:bookmarkEnd w:id="152"/>
    </w:p>
    <w:p w:rsid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3D4E8F" w:rsidRPr="003D4E8F" w:rsidRDefault="003D4E8F" w:rsidP="003D4E8F">
      <w:r w:rsidRPr="003D4E8F">
        <w:t>Teniendo en cuenta que hay elementos que puede llegar a producir mucho calor se realizan rejillas de ventilación y se ubican estos elementos de forma estratégica tratando de que haya un flujo de aire continuo.</w:t>
      </w:r>
    </w:p>
    <w:p w:rsidR="0017476E" w:rsidRPr="001A4093" w:rsidRDefault="0017476E" w:rsidP="001A4093">
      <w:pPr>
        <w:pStyle w:val="Descripcin"/>
        <w:keepNext/>
        <w:jc w:val="left"/>
        <w:rPr>
          <w:sz w:val="24"/>
          <w:szCs w:val="24"/>
        </w:rPr>
      </w:pPr>
      <w:bookmarkStart w:id="153" w:name="_Toc514532443"/>
      <w:r w:rsidRPr="001A409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54</w:t>
      </w:r>
      <w:r w:rsidR="00816E5A">
        <w:rPr>
          <w:sz w:val="24"/>
          <w:szCs w:val="24"/>
        </w:rPr>
        <w:fldChar w:fldCharType="end"/>
      </w:r>
      <w:r w:rsidR="005B2766" w:rsidRPr="001A4093">
        <w:rPr>
          <w:sz w:val="24"/>
          <w:szCs w:val="24"/>
        </w:rPr>
        <w:t xml:space="preserve">. </w:t>
      </w:r>
      <w:r w:rsidR="00957B67" w:rsidRPr="001A4093">
        <w:rPr>
          <w:sz w:val="24"/>
          <w:szCs w:val="24"/>
        </w:rPr>
        <w:t>Vista isométrica de carcasa del equipo</w:t>
      </w:r>
      <w:bookmarkEnd w:id="153"/>
    </w:p>
    <w:p w:rsidR="001A4093" w:rsidRDefault="00444ED0" w:rsidP="001A4093">
      <w:pPr>
        <w:keepNext/>
        <w:jc w:val="center"/>
      </w:pPr>
      <w:r>
        <w:rPr>
          <w:noProof/>
          <w:lang w:eastAsia="es-CO"/>
        </w:rPr>
        <w:drawing>
          <wp:inline distT="0" distB="0" distL="0" distR="0" wp14:anchorId="2A831516" wp14:editId="01CCB0BB">
            <wp:extent cx="5709150" cy="2912745"/>
            <wp:effectExtent l="0" t="0" r="635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29021" cy="2922883"/>
                    </a:xfrm>
                    <a:prstGeom prst="rect">
                      <a:avLst/>
                    </a:prstGeom>
                  </pic:spPr>
                </pic:pic>
              </a:graphicData>
            </a:graphic>
          </wp:inline>
        </w:drawing>
      </w:r>
    </w:p>
    <w:p w:rsidR="00BC6312" w:rsidRPr="001A4093" w:rsidRDefault="001A4093" w:rsidP="001A4093">
      <w:pPr>
        <w:pStyle w:val="Descripcin"/>
        <w:jc w:val="left"/>
        <w:rPr>
          <w:sz w:val="24"/>
          <w:szCs w:val="24"/>
        </w:rPr>
      </w:pPr>
      <w:r w:rsidRPr="001A4093">
        <w:rPr>
          <w:sz w:val="24"/>
          <w:szCs w:val="24"/>
        </w:rPr>
        <w:t>Fuente: Autores</w:t>
      </w:r>
    </w:p>
    <w:p w:rsidR="00956DCF" w:rsidRDefault="00FD6112" w:rsidP="00263572">
      <w:r>
        <w:t xml:space="preserve">Como se muestra en la </w:t>
      </w:r>
      <w:r w:rsidR="00DC3978">
        <w:fldChar w:fldCharType="begin"/>
      </w:r>
      <w:r w:rsidR="00DC3978">
        <w:instrText xml:space="preserve"> REF _Ref514462856 \h </w:instrText>
      </w:r>
      <w:r w:rsidR="00DC3978">
        <w:fldChar w:fldCharType="separate"/>
      </w:r>
      <w:r w:rsidR="00FD1B51" w:rsidRPr="001052B2">
        <w:rPr>
          <w:szCs w:val="24"/>
        </w:rPr>
        <w:t xml:space="preserve">Figura </w:t>
      </w:r>
      <w:r w:rsidR="00FD1B51">
        <w:rPr>
          <w:noProof/>
          <w:szCs w:val="24"/>
        </w:rPr>
        <w:t>55</w:t>
      </w:r>
      <w:r w:rsidR="00DC3978">
        <w:fldChar w:fldCharType="end"/>
      </w:r>
      <w:r w:rsidR="00875687">
        <w:t xml:space="preserve">, </w:t>
      </w:r>
      <w:r w:rsidR="005F7365">
        <w:t xml:space="preserve">todas las </w:t>
      </w:r>
      <w:proofErr w:type="spellStart"/>
      <w:r w:rsidR="005F7365">
        <w:t>PCB</w:t>
      </w:r>
      <w:r w:rsidR="00956DCF">
        <w:t>’s</w:t>
      </w:r>
      <w:proofErr w:type="spellEnd"/>
      <w:r w:rsidR="00956DCF">
        <w:t xml:space="preserve"> expuestas al</w:t>
      </w:r>
      <w:r w:rsidR="009B22CE">
        <w:t xml:space="preserve"> principio de este </w:t>
      </w:r>
      <w:r w:rsidR="003F4B0E">
        <w:t>capítulo</w:t>
      </w:r>
      <w:r w:rsidR="008E4B96">
        <w:t xml:space="preserve"> se disponen en forma </w:t>
      </w:r>
      <w:r w:rsidR="00F8775C">
        <w:t>vertical dentro del equipo</w:t>
      </w:r>
      <w:r w:rsidR="00F01F84">
        <w:t>,</w:t>
      </w:r>
      <w:r w:rsidR="00F8775C">
        <w:t xml:space="preserve"> ahorrando espacio</w:t>
      </w:r>
      <w:r w:rsidR="002B3F97">
        <w:t>, facilitando las conexiones y permitiendo la libre circulaci</w:t>
      </w:r>
      <w:r w:rsidR="00BB73D3">
        <w:t xml:space="preserve">ón del aire, adicional las tarjetas se </w:t>
      </w:r>
      <w:r w:rsidR="00E402E3">
        <w:t>ubican de forma que las</w:t>
      </w:r>
      <w:r w:rsidR="00BB73D3">
        <w:t xml:space="preserve"> que tengan </w:t>
      </w:r>
      <w:r w:rsidR="00050695">
        <w:t>microcontroladores en su diseño</w:t>
      </w:r>
      <w:r w:rsidR="00BB73D3">
        <w:t xml:space="preserve"> se alejan lo máximo posible de la etapa de amplificación de potencia para evitar problemas de interferencia electromagnética</w:t>
      </w:r>
      <w:r w:rsidR="003803B2">
        <w:t>,</w:t>
      </w:r>
      <w:r w:rsidR="00BB73D3">
        <w:t xml:space="preserve"> debido a los fuertes campos </w:t>
      </w:r>
      <w:r w:rsidR="00BB73D3">
        <w:lastRenderedPageBreak/>
        <w:t>electromagnéticos producidos por los altos voltajes que se presentan cuando se realiza el corte</w:t>
      </w:r>
      <w:r w:rsidR="00A51A5D">
        <w:t xml:space="preserve"> las puede sacar de funcionamiento</w:t>
      </w:r>
      <w:r w:rsidR="00BB73D3">
        <w:t>.</w:t>
      </w:r>
    </w:p>
    <w:p w:rsidR="00FD6112" w:rsidRPr="001052B2" w:rsidRDefault="00FD6112" w:rsidP="00FD6112">
      <w:pPr>
        <w:pStyle w:val="Descripcin"/>
        <w:keepNext/>
        <w:rPr>
          <w:sz w:val="24"/>
          <w:szCs w:val="24"/>
        </w:rPr>
      </w:pPr>
      <w:bookmarkStart w:id="154" w:name="_Ref514462856"/>
      <w:bookmarkStart w:id="155" w:name="_Toc514532444"/>
      <w:r w:rsidRPr="001052B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55</w:t>
      </w:r>
      <w:r w:rsidR="00816E5A">
        <w:rPr>
          <w:sz w:val="24"/>
          <w:szCs w:val="24"/>
        </w:rPr>
        <w:fldChar w:fldCharType="end"/>
      </w:r>
      <w:bookmarkEnd w:id="154"/>
      <w:r w:rsidRPr="001052B2">
        <w:rPr>
          <w:sz w:val="24"/>
          <w:szCs w:val="24"/>
        </w:rPr>
        <w:t xml:space="preserve">. </w:t>
      </w:r>
      <w:r w:rsidR="001E52ED" w:rsidRPr="001052B2">
        <w:rPr>
          <w:sz w:val="24"/>
          <w:szCs w:val="24"/>
        </w:rPr>
        <w:t xml:space="preserve">Vista superior del interior </w:t>
      </w:r>
      <w:r w:rsidR="00D96328" w:rsidRPr="001052B2">
        <w:rPr>
          <w:sz w:val="24"/>
          <w:szCs w:val="24"/>
        </w:rPr>
        <w:t>del equipo, se observa la distribución de los elementos.</w:t>
      </w:r>
      <w:bookmarkEnd w:id="155"/>
    </w:p>
    <w:p w:rsidR="00B66A4D" w:rsidRDefault="00B66A4D" w:rsidP="001052B2">
      <w:pPr>
        <w:keepNext/>
        <w:rPr>
          <w:noProof/>
          <w:lang w:eastAsia="es-CO"/>
        </w:rPr>
      </w:pPr>
    </w:p>
    <w:p w:rsidR="001052B2" w:rsidRDefault="00EA27A5" w:rsidP="00B66A4D">
      <w:pPr>
        <w:keepNext/>
        <w:jc w:val="center"/>
      </w:pPr>
      <w:r>
        <w:rPr>
          <w:noProof/>
          <w:lang w:eastAsia="es-CO"/>
        </w:rPr>
        <w:drawing>
          <wp:inline distT="0" distB="0" distL="0" distR="0" wp14:anchorId="24A4B134" wp14:editId="5D2EE55E">
            <wp:extent cx="6039294" cy="383705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rotWithShape="1">
                    <a:blip r:embed="rId64" cstate="print">
                      <a:extLst>
                        <a:ext uri="{28A0092B-C50C-407E-A947-70E740481C1C}">
                          <a14:useLocalDpi xmlns:a14="http://schemas.microsoft.com/office/drawing/2010/main" val="0"/>
                        </a:ext>
                      </a:extLst>
                    </a:blip>
                    <a:srcRect l="9204" r="1224"/>
                    <a:stretch/>
                  </pic:blipFill>
                  <pic:spPr bwMode="auto">
                    <a:xfrm>
                      <a:off x="0" y="0"/>
                      <a:ext cx="6074741" cy="3859573"/>
                    </a:xfrm>
                    <a:prstGeom prst="rect">
                      <a:avLst/>
                    </a:prstGeom>
                    <a:ln>
                      <a:noFill/>
                    </a:ln>
                    <a:extLst>
                      <a:ext uri="{53640926-AAD7-44D8-BBD7-CCE9431645EC}">
                        <a14:shadowObscured xmlns:a14="http://schemas.microsoft.com/office/drawing/2010/main"/>
                      </a:ext>
                    </a:extLst>
                  </pic:spPr>
                </pic:pic>
              </a:graphicData>
            </a:graphic>
          </wp:inline>
        </w:drawing>
      </w:r>
    </w:p>
    <w:p w:rsidR="00263572" w:rsidRPr="001052B2" w:rsidRDefault="001052B2" w:rsidP="001052B2">
      <w:pPr>
        <w:pStyle w:val="Descripcin"/>
        <w:rPr>
          <w:sz w:val="24"/>
          <w:szCs w:val="24"/>
        </w:rPr>
      </w:pPr>
      <w:r w:rsidRPr="001052B2">
        <w:rPr>
          <w:sz w:val="24"/>
          <w:szCs w:val="24"/>
        </w:rPr>
        <w:t>Fuente: Autores</w:t>
      </w:r>
    </w:p>
    <w:p w:rsidR="00C11008" w:rsidRPr="00BC6312" w:rsidRDefault="00C11008" w:rsidP="001B02F4">
      <w:r>
        <w:t xml:space="preserve">Toda la carcasa está hecha en </w:t>
      </w:r>
      <w:proofErr w:type="spellStart"/>
      <w:r>
        <w:t>aclirico</w:t>
      </w:r>
      <w:proofErr w:type="spellEnd"/>
      <w:r>
        <w:t xml:space="preserve">, y cada módulo está </w:t>
      </w:r>
      <w:r w:rsidR="000D33C8">
        <w:t>sujeto</w:t>
      </w:r>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r w:rsidR="00016BE5">
        <w:t xml:space="preserve"> por separado</w:t>
      </w:r>
      <w:r w:rsidR="00373B60">
        <w:t>.</w:t>
      </w:r>
    </w:p>
    <w:p w:rsidR="00EA7069" w:rsidRDefault="00FD2701" w:rsidP="00EA7069">
      <w:pPr>
        <w:pStyle w:val="Ttulo3"/>
      </w:pPr>
      <w:bookmarkStart w:id="156" w:name="_Toc514532382"/>
      <w:r>
        <w:t>Accesorios</w:t>
      </w:r>
      <w:bookmarkEnd w:id="156"/>
    </w:p>
    <w:p w:rsidR="001B02F4" w:rsidRDefault="00BF6ADF" w:rsidP="001B02F4">
      <w:r>
        <w:t xml:space="preserve">En la </w:t>
      </w:r>
      <w:r>
        <w:fldChar w:fldCharType="begin"/>
      </w:r>
      <w:r>
        <w:instrText xml:space="preserve"> REF _Ref514487274 \h </w:instrText>
      </w:r>
      <w:r>
        <w:fldChar w:fldCharType="separate"/>
      </w:r>
      <w:r w:rsidR="00FD1B51" w:rsidRPr="005040AF">
        <w:rPr>
          <w:szCs w:val="24"/>
        </w:rPr>
        <w:t xml:space="preserve">Figura </w:t>
      </w:r>
      <w:r w:rsidR="00FD1B51">
        <w:rPr>
          <w:noProof/>
          <w:szCs w:val="24"/>
        </w:rPr>
        <w:t>56</w:t>
      </w:r>
      <w:r>
        <w:fldChar w:fldCharType="end"/>
      </w:r>
      <w:r w:rsidR="00126B8F">
        <w:t xml:space="preserve">, se observa un diseño sencillo de una mesa rodante que permite desplazar </w:t>
      </w:r>
      <w:r w:rsidR="00002503">
        <w:t>el equipo de for</w:t>
      </w:r>
      <w:r w:rsidR="008460A6">
        <w:t xml:space="preserve">ma segura, aunque este diseño no se implementa, se recomienda fuertemente usar </w:t>
      </w:r>
      <w:r w:rsidR="00CF1F5E">
        <w:lastRenderedPageBreak/>
        <w:t>una base adecuada para la ubicación y desplazamiento del equipo con el fin de evitar accidentes y conservar la integridad del equipo.</w:t>
      </w:r>
    </w:p>
    <w:p w:rsidR="005F46EE" w:rsidRPr="005040AF" w:rsidRDefault="00174B21" w:rsidP="005F46EE">
      <w:pPr>
        <w:pStyle w:val="Descripcin"/>
        <w:keepNext/>
        <w:rPr>
          <w:sz w:val="24"/>
          <w:szCs w:val="24"/>
        </w:rPr>
      </w:pPr>
      <w:bookmarkStart w:id="157" w:name="_Ref514487274"/>
      <w:bookmarkStart w:id="158" w:name="_Toc514532445"/>
      <w:r w:rsidRPr="005040A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56</w:t>
      </w:r>
      <w:r w:rsidR="00816E5A">
        <w:rPr>
          <w:sz w:val="24"/>
          <w:szCs w:val="24"/>
        </w:rPr>
        <w:fldChar w:fldCharType="end"/>
      </w:r>
      <w:bookmarkEnd w:id="157"/>
      <w:r w:rsidR="003E060B" w:rsidRPr="005040AF">
        <w:rPr>
          <w:sz w:val="24"/>
          <w:szCs w:val="24"/>
        </w:rPr>
        <w:t xml:space="preserve">. </w:t>
      </w:r>
      <w:r w:rsidR="006950DC" w:rsidRPr="005040AF">
        <w:rPr>
          <w:sz w:val="24"/>
          <w:szCs w:val="24"/>
        </w:rPr>
        <w:t xml:space="preserve">Base </w:t>
      </w:r>
      <w:r w:rsidR="003F6ADE" w:rsidRPr="005040AF">
        <w:rPr>
          <w:sz w:val="24"/>
          <w:szCs w:val="24"/>
        </w:rPr>
        <w:t>con ruedas rodantes para el equipo.</w:t>
      </w:r>
      <w:bookmarkEnd w:id="158"/>
    </w:p>
    <w:p w:rsidR="005040AF" w:rsidRDefault="00FD2701" w:rsidP="005040AF">
      <w:pPr>
        <w:keepNext/>
      </w:pPr>
      <w:r>
        <w:rPr>
          <w:noProof/>
          <w:lang w:eastAsia="es-CO"/>
        </w:rPr>
        <w:drawing>
          <wp:inline distT="0" distB="0" distL="0" distR="0" wp14:anchorId="6B2230F2" wp14:editId="19BCA00A">
            <wp:extent cx="5734050" cy="2886075"/>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8.png"/>
                    <pic:cNvPicPr/>
                  </pic:nvPicPr>
                  <pic:blipFill rotWithShape="1">
                    <a:blip r:embed="rId65">
                      <a:extLst>
                        <a:ext uri="{28A0092B-C50C-407E-A947-70E740481C1C}">
                          <a14:useLocalDpi xmlns:a14="http://schemas.microsoft.com/office/drawing/2010/main" val="0"/>
                        </a:ext>
                      </a:extLst>
                    </a:blip>
                    <a:srcRect l="11201" t="11768" r="8690" b="10682"/>
                    <a:stretch/>
                  </pic:blipFill>
                  <pic:spPr bwMode="auto">
                    <a:xfrm>
                      <a:off x="0" y="0"/>
                      <a:ext cx="5734050" cy="2886075"/>
                    </a:xfrm>
                    <a:prstGeom prst="rect">
                      <a:avLst/>
                    </a:prstGeom>
                    <a:ln>
                      <a:noFill/>
                    </a:ln>
                    <a:extLst>
                      <a:ext uri="{53640926-AAD7-44D8-BBD7-CCE9431645EC}">
                        <a14:shadowObscured xmlns:a14="http://schemas.microsoft.com/office/drawing/2010/main"/>
                      </a:ext>
                    </a:extLst>
                  </pic:spPr>
                </pic:pic>
              </a:graphicData>
            </a:graphic>
          </wp:inline>
        </w:drawing>
      </w:r>
    </w:p>
    <w:p w:rsidR="00FD2701" w:rsidRPr="005040AF" w:rsidRDefault="005040AF" w:rsidP="005040AF">
      <w:pPr>
        <w:pStyle w:val="Descripcin"/>
        <w:rPr>
          <w:sz w:val="24"/>
          <w:szCs w:val="24"/>
        </w:rPr>
      </w:pPr>
      <w:r w:rsidRPr="005040AF">
        <w:rPr>
          <w:sz w:val="24"/>
          <w:szCs w:val="24"/>
        </w:rPr>
        <w:t>Fuente: Autores</w:t>
      </w:r>
    </w:p>
    <w:p w:rsidR="00121307" w:rsidRDefault="00074A75" w:rsidP="00074A75">
      <w:r>
        <w:t>Existe una gran variedad de electrodos de diferentes</w:t>
      </w:r>
      <w:r w:rsidR="00B036BD">
        <w:t xml:space="preserve"> formas y tamaños</w:t>
      </w:r>
      <w:r>
        <w:t xml:space="preserve"> cada uno de ellos para un propósito diferente.</w:t>
      </w:r>
      <w:r w:rsidR="00D71705">
        <w:t xml:space="preserve"> </w:t>
      </w:r>
      <w:r w:rsidR="003D512E">
        <w:t>El equipo se entrega con un solo tipo de punta</w:t>
      </w:r>
      <w:r w:rsidR="00CE2859">
        <w:t xml:space="preserve"> tipo espátula,</w:t>
      </w:r>
      <w:r w:rsidR="00FE0AD1">
        <w:t xml:space="preserve"> pero </w:t>
      </w:r>
      <w:r w:rsidR="00B174AB">
        <w:t xml:space="preserve">la punta del </w:t>
      </w:r>
      <w:r w:rsidR="001965E1">
        <w:t>lápiz</w:t>
      </w:r>
      <w:r w:rsidR="00B174AB">
        <w:t xml:space="preserve"> es removible e intercambia</w:t>
      </w:r>
      <w:r w:rsidR="00DE3EB0">
        <w:t xml:space="preserve">ble por cualquier tipo de punta </w:t>
      </w:r>
      <w:r w:rsidR="00570AB3">
        <w:t xml:space="preserve">genérica </w:t>
      </w:r>
      <w:r w:rsidR="003D512E">
        <w:t>que se encuentre en el mercado</w:t>
      </w:r>
      <w:r w:rsidR="00001E27">
        <w:t xml:space="preserve">, esta se </w:t>
      </w:r>
      <w:r w:rsidR="006D4DD8">
        <w:t>escoge de acuerdo a criterio</w:t>
      </w:r>
      <w:r w:rsidR="00001E27">
        <w:t xml:space="preserve"> del cirujano</w:t>
      </w:r>
      <w:r w:rsidR="003D512E">
        <w:t>.</w:t>
      </w:r>
    </w:p>
    <w:p w:rsidR="00074A75" w:rsidRPr="00543BDE" w:rsidRDefault="00074A75" w:rsidP="00543BDE">
      <w:pPr>
        <w:pStyle w:val="Descripcin"/>
        <w:keepNext/>
        <w:jc w:val="left"/>
        <w:rPr>
          <w:sz w:val="24"/>
          <w:szCs w:val="24"/>
        </w:rPr>
      </w:pPr>
      <w:bookmarkStart w:id="159" w:name="_Toc514532446"/>
      <w:r w:rsidRPr="00543BD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57</w:t>
      </w:r>
      <w:r w:rsidR="00816E5A">
        <w:rPr>
          <w:sz w:val="24"/>
          <w:szCs w:val="24"/>
        </w:rPr>
        <w:fldChar w:fldCharType="end"/>
      </w:r>
      <w:r w:rsidR="00F1066B" w:rsidRPr="00543BDE">
        <w:rPr>
          <w:sz w:val="24"/>
          <w:szCs w:val="24"/>
        </w:rPr>
        <w:t xml:space="preserve">. Algunos tipos de puntas para lápiz de </w:t>
      </w:r>
      <w:r w:rsidR="00543BDE" w:rsidRPr="00543BDE">
        <w:rPr>
          <w:sz w:val="24"/>
          <w:szCs w:val="24"/>
        </w:rPr>
        <w:t>Electrobisturi</w:t>
      </w:r>
      <w:bookmarkEnd w:id="159"/>
    </w:p>
    <w:p w:rsidR="00543BDE" w:rsidRDefault="00121307" w:rsidP="00543BDE">
      <w:pPr>
        <w:keepNext/>
        <w:jc w:val="center"/>
      </w:pPr>
      <w:r>
        <w:rPr>
          <w:noProof/>
          <w:lang w:eastAsia="es-CO"/>
        </w:rPr>
        <w:drawing>
          <wp:inline distT="0" distB="0" distL="0" distR="0" wp14:anchorId="7454574D" wp14:editId="62A6239A">
            <wp:extent cx="2857500" cy="1485900"/>
            <wp:effectExtent l="0" t="0" r="0" b="0"/>
            <wp:docPr id="69" name="Imagen 69" descr="Image result for puntas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puntas electrobisturi"/>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57500" cy="1485900"/>
                    </a:xfrm>
                    <a:prstGeom prst="rect">
                      <a:avLst/>
                    </a:prstGeom>
                    <a:noFill/>
                    <a:ln>
                      <a:noFill/>
                    </a:ln>
                  </pic:spPr>
                </pic:pic>
              </a:graphicData>
            </a:graphic>
          </wp:inline>
        </w:drawing>
      </w:r>
    </w:p>
    <w:p w:rsidR="00DB3FB8" w:rsidRPr="00543BDE" w:rsidRDefault="00543BDE" w:rsidP="00543BDE">
      <w:pPr>
        <w:pStyle w:val="Descripcin"/>
        <w:jc w:val="left"/>
        <w:rPr>
          <w:sz w:val="24"/>
          <w:szCs w:val="24"/>
        </w:rPr>
      </w:pPr>
      <w:r w:rsidRPr="00543BDE">
        <w:rPr>
          <w:sz w:val="24"/>
          <w:szCs w:val="24"/>
        </w:rPr>
        <w:t>Fuente:</w:t>
      </w:r>
      <w:r w:rsidR="000E6DE1">
        <w:t xml:space="preserve"> </w:t>
      </w:r>
      <w:r w:rsidR="00A03C86" w:rsidRPr="00A03C86">
        <w:rPr>
          <w:sz w:val="24"/>
          <w:szCs w:val="24"/>
        </w:rPr>
        <w:t>materialmedico.org/</w:t>
      </w:r>
      <w:proofErr w:type="spellStart"/>
      <w:r w:rsidR="00A03C86" w:rsidRPr="00A03C86">
        <w:rPr>
          <w:sz w:val="24"/>
          <w:szCs w:val="24"/>
        </w:rPr>
        <w:t>electrobisturi</w:t>
      </w:r>
      <w:proofErr w:type="spellEnd"/>
      <w:r w:rsidR="00A03C86" w:rsidRPr="00A03C86">
        <w:rPr>
          <w:sz w:val="24"/>
          <w:szCs w:val="24"/>
        </w:rPr>
        <w:t>/</w:t>
      </w:r>
    </w:p>
    <w:p w:rsidR="002B0073" w:rsidRPr="002B0073" w:rsidRDefault="002B0073" w:rsidP="002B0073">
      <w:pPr>
        <w:pStyle w:val="Ttulo1"/>
      </w:pPr>
      <w:bookmarkStart w:id="160" w:name="_Toc514532383"/>
      <w:r>
        <w:lastRenderedPageBreak/>
        <w:t xml:space="preserve">Pruebas y Validación de la Unidad </w:t>
      </w:r>
      <w:r w:rsidR="00176756">
        <w:t>Electro quirúrgica</w:t>
      </w:r>
      <w:bookmarkEnd w:id="160"/>
      <w:r>
        <w:t xml:space="preserve">  </w:t>
      </w:r>
    </w:p>
    <w:p w:rsidR="00BE39BA" w:rsidRDefault="006A511B" w:rsidP="002B0073">
      <w:r>
        <w:t>Las pruebas de corte se llevan</w:t>
      </w:r>
      <w:r w:rsidR="00BE39BA">
        <w:t xml:space="preserve"> a cabo con </w:t>
      </w:r>
      <w:r w:rsidR="003741E5">
        <w:t>la supervisión</w:t>
      </w:r>
      <w:r w:rsidR="00BE39BA">
        <w:t xml:space="preserve"> </w:t>
      </w:r>
      <w:r w:rsidR="003D6846">
        <w:t xml:space="preserve">Carlos </w:t>
      </w:r>
      <w:proofErr w:type="spellStart"/>
      <w:r w:rsidR="003D6846">
        <w:t>Andres</w:t>
      </w:r>
      <w:proofErr w:type="spellEnd"/>
      <w:r w:rsidR="003D6846">
        <w:t xml:space="preserve"> Ariza Reyes, médico cirujano general y Jairo Peralta, médico cirujano plástico</w:t>
      </w:r>
      <w:r w:rsidR="00EC257E">
        <w:t>. L</w:t>
      </w:r>
      <w:r w:rsidR="00505FE8">
        <w:t>a placa de retorno fue ubicada en el brazo del paciente y con un trozo de c</w:t>
      </w:r>
      <w:r w:rsidR="006168D5">
        <w:t>arne de cerdo en la mano</w:t>
      </w:r>
      <w:r w:rsidR="00FA527C">
        <w:t>,</w:t>
      </w:r>
      <w:r w:rsidR="006168D5">
        <w:t xml:space="preserve">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FD1B51" w:rsidRPr="00DB0ED1">
        <w:rPr>
          <w:szCs w:val="24"/>
        </w:rPr>
        <w:t xml:space="preserve">Figura </w:t>
      </w:r>
      <w:r w:rsidR="00FD1B51">
        <w:rPr>
          <w:noProof/>
          <w:szCs w:val="24"/>
        </w:rPr>
        <w:t>58</w:t>
      </w:r>
      <w:r w:rsidR="00020C5D">
        <w:fldChar w:fldCharType="end"/>
      </w:r>
      <w:r w:rsidR="00FE5946">
        <w:t>,</w:t>
      </w:r>
      <w:r w:rsidR="00DB58ED">
        <w:t xml:space="preserve">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Pr="00DB0ED1" w:rsidRDefault="001D605D" w:rsidP="00DB0ED1">
      <w:pPr>
        <w:pStyle w:val="Descripcin"/>
        <w:keepNext/>
        <w:jc w:val="left"/>
        <w:rPr>
          <w:sz w:val="24"/>
          <w:szCs w:val="24"/>
        </w:rPr>
      </w:pPr>
      <w:bookmarkStart w:id="161" w:name="_Ref514408685"/>
      <w:bookmarkStart w:id="162" w:name="_Toc514532447"/>
      <w:r w:rsidRPr="00DB0ED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58</w:t>
      </w:r>
      <w:r w:rsidR="00816E5A">
        <w:rPr>
          <w:sz w:val="24"/>
          <w:szCs w:val="24"/>
        </w:rPr>
        <w:fldChar w:fldCharType="end"/>
      </w:r>
      <w:bookmarkEnd w:id="161"/>
      <w:r w:rsidRPr="00DB0ED1">
        <w:rPr>
          <w:sz w:val="24"/>
          <w:szCs w:val="24"/>
        </w:rPr>
        <w:t xml:space="preserve">. Corte </w:t>
      </w:r>
      <w:r w:rsidR="00B12CB9" w:rsidRPr="00DB0ED1">
        <w:rPr>
          <w:sz w:val="24"/>
          <w:szCs w:val="24"/>
        </w:rPr>
        <w:t>de carne de cerdo usando placa de retorno en brazo de paciente humano.</w:t>
      </w:r>
      <w:bookmarkEnd w:id="162"/>
    </w:p>
    <w:p w:rsidR="00DB0ED1" w:rsidRDefault="003741E5" w:rsidP="00DB0ED1">
      <w:pPr>
        <w:keepNext/>
      </w:pPr>
      <w:r>
        <w:rPr>
          <w:noProof/>
          <w:lang w:eastAsia="es-CO"/>
        </w:rPr>
        <w:drawing>
          <wp:inline distT="0" distB="0" distL="0" distR="0" wp14:anchorId="1AB0A3E3" wp14:editId="058C063F">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3741E5" w:rsidRPr="00DB0ED1" w:rsidRDefault="00DB0ED1" w:rsidP="00DB0ED1">
      <w:pPr>
        <w:pStyle w:val="Descripcin"/>
        <w:rPr>
          <w:sz w:val="24"/>
          <w:szCs w:val="24"/>
        </w:rPr>
      </w:pPr>
      <w:r w:rsidRPr="00DB0ED1">
        <w:rPr>
          <w:sz w:val="24"/>
          <w:szCs w:val="24"/>
        </w:rPr>
        <w:t>Fuente: Autores</w:t>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lastRenderedPageBreak/>
        <w:t xml:space="preserve"> </w:t>
      </w:r>
      <w:bookmarkStart w:id="163" w:name="_Ref514490265"/>
      <w:bookmarkStart w:id="164" w:name="_Toc514532384"/>
      <w:r w:rsidR="00F84AA0">
        <w:t>Pruebas de c</w:t>
      </w:r>
      <w:r w:rsidR="002B0073">
        <w:t>ontrol de Potencia</w:t>
      </w:r>
      <w:bookmarkEnd w:id="163"/>
      <w:bookmarkEnd w:id="164"/>
    </w:p>
    <w:p w:rsidR="00CD00AD" w:rsidRDefault="00CD00AD" w:rsidP="00CD00AD">
      <w:r>
        <w:t xml:space="preserve">Para la validación </w:t>
      </w:r>
      <w:r w:rsidR="004E2A5D">
        <w:t xml:space="preserve">de la potencia entregada por el equipo </w:t>
      </w:r>
      <w:r w:rsidR="00615C65">
        <w:t xml:space="preserve">se </w:t>
      </w:r>
      <w:r w:rsidR="00231983">
        <w:t>construye</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FD1B51" w:rsidRPr="00E357C2">
        <w:rPr>
          <w:szCs w:val="24"/>
        </w:rPr>
        <w:t xml:space="preserve">Figura </w:t>
      </w:r>
      <w:r w:rsidR="00FD1B51">
        <w:rPr>
          <w:noProof/>
          <w:szCs w:val="24"/>
        </w:rPr>
        <w:t>59</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Pr="00E357C2" w:rsidRDefault="003D3329" w:rsidP="00E357C2">
      <w:pPr>
        <w:pStyle w:val="Descripcin"/>
        <w:keepNext/>
        <w:jc w:val="left"/>
        <w:rPr>
          <w:sz w:val="24"/>
          <w:szCs w:val="24"/>
        </w:rPr>
      </w:pPr>
      <w:bookmarkStart w:id="165" w:name="_Ref514261596"/>
      <w:bookmarkStart w:id="166" w:name="_Ref514261770"/>
      <w:bookmarkStart w:id="167" w:name="_Toc514532448"/>
      <w:r w:rsidRPr="00E357C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59</w:t>
      </w:r>
      <w:r w:rsidR="00816E5A">
        <w:rPr>
          <w:sz w:val="24"/>
          <w:szCs w:val="24"/>
        </w:rPr>
        <w:fldChar w:fldCharType="end"/>
      </w:r>
      <w:bookmarkEnd w:id="166"/>
      <w:r w:rsidRPr="00E357C2">
        <w:rPr>
          <w:sz w:val="24"/>
          <w:szCs w:val="24"/>
        </w:rPr>
        <w:t>.</w:t>
      </w:r>
      <w:r w:rsidR="00611355" w:rsidRPr="00E357C2">
        <w:rPr>
          <w:sz w:val="24"/>
          <w:szCs w:val="24"/>
        </w:rPr>
        <w:t xml:space="preserve"> Banco de resistencia</w:t>
      </w:r>
      <w:bookmarkEnd w:id="165"/>
      <w:r w:rsidR="00EE74F3">
        <w:rPr>
          <w:sz w:val="24"/>
          <w:szCs w:val="24"/>
        </w:rPr>
        <w:t>s</w:t>
      </w:r>
      <w:bookmarkEnd w:id="167"/>
    </w:p>
    <w:p w:rsidR="00E357C2" w:rsidRDefault="00AD139C" w:rsidP="00E357C2">
      <w:pPr>
        <w:keepNext/>
        <w:jc w:val="center"/>
      </w:pPr>
      <w:r>
        <w:rPr>
          <w:noProof/>
          <w:lang w:eastAsia="es-CO"/>
        </w:rPr>
        <w:drawing>
          <wp:inline distT="0" distB="0" distL="0" distR="0" wp14:anchorId="67D85D00" wp14:editId="7274B917">
            <wp:extent cx="4369981" cy="3230202"/>
            <wp:effectExtent l="0" t="0" r="0" b="889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8">
                      <a:extLst>
                        <a:ext uri="{28A0092B-C50C-407E-A947-70E740481C1C}">
                          <a14:useLocalDpi xmlns:a14="http://schemas.microsoft.com/office/drawing/2010/main" val="0"/>
                        </a:ext>
                      </a:extLst>
                    </a:blip>
                    <a:srcRect t="3737"/>
                    <a:stretch/>
                  </pic:blipFill>
                  <pic:spPr bwMode="auto">
                    <a:xfrm>
                      <a:off x="0" y="0"/>
                      <a:ext cx="4406570" cy="3257248"/>
                    </a:xfrm>
                    <a:prstGeom prst="rect">
                      <a:avLst/>
                    </a:prstGeom>
                    <a:ln>
                      <a:noFill/>
                    </a:ln>
                    <a:extLst>
                      <a:ext uri="{53640926-AAD7-44D8-BBD7-CCE9431645EC}">
                        <a14:shadowObscured xmlns:a14="http://schemas.microsoft.com/office/drawing/2010/main"/>
                      </a:ext>
                    </a:extLst>
                  </pic:spPr>
                </pic:pic>
              </a:graphicData>
            </a:graphic>
          </wp:inline>
        </w:drawing>
      </w:r>
    </w:p>
    <w:p w:rsidR="00AD139C" w:rsidRPr="00E357C2" w:rsidRDefault="00E357C2" w:rsidP="00E357C2">
      <w:pPr>
        <w:pStyle w:val="Descripcin"/>
        <w:jc w:val="left"/>
        <w:rPr>
          <w:sz w:val="24"/>
          <w:szCs w:val="24"/>
        </w:rPr>
      </w:pPr>
      <w:r w:rsidRPr="00E357C2">
        <w:rPr>
          <w:sz w:val="24"/>
          <w:szCs w:val="24"/>
        </w:rPr>
        <w:t>Fuente: Autores</w:t>
      </w:r>
    </w:p>
    <w:p w:rsidR="00B51E5B" w:rsidRDefault="00B07D7F" w:rsidP="00AE5E7F">
      <w:pPr>
        <w:rPr>
          <w:noProof/>
          <w:lang w:eastAsia="es-CO"/>
        </w:rPr>
      </w:pPr>
      <w:r>
        <w:t>L</w:t>
      </w:r>
      <w:r w:rsidR="00AE5E7F">
        <w:t xml:space="preserve">as primeras medidas </w:t>
      </w:r>
      <w:r w:rsidR="00204D20">
        <w:t>se toman</w:t>
      </w:r>
      <w:r w:rsidR="00260210">
        <w:t xml:space="preserve">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FD1B51" w:rsidRPr="00B46A7E">
        <w:rPr>
          <w:szCs w:val="24"/>
        </w:rPr>
        <w:t xml:space="preserve">Figura </w:t>
      </w:r>
      <w:r w:rsidR="00FD1B51">
        <w:rPr>
          <w:noProof/>
          <w:szCs w:val="24"/>
        </w:rPr>
        <w:t>60</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B46A7E">
      <w:pPr>
        <w:pStyle w:val="Descripcin"/>
        <w:keepNext/>
        <w:jc w:val="left"/>
      </w:pPr>
      <w:bookmarkStart w:id="168" w:name="_Ref514265194"/>
      <w:bookmarkStart w:id="169" w:name="_Toc514532449"/>
      <w:r w:rsidRPr="00B46A7E">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60</w:t>
      </w:r>
      <w:r w:rsidR="00816E5A">
        <w:rPr>
          <w:sz w:val="24"/>
          <w:szCs w:val="24"/>
        </w:rPr>
        <w:fldChar w:fldCharType="end"/>
      </w:r>
      <w:bookmarkEnd w:id="168"/>
      <w:r w:rsidRPr="00B46A7E">
        <w:rPr>
          <w:sz w:val="24"/>
          <w:szCs w:val="24"/>
        </w:rPr>
        <w:t>. Etapa de prueba de potencia</w:t>
      </w:r>
      <w:bookmarkEnd w:id="169"/>
    </w:p>
    <w:p w:rsidR="00B46A7E" w:rsidRDefault="00B51E5B" w:rsidP="00B46A7E">
      <w:pPr>
        <w:keepNext/>
        <w:jc w:val="center"/>
      </w:pPr>
      <w:r>
        <w:rPr>
          <w:noProof/>
          <w:lang w:eastAsia="es-CO"/>
        </w:rPr>
        <w:drawing>
          <wp:inline distT="0" distB="0" distL="0" distR="0" wp14:anchorId="02ED9D5F" wp14:editId="70BAFC48">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69">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05763E" w:rsidRPr="00B46A7E" w:rsidRDefault="00B46A7E" w:rsidP="00B46A7E">
      <w:pPr>
        <w:pStyle w:val="Descripcin"/>
        <w:jc w:val="left"/>
        <w:rPr>
          <w:sz w:val="24"/>
          <w:szCs w:val="24"/>
        </w:rPr>
      </w:pPr>
      <w:r w:rsidRPr="00B46A7E">
        <w:rPr>
          <w:sz w:val="24"/>
          <w:szCs w:val="24"/>
        </w:rPr>
        <w:t>Fuente: Autores</w:t>
      </w:r>
    </w:p>
    <w:p w:rsidR="00681303" w:rsidRDefault="0037566F" w:rsidP="00AE5E7F">
      <w:r>
        <w:t>Debido a que en el laboratorio no hay puntas</w:t>
      </w:r>
      <w:r w:rsidR="00FF68CB">
        <w:t xml:space="preserve"> con zoom</w:t>
      </w:r>
      <w:r>
        <w:t xml:space="preserve"> x100 par</w:t>
      </w:r>
      <w:r w:rsidR="007C714B">
        <w:t>a el osciloscopio, ni se cuenta</w:t>
      </w:r>
      <w:r>
        <w:t xml:space="preserve"> con trasformador de aislamiento para hacer las pru</w:t>
      </w:r>
      <w:r w:rsidR="00C82461">
        <w:t>ebas de forma segura, se decide</w:t>
      </w:r>
      <w:r>
        <w:t xml:space="preserve"> no hacer las pruebas a máxima potencia</w:t>
      </w:r>
      <w:r w:rsidR="00DA1CE1">
        <w:t xml:space="preserve"> y sólo en modo de corte puro</w:t>
      </w:r>
      <w:r>
        <w:t>.</w:t>
      </w:r>
    </w:p>
    <w:p w:rsidR="007C6F7A" w:rsidRDefault="007C6F7A" w:rsidP="00AE5E7F">
      <w:r>
        <w:t>Para</w:t>
      </w:r>
      <w:r w:rsidR="000D63AA">
        <w:t xml:space="preserve"> las pruebas se escoge la carga y</w:t>
      </w:r>
      <w:r>
        <w:t xml:space="preserve">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FD1B51">
        <w:rPr>
          <w:rFonts w:cs="Times New Roman"/>
        </w:rPr>
        <w:t>3.3.6</w:t>
      </w:r>
      <w:r w:rsidR="002F22A8">
        <w:rPr>
          <w:rFonts w:cs="Times New Roman"/>
        </w:rPr>
        <w:fldChar w:fldCharType="end"/>
      </w:r>
      <w:r w:rsidR="00501B5F">
        <w:t>. A</w:t>
      </w:r>
      <w:r w:rsidR="001B7232">
        <w:t xml:space="preserve">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FD1B51" w:rsidRPr="007D2B0D">
        <w:rPr>
          <w:szCs w:val="24"/>
        </w:rPr>
        <w:t xml:space="preserve">Figura </w:t>
      </w:r>
      <w:r w:rsidR="00FD1B51">
        <w:rPr>
          <w:noProof/>
          <w:szCs w:val="24"/>
        </w:rPr>
        <w:t>61</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Pr="007D2B0D" w:rsidRDefault="005E102C" w:rsidP="007D2B0D">
      <w:pPr>
        <w:pStyle w:val="Descripcin"/>
        <w:keepNext/>
        <w:jc w:val="left"/>
        <w:rPr>
          <w:sz w:val="24"/>
          <w:szCs w:val="24"/>
        </w:rPr>
      </w:pPr>
      <w:bookmarkStart w:id="170" w:name="_Ref514267064"/>
      <w:bookmarkStart w:id="171" w:name="_Toc514532450"/>
      <w:r w:rsidRPr="007D2B0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61</w:t>
      </w:r>
      <w:r w:rsidR="00816E5A">
        <w:rPr>
          <w:sz w:val="24"/>
          <w:szCs w:val="24"/>
        </w:rPr>
        <w:fldChar w:fldCharType="end"/>
      </w:r>
      <w:bookmarkEnd w:id="170"/>
      <w:r w:rsidRPr="007D2B0D">
        <w:rPr>
          <w:sz w:val="24"/>
          <w:szCs w:val="24"/>
        </w:rPr>
        <w:t>. Forma de señal de salida de la etapa de potencia</w:t>
      </w:r>
      <w:bookmarkEnd w:id="171"/>
    </w:p>
    <w:p w:rsidR="007D2B0D" w:rsidRDefault="005E102C" w:rsidP="007D2B0D">
      <w:pPr>
        <w:keepNext/>
      </w:pPr>
      <w:r>
        <w:rPr>
          <w:noProof/>
          <w:lang w:eastAsia="es-CO"/>
        </w:rPr>
        <w:drawing>
          <wp:inline distT="0" distB="0" distL="0" distR="0" wp14:anchorId="506D4DE5" wp14:editId="0C521ECA">
            <wp:extent cx="5612130" cy="3094074"/>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70">
                      <a:extLst>
                        <a:ext uri="{28A0092B-C50C-407E-A947-70E740481C1C}">
                          <a14:useLocalDpi xmlns:a14="http://schemas.microsoft.com/office/drawing/2010/main" val="0"/>
                        </a:ext>
                      </a:extLst>
                    </a:blip>
                    <a:stretch>
                      <a:fillRect/>
                    </a:stretch>
                  </pic:blipFill>
                  <pic:spPr>
                    <a:xfrm>
                      <a:off x="0" y="0"/>
                      <a:ext cx="5617048" cy="3096785"/>
                    </a:xfrm>
                    <a:prstGeom prst="rect">
                      <a:avLst/>
                    </a:prstGeom>
                  </pic:spPr>
                </pic:pic>
              </a:graphicData>
            </a:graphic>
          </wp:inline>
        </w:drawing>
      </w:r>
    </w:p>
    <w:p w:rsidR="005E102C" w:rsidRPr="007D2B0D" w:rsidRDefault="007D2B0D" w:rsidP="007D2B0D">
      <w:pPr>
        <w:pStyle w:val="Descripcin"/>
        <w:rPr>
          <w:sz w:val="24"/>
          <w:szCs w:val="24"/>
        </w:rPr>
      </w:pPr>
      <w:r w:rsidRPr="007D2B0D">
        <w:rPr>
          <w:sz w:val="24"/>
          <w:szCs w:val="24"/>
        </w:rPr>
        <w:t>Fuente: Autores</w:t>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FD1B51" w:rsidRPr="00366BC1">
        <w:rPr>
          <w:szCs w:val="24"/>
        </w:rPr>
        <w:t xml:space="preserve">Figura </w:t>
      </w:r>
      <w:r w:rsidR="00FD1B51">
        <w:rPr>
          <w:noProof/>
          <w:szCs w:val="24"/>
        </w:rPr>
        <w:t>62</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FD1B51" w:rsidRPr="00D769B5">
        <w:rPr>
          <w:szCs w:val="24"/>
        </w:rPr>
        <w:t xml:space="preserve">Figura </w:t>
      </w:r>
      <w:r w:rsidR="00FD1B51">
        <w:rPr>
          <w:noProof/>
          <w:szCs w:val="24"/>
        </w:rPr>
        <w:t>63</w:t>
      </w:r>
      <w:r w:rsidR="006D1A4E">
        <w:fldChar w:fldCharType="end"/>
      </w:r>
      <w:r w:rsidR="00A95A58">
        <w:t xml:space="preserve"> se presenta la misma curva pero a 44 Watts.</w:t>
      </w:r>
    </w:p>
    <w:p w:rsidR="005D6A0B" w:rsidRPr="00366BC1" w:rsidRDefault="005D6A0B" w:rsidP="00366BC1">
      <w:pPr>
        <w:pStyle w:val="Descripcin"/>
        <w:keepNext/>
        <w:jc w:val="left"/>
        <w:rPr>
          <w:sz w:val="24"/>
          <w:szCs w:val="24"/>
        </w:rPr>
      </w:pPr>
      <w:bookmarkStart w:id="172" w:name="_Ref514267365"/>
      <w:bookmarkStart w:id="173" w:name="_Toc514532451"/>
      <w:r w:rsidRPr="00366BC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62</w:t>
      </w:r>
      <w:r w:rsidR="00816E5A">
        <w:rPr>
          <w:sz w:val="24"/>
          <w:szCs w:val="24"/>
        </w:rPr>
        <w:fldChar w:fldCharType="end"/>
      </w:r>
      <w:bookmarkEnd w:id="172"/>
      <w:r w:rsidRPr="00366BC1">
        <w:rPr>
          <w:sz w:val="24"/>
          <w:szCs w:val="24"/>
        </w:rPr>
        <w:t>. Curva de potencia corte puro 30 Watts</w:t>
      </w:r>
      <w:bookmarkEnd w:id="173"/>
    </w:p>
    <w:p w:rsidR="00366BC1" w:rsidRDefault="005D6A0B" w:rsidP="00366BC1">
      <w:pPr>
        <w:keepNext/>
        <w:jc w:val="center"/>
      </w:pPr>
      <w:r>
        <w:rPr>
          <w:noProof/>
          <w:lang w:eastAsia="es-CO"/>
        </w:rPr>
        <w:drawing>
          <wp:inline distT="0" distB="0" distL="0" distR="0" wp14:anchorId="4573E1A2" wp14:editId="09A3CAD0">
            <wp:extent cx="5650230" cy="2892056"/>
            <wp:effectExtent l="0" t="0" r="7620" b="381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F94C93" w:rsidRPr="00366BC1" w:rsidRDefault="00366BC1" w:rsidP="00366BC1">
      <w:pPr>
        <w:pStyle w:val="Descripcin"/>
        <w:jc w:val="left"/>
        <w:rPr>
          <w:sz w:val="24"/>
          <w:szCs w:val="24"/>
        </w:rPr>
      </w:pPr>
      <w:r w:rsidRPr="00366BC1">
        <w:rPr>
          <w:sz w:val="24"/>
          <w:szCs w:val="24"/>
        </w:rPr>
        <w:t>Fuente: Autores</w:t>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parecido al comportamiento de las curvas de electrobisturis comerciales.</w:t>
      </w:r>
    </w:p>
    <w:p w:rsidR="00464C94" w:rsidRPr="00D769B5" w:rsidRDefault="00464C94" w:rsidP="00D769B5">
      <w:pPr>
        <w:pStyle w:val="Descripcin"/>
        <w:keepNext/>
        <w:jc w:val="left"/>
        <w:rPr>
          <w:sz w:val="24"/>
          <w:szCs w:val="24"/>
        </w:rPr>
      </w:pPr>
      <w:bookmarkStart w:id="174" w:name="_Ref514267463"/>
      <w:bookmarkStart w:id="175" w:name="_Toc514532452"/>
      <w:r w:rsidRPr="00D769B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63</w:t>
      </w:r>
      <w:r w:rsidR="00816E5A">
        <w:rPr>
          <w:sz w:val="24"/>
          <w:szCs w:val="24"/>
        </w:rPr>
        <w:fldChar w:fldCharType="end"/>
      </w:r>
      <w:bookmarkEnd w:id="174"/>
      <w:r w:rsidRPr="00D769B5">
        <w:rPr>
          <w:sz w:val="24"/>
          <w:szCs w:val="24"/>
        </w:rPr>
        <w:t>. Curva de potencia corte puro 40 Watts</w:t>
      </w:r>
      <w:bookmarkEnd w:id="175"/>
    </w:p>
    <w:p w:rsidR="00D769B5" w:rsidRDefault="00B35A02" w:rsidP="00D769B5">
      <w:pPr>
        <w:keepNext/>
        <w:jc w:val="center"/>
      </w:pPr>
      <w:r>
        <w:rPr>
          <w:noProof/>
          <w:lang w:eastAsia="es-CO"/>
        </w:rPr>
        <w:drawing>
          <wp:inline distT="0" distB="0" distL="0" distR="0" wp14:anchorId="6BA8418F" wp14:editId="30E80D67">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B77930" w:rsidRPr="00D769B5" w:rsidRDefault="00D769B5" w:rsidP="00D769B5">
      <w:pPr>
        <w:pStyle w:val="Descripcin"/>
        <w:jc w:val="left"/>
        <w:rPr>
          <w:sz w:val="24"/>
          <w:szCs w:val="24"/>
        </w:rPr>
      </w:pPr>
      <w:r w:rsidRPr="00D769B5">
        <w:rPr>
          <w:sz w:val="24"/>
          <w:szCs w:val="24"/>
        </w:rPr>
        <w:t>Fuente: Autores</w:t>
      </w:r>
    </w:p>
    <w:p w:rsidR="00CD0780" w:rsidRDefault="00D77F7E" w:rsidP="002B0073">
      <w:r>
        <w:t>La validación de los se hacen en</w:t>
      </w:r>
      <w:r w:rsidR="008D48C4">
        <w:t xml:space="preserve"> </w:t>
      </w:r>
      <w:r w:rsidR="00405E2A">
        <w:t xml:space="preserve">la empresa </w:t>
      </w:r>
      <w:r w:rsidR="008D48C4">
        <w:t>Solumed</w:t>
      </w:r>
      <w:r w:rsidR="00144F32">
        <w:t>,</w:t>
      </w:r>
      <w:r w:rsidR="008D48C4">
        <w:t xml:space="preserve"> </w:t>
      </w:r>
      <w:r w:rsidR="00B643AA">
        <w:t>donde se realizan</w:t>
      </w:r>
      <w:r w:rsidR="008D5B1E">
        <w:t xml:space="preserve"> las </w:t>
      </w:r>
      <w:r w:rsidR="005D1082">
        <w:t>pruebas haciendo uso del analizador de electrobistur</w:t>
      </w:r>
      <w:r w:rsidR="00B245A6">
        <w:t xml:space="preserve">ís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Pr="000640F8" w:rsidRDefault="003E255D" w:rsidP="000640F8">
      <w:pPr>
        <w:pStyle w:val="Descripcin"/>
        <w:keepNext/>
        <w:jc w:val="left"/>
        <w:rPr>
          <w:sz w:val="24"/>
          <w:szCs w:val="24"/>
        </w:rPr>
      </w:pPr>
      <w:bookmarkStart w:id="176" w:name="_Toc514532453"/>
      <w:r w:rsidRPr="000640F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64</w:t>
      </w:r>
      <w:r w:rsidR="00816E5A">
        <w:rPr>
          <w:sz w:val="24"/>
          <w:szCs w:val="24"/>
        </w:rPr>
        <w:fldChar w:fldCharType="end"/>
      </w:r>
      <w:r w:rsidR="00E32FA2" w:rsidRPr="000640F8">
        <w:rPr>
          <w:sz w:val="24"/>
          <w:szCs w:val="24"/>
        </w:rPr>
        <w:t xml:space="preserve">. Analizador de </w:t>
      </w:r>
      <w:proofErr w:type="spellStart"/>
      <w:r w:rsidR="00E32FA2" w:rsidRPr="000640F8">
        <w:rPr>
          <w:sz w:val="24"/>
          <w:szCs w:val="24"/>
        </w:rPr>
        <w:t>electrobisturi</w:t>
      </w:r>
      <w:proofErr w:type="spellEnd"/>
      <w:r w:rsidR="00E32FA2" w:rsidRPr="000640F8">
        <w:rPr>
          <w:sz w:val="24"/>
          <w:szCs w:val="24"/>
        </w:rPr>
        <w:t xml:space="preserve"> Fluke QA-ES II</w:t>
      </w:r>
      <w:r w:rsidR="008E29E4" w:rsidRPr="000640F8">
        <w:rPr>
          <w:sz w:val="24"/>
          <w:szCs w:val="24"/>
        </w:rPr>
        <w:t>.</w:t>
      </w:r>
      <w:bookmarkEnd w:id="176"/>
    </w:p>
    <w:p w:rsidR="000640F8" w:rsidRDefault="003E255D" w:rsidP="000640F8">
      <w:pPr>
        <w:keepNext/>
      </w:pPr>
      <w:r w:rsidRPr="003E255D">
        <w:rPr>
          <w:noProof/>
          <w:lang w:eastAsia="es-CO"/>
        </w:rPr>
        <w:drawing>
          <wp:inline distT="0" distB="0" distL="0" distR="0" wp14:anchorId="5156E509" wp14:editId="0D9D6217">
            <wp:extent cx="5741582" cy="2104390"/>
            <wp:effectExtent l="0" t="0" r="0" b="0"/>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73">
                      <a:extLst>
                        <a:ext uri="{28A0092B-C50C-407E-A947-70E740481C1C}">
                          <a14:useLocalDpi xmlns:a14="http://schemas.microsoft.com/office/drawing/2010/main" val="0"/>
                        </a:ext>
                      </a:extLst>
                    </a:blip>
                    <a:srcRect t="33403" r="-2331"/>
                    <a:stretch/>
                  </pic:blipFill>
                  <pic:spPr bwMode="auto">
                    <a:xfrm>
                      <a:off x="0" y="0"/>
                      <a:ext cx="5742963" cy="2104896"/>
                    </a:xfrm>
                    <a:prstGeom prst="rect">
                      <a:avLst/>
                    </a:prstGeom>
                    <a:noFill/>
                    <a:ln>
                      <a:noFill/>
                    </a:ln>
                    <a:extLst>
                      <a:ext uri="{53640926-AAD7-44D8-BBD7-CCE9431645EC}">
                        <a14:shadowObscured xmlns:a14="http://schemas.microsoft.com/office/drawing/2010/main"/>
                      </a:ext>
                    </a:extLst>
                  </pic:spPr>
                </pic:pic>
              </a:graphicData>
            </a:graphic>
          </wp:inline>
        </w:drawing>
      </w:r>
    </w:p>
    <w:p w:rsidR="003E255D" w:rsidRPr="000640F8" w:rsidRDefault="00F57003" w:rsidP="000640F8">
      <w:pPr>
        <w:pStyle w:val="Descripcin"/>
        <w:rPr>
          <w:sz w:val="24"/>
          <w:szCs w:val="24"/>
        </w:rPr>
      </w:pPr>
      <w:r>
        <w:rPr>
          <w:sz w:val="24"/>
          <w:szCs w:val="24"/>
        </w:rPr>
        <w:t>Fuente: Autores</w:t>
      </w:r>
    </w:p>
    <w:p w:rsidR="0016755A" w:rsidRPr="0016755A" w:rsidRDefault="003E28C2" w:rsidP="0016755A">
      <w:pPr>
        <w:pStyle w:val="Descripcin"/>
        <w:keepNext/>
        <w:jc w:val="left"/>
        <w:rPr>
          <w:sz w:val="24"/>
          <w:szCs w:val="24"/>
        </w:rPr>
      </w:pPr>
      <w:bookmarkStart w:id="177" w:name="_Toc514532454"/>
      <w:r w:rsidRPr="00CF7907">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65</w:t>
      </w:r>
      <w:r w:rsidR="00816E5A">
        <w:rPr>
          <w:sz w:val="24"/>
          <w:szCs w:val="24"/>
        </w:rPr>
        <w:fldChar w:fldCharType="end"/>
      </w:r>
      <w:r w:rsidR="00067F45" w:rsidRPr="00CF7907">
        <w:rPr>
          <w:sz w:val="24"/>
          <w:szCs w:val="24"/>
        </w:rPr>
        <w:t xml:space="preserve">. Electrobisturí conectado a QA-ES II </w:t>
      </w:r>
      <w:proofErr w:type="spellStart"/>
      <w:r w:rsidR="00067F45" w:rsidRPr="00CF7907">
        <w:rPr>
          <w:sz w:val="24"/>
          <w:szCs w:val="24"/>
        </w:rPr>
        <w:t>Electrosurgery</w:t>
      </w:r>
      <w:proofErr w:type="spellEnd"/>
      <w:r w:rsidR="00067F45" w:rsidRPr="00CF7907">
        <w:rPr>
          <w:sz w:val="24"/>
          <w:szCs w:val="24"/>
        </w:rPr>
        <w:t xml:space="preserve"> </w:t>
      </w:r>
      <w:proofErr w:type="spellStart"/>
      <w:r w:rsidR="00067F45" w:rsidRPr="00CF7907">
        <w:rPr>
          <w:sz w:val="24"/>
          <w:szCs w:val="24"/>
        </w:rPr>
        <w:t>Analyzer</w:t>
      </w:r>
      <w:proofErr w:type="spellEnd"/>
      <w:r w:rsidR="00067F45" w:rsidRPr="00CF7907">
        <w:rPr>
          <w:sz w:val="24"/>
          <w:szCs w:val="24"/>
        </w:rPr>
        <w:t xml:space="preserve"> para pruebas de potencia.</w:t>
      </w:r>
      <w:bookmarkEnd w:id="177"/>
    </w:p>
    <w:p w:rsidR="00CF7907" w:rsidRDefault="00297859" w:rsidP="00CF7907">
      <w:pPr>
        <w:keepNext/>
      </w:pPr>
      <w:r w:rsidRPr="00297859">
        <w:rPr>
          <w:noProof/>
          <w:lang w:eastAsia="es-CO"/>
        </w:rPr>
        <w:drawing>
          <wp:inline distT="0" distB="0" distL="0" distR="0" wp14:anchorId="69C8BB55" wp14:editId="54C7A7CF">
            <wp:extent cx="5610830" cy="2690037"/>
            <wp:effectExtent l="0" t="0" r="9525" b="0"/>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rotWithShape="1">
                    <a:blip r:embed="rId74">
                      <a:extLst>
                        <a:ext uri="{28A0092B-C50C-407E-A947-70E740481C1C}">
                          <a14:useLocalDpi xmlns:a14="http://schemas.microsoft.com/office/drawing/2010/main" val="0"/>
                        </a:ext>
                      </a:extLst>
                    </a:blip>
                    <a:srcRect b="19256"/>
                    <a:stretch/>
                  </pic:blipFill>
                  <pic:spPr bwMode="auto">
                    <a:xfrm>
                      <a:off x="0" y="0"/>
                      <a:ext cx="5618184" cy="2693563"/>
                    </a:xfrm>
                    <a:prstGeom prst="rect">
                      <a:avLst/>
                    </a:prstGeom>
                    <a:noFill/>
                    <a:ln>
                      <a:noFill/>
                    </a:ln>
                    <a:extLst>
                      <a:ext uri="{53640926-AAD7-44D8-BBD7-CCE9431645EC}">
                        <a14:shadowObscured xmlns:a14="http://schemas.microsoft.com/office/drawing/2010/main"/>
                      </a:ext>
                    </a:extLst>
                  </pic:spPr>
                </pic:pic>
              </a:graphicData>
            </a:graphic>
          </wp:inline>
        </w:drawing>
      </w:r>
    </w:p>
    <w:p w:rsidR="005135BF" w:rsidRPr="00CF7907" w:rsidRDefault="00CF7907" w:rsidP="00CF7907">
      <w:pPr>
        <w:pStyle w:val="Descripcin"/>
        <w:rPr>
          <w:sz w:val="24"/>
          <w:szCs w:val="24"/>
        </w:rPr>
      </w:pPr>
      <w:r w:rsidRPr="00CF7907">
        <w:rPr>
          <w:sz w:val="24"/>
          <w:szCs w:val="24"/>
        </w:rPr>
        <w:t>Fuente: Autores</w:t>
      </w:r>
    </w:p>
    <w:p w:rsidR="00625E1B" w:rsidRDefault="00595067" w:rsidP="002B0073">
      <w:r>
        <w:t>Las pruebas se realizan eligiendo</w:t>
      </w:r>
      <w:r w:rsidR="001C36FF">
        <w:t xml:space="preserve"> dos potencias</w:t>
      </w:r>
      <w:r>
        <w:t xml:space="preserve"> de corte, se ponen e</w:t>
      </w:r>
      <w:r w:rsidR="007646BC">
        <w:t>n la pantalla del equipo de electrocirugía</w:t>
      </w:r>
      <w:r>
        <w:t xml:space="preserve"> los valores de</w:t>
      </w:r>
      <w:r w:rsidR="007646BC">
        <w:t xml:space="preserve">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FD1B51" w:rsidRPr="00EB78FC">
        <w:rPr>
          <w:szCs w:val="24"/>
        </w:rPr>
        <w:t xml:space="preserve">Figura </w:t>
      </w:r>
      <w:r w:rsidR="00FD1B51">
        <w:rPr>
          <w:noProof/>
          <w:szCs w:val="24"/>
        </w:rPr>
        <w:t>66</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Pr="00EB78FC" w:rsidRDefault="00A11DDB" w:rsidP="00EB78FC">
      <w:pPr>
        <w:pStyle w:val="Descripcin"/>
        <w:keepNext/>
        <w:jc w:val="left"/>
        <w:rPr>
          <w:sz w:val="24"/>
          <w:szCs w:val="24"/>
        </w:rPr>
      </w:pPr>
      <w:bookmarkStart w:id="178" w:name="_Ref514268666"/>
      <w:bookmarkStart w:id="179" w:name="_Toc514532455"/>
      <w:r w:rsidRPr="00EB78F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66</w:t>
      </w:r>
      <w:r w:rsidR="00816E5A">
        <w:rPr>
          <w:sz w:val="24"/>
          <w:szCs w:val="24"/>
        </w:rPr>
        <w:fldChar w:fldCharType="end"/>
      </w:r>
      <w:bookmarkEnd w:id="178"/>
      <w:r w:rsidR="00952141" w:rsidRPr="00EB78FC">
        <w:rPr>
          <w:sz w:val="24"/>
          <w:szCs w:val="24"/>
        </w:rPr>
        <w:t>. Resultado en pantalla de potencia para 25 Watts.</w:t>
      </w:r>
      <w:bookmarkEnd w:id="179"/>
    </w:p>
    <w:p w:rsidR="00EB78FC" w:rsidRDefault="00A11DDB" w:rsidP="00EB78FC">
      <w:pPr>
        <w:keepNext/>
      </w:pPr>
      <w:r>
        <w:rPr>
          <w:noProof/>
          <w:lang w:eastAsia="es-CO"/>
        </w:rPr>
        <w:drawing>
          <wp:inline distT="0" distB="0" distL="0" distR="0" wp14:anchorId="0A7D9AAD" wp14:editId="0FA39699">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75">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BC7A9F" w:rsidRPr="00EB78FC" w:rsidRDefault="00EB78FC" w:rsidP="00EB78FC">
      <w:pPr>
        <w:pStyle w:val="Descripcin"/>
        <w:rPr>
          <w:sz w:val="24"/>
          <w:szCs w:val="24"/>
        </w:rPr>
      </w:pPr>
      <w:r>
        <w:rPr>
          <w:sz w:val="24"/>
          <w:szCs w:val="24"/>
        </w:rPr>
        <w:t>Fuente: Autores</w:t>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FD1B51" w:rsidRPr="00121B0E">
        <w:rPr>
          <w:szCs w:val="24"/>
        </w:rPr>
        <w:t xml:space="preserve">Figura </w:t>
      </w:r>
      <w:r w:rsidR="00FD1B51">
        <w:rPr>
          <w:noProof/>
          <w:szCs w:val="24"/>
        </w:rPr>
        <w:t>67</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Pr="00121B0E" w:rsidRDefault="00921161" w:rsidP="00121B0E">
      <w:pPr>
        <w:pStyle w:val="Descripcin"/>
        <w:keepNext/>
        <w:jc w:val="left"/>
        <w:rPr>
          <w:sz w:val="24"/>
          <w:szCs w:val="24"/>
        </w:rPr>
      </w:pPr>
      <w:bookmarkStart w:id="180" w:name="_Ref514268896"/>
      <w:bookmarkStart w:id="181" w:name="_Toc514532456"/>
      <w:r w:rsidRPr="00121B0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67</w:t>
      </w:r>
      <w:r w:rsidR="00816E5A">
        <w:rPr>
          <w:sz w:val="24"/>
          <w:szCs w:val="24"/>
        </w:rPr>
        <w:fldChar w:fldCharType="end"/>
      </w:r>
      <w:bookmarkEnd w:id="180"/>
      <w:r w:rsidRPr="00121B0E">
        <w:rPr>
          <w:sz w:val="24"/>
          <w:szCs w:val="24"/>
        </w:rPr>
        <w:t>. Resultado en pantalla de potencia para 35 Watts.</w:t>
      </w:r>
      <w:bookmarkEnd w:id="181"/>
    </w:p>
    <w:p w:rsidR="00121B0E" w:rsidRDefault="00921161" w:rsidP="00121B0E">
      <w:pPr>
        <w:keepNext/>
      </w:pPr>
      <w:r>
        <w:rPr>
          <w:noProof/>
          <w:lang w:eastAsia="es-CO"/>
        </w:rPr>
        <w:drawing>
          <wp:inline distT="0" distB="0" distL="0" distR="0" wp14:anchorId="11D52475" wp14:editId="38E44ACF">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6">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456244" w:rsidRPr="00121B0E" w:rsidRDefault="00121B0E" w:rsidP="00121B0E">
      <w:pPr>
        <w:pStyle w:val="Descripcin"/>
        <w:jc w:val="left"/>
        <w:rPr>
          <w:sz w:val="24"/>
          <w:szCs w:val="24"/>
        </w:rPr>
      </w:pPr>
      <w:r w:rsidRPr="00121B0E">
        <w:rPr>
          <w:sz w:val="24"/>
          <w:szCs w:val="24"/>
        </w:rPr>
        <w:t>Fuente: Autores</w:t>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6A66FC" w:rsidRPr="006A66FC" w:rsidRDefault="00297D4C" w:rsidP="006A66FC">
      <w:pPr>
        <w:pStyle w:val="Ttulo2"/>
      </w:pPr>
      <w:bookmarkStart w:id="182" w:name="_Toc514532385"/>
      <w:r>
        <w:t>Prueba de generador</w:t>
      </w:r>
      <w:r w:rsidR="00CD7354">
        <w:t xml:space="preserve"> de señales</w:t>
      </w:r>
      <w:bookmarkEnd w:id="182"/>
    </w:p>
    <w:p w:rsidR="0013288D" w:rsidRDefault="0013288D" w:rsidP="0013288D">
      <w:r>
        <w:rPr>
          <w:sz w:val="23"/>
          <w:szCs w:val="23"/>
        </w:rPr>
        <w:t xml:space="preserve">La fase de </w:t>
      </w:r>
      <w:r w:rsidR="00FD0B01">
        <w:rPr>
          <w:sz w:val="23"/>
          <w:szCs w:val="23"/>
        </w:rPr>
        <w:t>prueba de este módulo se realiza</w:t>
      </w:r>
      <w:r>
        <w:rPr>
          <w:sz w:val="23"/>
          <w:szCs w:val="23"/>
        </w:rPr>
        <w:t xml:space="preserve"> en los laboratorios de alta tensión de la Universidad Industri</w:t>
      </w:r>
      <w:r w:rsidR="002503A1">
        <w:rPr>
          <w:sz w:val="23"/>
          <w:szCs w:val="23"/>
        </w:rPr>
        <w:t>al de Santander,</w:t>
      </w:r>
      <w:r w:rsidR="006A66FC">
        <w:rPr>
          <w:sz w:val="23"/>
          <w:szCs w:val="23"/>
        </w:rPr>
        <w:t xml:space="preserve"> donde se capturan l</w:t>
      </w:r>
      <w:r w:rsidR="00A65711">
        <w:rPr>
          <w:sz w:val="23"/>
          <w:szCs w:val="23"/>
        </w:rPr>
        <w:t>as formas de onda con ayuda de</w:t>
      </w:r>
      <w:r w:rsidR="006A66FC">
        <w:rPr>
          <w:sz w:val="23"/>
          <w:szCs w:val="23"/>
        </w:rPr>
        <w:t>l osciloscopio marca UNIT-T UTD2102CEX</w:t>
      </w:r>
      <w:r w:rsidR="00B7669B">
        <w:rPr>
          <w:sz w:val="23"/>
          <w:szCs w:val="23"/>
        </w:rPr>
        <w:t>.</w:t>
      </w:r>
    </w:p>
    <w:p w:rsidR="0013288D" w:rsidRDefault="003B674F" w:rsidP="0013288D">
      <w:pPr>
        <w:pStyle w:val="Ttulo3"/>
      </w:pPr>
      <w:bookmarkStart w:id="183" w:name="_Toc514532386"/>
      <w:r>
        <w:t>Validación de forma de ondas</w:t>
      </w:r>
      <w:bookmarkEnd w:id="183"/>
    </w:p>
    <w:p w:rsidR="00155111" w:rsidRDefault="0081582C" w:rsidP="00155111">
      <w:r>
        <w:t xml:space="preserve">Cada tipo de corte o coagulación tiene una forma de onda asociada como se vio en el </w:t>
      </w:r>
      <w:r w:rsidR="001F71E9">
        <w:t>capítulo</w:t>
      </w:r>
      <w:r>
        <w:t xml:space="preserve"> </w:t>
      </w:r>
      <w:r w:rsidR="001F71E9" w:rsidRPr="00726DF5">
        <w:rPr>
          <w:b/>
        </w:rPr>
        <w:fldChar w:fldCharType="begin"/>
      </w:r>
      <w:r w:rsidR="001F71E9" w:rsidRPr="00726DF5">
        <w:rPr>
          <w:b/>
        </w:rPr>
        <w:instrText xml:space="preserve"> REF _Ref514375788 \h  \* MERGEFORMAT </w:instrText>
      </w:r>
      <w:r w:rsidR="001F71E9" w:rsidRPr="00726DF5">
        <w:rPr>
          <w:b/>
        </w:rPr>
      </w:r>
      <w:r w:rsidR="001F71E9" w:rsidRPr="00726DF5">
        <w:rPr>
          <w:b/>
        </w:rPr>
        <w:fldChar w:fldCharType="separate"/>
      </w:r>
      <w:r w:rsidR="00FD1B51" w:rsidRPr="00FD1B51">
        <w:rPr>
          <w:b/>
        </w:rPr>
        <w:t>Fundamentos de la electrocirugía</w:t>
      </w:r>
      <w:r w:rsidR="001F71E9" w:rsidRPr="00726DF5">
        <w:rPr>
          <w:b/>
        </w:rPr>
        <w:fldChar w:fldCharType="end"/>
      </w:r>
      <w:r w:rsidR="00CF34E1" w:rsidRPr="00726DF5">
        <w:t xml:space="preserve">, </w:t>
      </w:r>
      <w:r w:rsidR="00083CD9">
        <w:t>con la toma de datos en el osciloscopio se corrobora que la señal asociada a cad</w:t>
      </w:r>
      <w:r w:rsidR="00CD2DD8">
        <w:t>a tipo de corte sea la correcta, cabe resaltar que estas ondas son las que entran a la etapa de amplificación de potencia y no las de salida del equipo de electrocirugía.</w:t>
      </w:r>
      <w:r w:rsidR="00A41D96">
        <w:t xml:space="preserve"> </w:t>
      </w:r>
    </w:p>
    <w:p w:rsidR="0013288D" w:rsidRDefault="00C740DA" w:rsidP="0013288D">
      <w:pPr>
        <w:pStyle w:val="Ttulo4"/>
      </w:pPr>
      <w:r>
        <w:t>Corte puro</w:t>
      </w:r>
    </w:p>
    <w:p w:rsidR="00E76BEC" w:rsidRPr="00E76BEC" w:rsidRDefault="00E76BEC" w:rsidP="00E76BEC">
      <w:pPr>
        <w:pStyle w:val="Textoindependiente"/>
      </w:pPr>
      <w:r w:rsidRPr="00E76BEC">
        <w:t>Este tipo de corte se obtiene con una onda cuadrada de 300 KHz con una amplitud de 5 [v].</w:t>
      </w:r>
    </w:p>
    <w:p w:rsidR="006F4FA9" w:rsidRPr="00E76BEC" w:rsidRDefault="006F4FA9" w:rsidP="006F4FA9">
      <w:pPr>
        <w:pStyle w:val="Descripcin"/>
        <w:keepNext/>
        <w:rPr>
          <w:sz w:val="24"/>
          <w:szCs w:val="24"/>
        </w:rPr>
      </w:pPr>
      <w:bookmarkStart w:id="184" w:name="_Toc514532457"/>
      <w:r w:rsidRPr="00E76BE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68</w:t>
      </w:r>
      <w:r w:rsidR="00816E5A">
        <w:rPr>
          <w:sz w:val="24"/>
          <w:szCs w:val="24"/>
        </w:rPr>
        <w:fldChar w:fldCharType="end"/>
      </w:r>
      <w:r w:rsidRPr="00E76BEC">
        <w:rPr>
          <w:sz w:val="24"/>
          <w:szCs w:val="24"/>
        </w:rPr>
        <w:t xml:space="preserve">. </w:t>
      </w:r>
      <w:r w:rsidR="00B352D2" w:rsidRPr="00E76BEC">
        <w:rPr>
          <w:sz w:val="24"/>
          <w:szCs w:val="24"/>
        </w:rPr>
        <w:t>Señal</w:t>
      </w:r>
      <w:r w:rsidR="00C15BED">
        <w:rPr>
          <w:sz w:val="24"/>
          <w:szCs w:val="24"/>
        </w:rPr>
        <w:t xml:space="preserve"> de corte p</w:t>
      </w:r>
      <w:r w:rsidRPr="00E76BEC">
        <w:rPr>
          <w:sz w:val="24"/>
          <w:szCs w:val="24"/>
        </w:rPr>
        <w:t>uro</w:t>
      </w:r>
      <w:bookmarkEnd w:id="184"/>
    </w:p>
    <w:p w:rsidR="00E76BEC" w:rsidRDefault="0013288D" w:rsidP="00E76BEC">
      <w:pPr>
        <w:keepNext/>
      </w:pPr>
      <w:r>
        <w:rPr>
          <w:noProof/>
          <w:lang w:eastAsia="es-CO"/>
        </w:rPr>
        <w:drawing>
          <wp:inline distT="0" distB="0" distL="0" distR="0" wp14:anchorId="2916CAC8" wp14:editId="6A6E1D7D">
            <wp:extent cx="5408415" cy="2707137"/>
            <wp:effectExtent l="0" t="0" r="1905"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P001.BMP"/>
                    <pic:cNvPicPr/>
                  </pic:nvPicPr>
                  <pic:blipFill rotWithShape="1">
                    <a:blip r:embed="rId77">
                      <a:extLst>
                        <a:ext uri="{28A0092B-C50C-407E-A947-70E740481C1C}">
                          <a14:useLocalDpi xmlns:a14="http://schemas.microsoft.com/office/drawing/2010/main" val="0"/>
                        </a:ext>
                      </a:extLst>
                    </a:blip>
                    <a:srcRect l="3564" t="5374" b="4676"/>
                    <a:stretch/>
                  </pic:blipFill>
                  <pic:spPr bwMode="auto">
                    <a:xfrm>
                      <a:off x="0" y="0"/>
                      <a:ext cx="5440110" cy="272300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13288D" w:rsidRDefault="004E7538" w:rsidP="0013288D">
      <w:pPr>
        <w:pStyle w:val="Ttulo4"/>
      </w:pPr>
      <w:r>
        <w:t>Corte mixto</w:t>
      </w:r>
    </w:p>
    <w:p w:rsidR="0013288D" w:rsidRPr="00052A2A" w:rsidRDefault="00B9428C" w:rsidP="00052A2A">
      <w:pPr>
        <w:pStyle w:val="Textoindependiente"/>
      </w:pPr>
      <w:r>
        <w:t xml:space="preserve">La onda de corte mixto </w:t>
      </w:r>
      <w:r w:rsidR="006A4F89">
        <w:t xml:space="preserve">se ve en la </w:t>
      </w:r>
      <w:r w:rsidR="006A4F89">
        <w:fldChar w:fldCharType="begin"/>
      </w:r>
      <w:r w:rsidR="006A4F89">
        <w:instrText xml:space="preserve"> REF _Ref514265194 \h </w:instrText>
      </w:r>
      <w:r w:rsidR="006A4F89">
        <w:fldChar w:fldCharType="separate"/>
      </w:r>
      <w:r w:rsidR="00FD1B51" w:rsidRPr="00B46A7E">
        <w:rPr>
          <w:szCs w:val="24"/>
        </w:rPr>
        <w:t xml:space="preserve">Figura </w:t>
      </w:r>
      <w:r w:rsidR="00FD1B51">
        <w:rPr>
          <w:noProof/>
          <w:szCs w:val="24"/>
        </w:rPr>
        <w:t>60</w:t>
      </w:r>
      <w:r w:rsidR="006A4F89">
        <w:fldChar w:fldCharType="end"/>
      </w:r>
      <w:r w:rsidR="006A4F89">
        <w:t xml:space="preserve"> como </w:t>
      </w:r>
      <w:r>
        <w:t xml:space="preserve">una señal cuadrada </w:t>
      </w:r>
      <w:r w:rsidR="00BF5B2D">
        <w:t xml:space="preserve">de 300 KHz, </w:t>
      </w:r>
      <w:r w:rsidR="00BD2210">
        <w:t>modulada por PWM con una señal de 4KHz</w:t>
      </w:r>
      <w:r w:rsidR="00F13A99">
        <w:t xml:space="preserve"> con un ciclo útil </w:t>
      </w:r>
      <w:r w:rsidR="007F478C">
        <w:t xml:space="preserve">de </w:t>
      </w:r>
      <w:r w:rsidR="00F700A8">
        <w:t>80%</w:t>
      </w:r>
      <w:r w:rsidR="00BD2210">
        <w:t xml:space="preserve"> aproximadamente</w:t>
      </w:r>
      <w:r w:rsidR="00BF5B2D">
        <w:t>.</w:t>
      </w:r>
    </w:p>
    <w:p w:rsidR="00052A2A" w:rsidRPr="00052A2A" w:rsidRDefault="00052A2A" w:rsidP="00052A2A">
      <w:pPr>
        <w:pStyle w:val="Descripcin"/>
        <w:keepNext/>
        <w:rPr>
          <w:sz w:val="24"/>
          <w:szCs w:val="24"/>
        </w:rPr>
      </w:pPr>
      <w:bookmarkStart w:id="185" w:name="_Toc514532458"/>
      <w:r w:rsidRPr="00052A2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69</w:t>
      </w:r>
      <w:r w:rsidR="00816E5A">
        <w:rPr>
          <w:sz w:val="24"/>
          <w:szCs w:val="24"/>
        </w:rPr>
        <w:fldChar w:fldCharType="end"/>
      </w:r>
      <w:r>
        <w:rPr>
          <w:sz w:val="24"/>
          <w:szCs w:val="24"/>
        </w:rPr>
        <w:t xml:space="preserve">. </w:t>
      </w:r>
      <w:r w:rsidR="00184DBA">
        <w:rPr>
          <w:sz w:val="24"/>
          <w:szCs w:val="24"/>
        </w:rPr>
        <w:t>Onda de corte m</w:t>
      </w:r>
      <w:r w:rsidRPr="00052A2A">
        <w:rPr>
          <w:sz w:val="24"/>
          <w:szCs w:val="24"/>
        </w:rPr>
        <w:t>ixto</w:t>
      </w:r>
      <w:bookmarkEnd w:id="185"/>
    </w:p>
    <w:p w:rsidR="00E76BEC" w:rsidRDefault="0013288D" w:rsidP="00E76BEC">
      <w:pPr>
        <w:pStyle w:val="Textoindependiente"/>
        <w:keepNext/>
      </w:pPr>
      <w:r>
        <w:rPr>
          <w:noProof/>
          <w:lang w:eastAsia="es-CO"/>
        </w:rPr>
        <w:drawing>
          <wp:inline distT="0" distB="0" distL="0" distR="0" wp14:anchorId="1D6E4584" wp14:editId="2A6D8B28">
            <wp:extent cx="5420741" cy="2838202"/>
            <wp:effectExtent l="0" t="0" r="8890" b="63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P002.BMP"/>
                    <pic:cNvPicPr/>
                  </pic:nvPicPr>
                  <pic:blipFill rotWithShape="1">
                    <a:blip r:embed="rId78">
                      <a:extLst>
                        <a:ext uri="{28A0092B-C50C-407E-A947-70E740481C1C}">
                          <a14:useLocalDpi xmlns:a14="http://schemas.microsoft.com/office/drawing/2010/main" val="0"/>
                        </a:ext>
                      </a:extLst>
                    </a:blip>
                    <a:srcRect l="3395" t="6223" b="4960"/>
                    <a:stretch/>
                  </pic:blipFill>
                  <pic:spPr bwMode="auto">
                    <a:xfrm>
                      <a:off x="0" y="0"/>
                      <a:ext cx="5428710" cy="2842375"/>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483994" w:rsidRPr="00483994" w:rsidRDefault="00CD5CEE" w:rsidP="001F38EE">
      <w:pPr>
        <w:pStyle w:val="Ttulo4"/>
      </w:pPr>
      <w:r>
        <w:lastRenderedPageBreak/>
        <w:t>Coagulación</w:t>
      </w:r>
    </w:p>
    <w:p w:rsidR="00A91064" w:rsidRDefault="00483994" w:rsidP="004E6F6E">
      <w:pPr>
        <w:pStyle w:val="Textoindependiente"/>
      </w:pPr>
      <w:r>
        <w:t>L</w:t>
      </w:r>
      <w:r w:rsidR="00480AC2">
        <w:t>a señal de</w:t>
      </w:r>
      <w:r>
        <w:t xml:space="preserve"> coagulación </w:t>
      </w:r>
      <w:r w:rsidR="00175FDD">
        <w:t xml:space="preserve">también está conformada </w:t>
      </w:r>
      <w:r w:rsidR="00C00376">
        <w:t>por una señal cuadrada de 300KHz modulada por PWM con una señal de 4KHz.</w:t>
      </w:r>
      <w:r w:rsidR="0041581D">
        <w:t xml:space="preserve"> En este caso, hay tres tipos de coagulación</w:t>
      </w:r>
      <w:r w:rsidR="00A53A22">
        <w:t xml:space="preserve">: </w:t>
      </w:r>
    </w:p>
    <w:p w:rsidR="0013288D" w:rsidRDefault="00A91064" w:rsidP="00A91064">
      <w:pPr>
        <w:pStyle w:val="Textoindependiente"/>
        <w:numPr>
          <w:ilvl w:val="0"/>
          <w:numId w:val="29"/>
        </w:numPr>
      </w:pPr>
      <w:r>
        <w:t>C</w:t>
      </w:r>
      <w:r w:rsidR="00A53A22">
        <w:t xml:space="preserve">oagulación alta (ver </w:t>
      </w:r>
      <w:r w:rsidR="00D80593">
        <w:fldChar w:fldCharType="begin"/>
      </w:r>
      <w:r w:rsidR="00D80593">
        <w:instrText xml:space="preserve"> REF _Ref514521577 \h </w:instrText>
      </w:r>
      <w:r w:rsidR="00D80593">
        <w:fldChar w:fldCharType="separate"/>
      </w:r>
      <w:r w:rsidR="00FD1B51" w:rsidRPr="00D80593">
        <w:rPr>
          <w:szCs w:val="24"/>
        </w:rPr>
        <w:t xml:space="preserve">Figura </w:t>
      </w:r>
      <w:r w:rsidR="00FD1B51">
        <w:rPr>
          <w:noProof/>
          <w:szCs w:val="24"/>
        </w:rPr>
        <w:t>70</w:t>
      </w:r>
      <w:r w:rsidR="00D80593">
        <w:fldChar w:fldCharType="end"/>
      </w:r>
      <w:r w:rsidR="00A53A22">
        <w:t>)</w:t>
      </w:r>
      <w:r w:rsidR="008C4177">
        <w:t xml:space="preserve"> </w:t>
      </w:r>
      <w:r w:rsidR="005F3E5B">
        <w:t xml:space="preserve">en la cual el ciclo útil es de </w:t>
      </w:r>
      <w:r w:rsidR="000415B1">
        <w:t xml:space="preserve">aproximadamente </w:t>
      </w:r>
      <w:r w:rsidR="00BD22A6">
        <w:t>6</w:t>
      </w:r>
      <w:r w:rsidR="002F67BD">
        <w:t>0%</w:t>
      </w:r>
      <w:r w:rsidR="00D80593">
        <w:rPr>
          <w:noProof/>
        </w:rPr>
        <w:t>.</w:t>
      </w:r>
    </w:p>
    <w:p w:rsidR="00BE57D0" w:rsidRPr="00BE57D0" w:rsidRDefault="00052A2A" w:rsidP="00BE57D0">
      <w:pPr>
        <w:pStyle w:val="Descripcin"/>
        <w:keepNext/>
        <w:rPr>
          <w:sz w:val="24"/>
          <w:szCs w:val="24"/>
        </w:rPr>
      </w:pPr>
      <w:bookmarkStart w:id="186" w:name="_Ref514521577"/>
      <w:bookmarkStart w:id="187" w:name="_Toc514532459"/>
      <w:r w:rsidRPr="00D8059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70</w:t>
      </w:r>
      <w:r w:rsidR="00816E5A">
        <w:rPr>
          <w:sz w:val="24"/>
          <w:szCs w:val="24"/>
        </w:rPr>
        <w:fldChar w:fldCharType="end"/>
      </w:r>
      <w:bookmarkEnd w:id="186"/>
      <w:r w:rsidR="00B90B9B" w:rsidRPr="00D80593">
        <w:rPr>
          <w:sz w:val="24"/>
          <w:szCs w:val="24"/>
        </w:rPr>
        <w:t>. Señal de coagulación alta</w:t>
      </w:r>
      <w:bookmarkEnd w:id="187"/>
    </w:p>
    <w:p w:rsidR="00D80593" w:rsidRDefault="0013288D" w:rsidP="00BE57D0">
      <w:pPr>
        <w:keepNext/>
        <w:ind w:firstLine="0"/>
        <w:jc w:val="center"/>
      </w:pPr>
      <w:r>
        <w:rPr>
          <w:noProof/>
          <w:lang w:eastAsia="es-CO"/>
        </w:rPr>
        <w:drawing>
          <wp:inline distT="0" distB="0" distL="0" distR="0" wp14:anchorId="47804BD5" wp14:editId="1FE9FD1A">
            <wp:extent cx="6133151" cy="2381250"/>
            <wp:effectExtent l="0" t="0" r="127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AP006.BMP"/>
                    <pic:cNvPicPr/>
                  </pic:nvPicPr>
                  <pic:blipFill rotWithShape="1">
                    <a:blip r:embed="rId79">
                      <a:extLst>
                        <a:ext uri="{28A0092B-C50C-407E-A947-70E740481C1C}">
                          <a14:useLocalDpi xmlns:a14="http://schemas.microsoft.com/office/drawing/2010/main" val="0"/>
                        </a:ext>
                      </a:extLst>
                    </a:blip>
                    <a:srcRect l="3395" t="12444" r="19081" b="5242"/>
                    <a:stretch/>
                  </pic:blipFill>
                  <pic:spPr bwMode="auto">
                    <a:xfrm>
                      <a:off x="0" y="0"/>
                      <a:ext cx="6252620" cy="2427635"/>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D80593" w:rsidP="00D80593">
      <w:pPr>
        <w:pStyle w:val="Descripcin"/>
        <w:jc w:val="left"/>
        <w:rPr>
          <w:sz w:val="24"/>
          <w:szCs w:val="24"/>
        </w:rPr>
      </w:pPr>
      <w:r w:rsidRPr="00D80593">
        <w:rPr>
          <w:sz w:val="24"/>
          <w:szCs w:val="24"/>
        </w:rPr>
        <w:t>Fuente: Autores</w:t>
      </w:r>
    </w:p>
    <w:p w:rsidR="006D3184" w:rsidRDefault="004A5EB6" w:rsidP="001F38EE">
      <w:pPr>
        <w:pStyle w:val="Textoindependiente"/>
        <w:numPr>
          <w:ilvl w:val="0"/>
          <w:numId w:val="29"/>
        </w:numPr>
      </w:pPr>
      <w:r>
        <w:t>Coagulación media (ver</w:t>
      </w:r>
      <w:r w:rsidR="00A611D5">
        <w:t xml:space="preserve"> </w:t>
      </w:r>
      <w:r w:rsidR="00A611D5">
        <w:fldChar w:fldCharType="begin"/>
      </w:r>
      <w:r w:rsidR="00A611D5">
        <w:instrText xml:space="preserve"> REF _Ref514522786 \h </w:instrText>
      </w:r>
      <w:r w:rsidR="00A611D5">
        <w:fldChar w:fldCharType="separate"/>
      </w:r>
      <w:r w:rsidR="00FD1B51" w:rsidRPr="007C516A">
        <w:rPr>
          <w:szCs w:val="24"/>
        </w:rPr>
        <w:t xml:space="preserve">Figura </w:t>
      </w:r>
      <w:r w:rsidR="00FD1B51">
        <w:rPr>
          <w:noProof/>
          <w:szCs w:val="24"/>
        </w:rPr>
        <w:t>71</w:t>
      </w:r>
      <w:r w:rsidR="00A611D5">
        <w:fldChar w:fldCharType="end"/>
      </w:r>
      <w:r>
        <w:t xml:space="preserve">) en la cual el ciclo útil es de aproximadamente </w:t>
      </w:r>
      <w:r w:rsidR="00C05966">
        <w:t>4</w:t>
      </w:r>
      <w:r>
        <w:t>0%</w:t>
      </w:r>
      <w:r>
        <w:rPr>
          <w:noProof/>
        </w:rPr>
        <w:t>.</w:t>
      </w:r>
    </w:p>
    <w:p w:rsidR="00BE57D0" w:rsidRPr="00BE57D0" w:rsidRDefault="001F38EE" w:rsidP="00BE57D0">
      <w:pPr>
        <w:pStyle w:val="Descripcin"/>
        <w:keepNext/>
        <w:jc w:val="left"/>
        <w:rPr>
          <w:sz w:val="24"/>
          <w:szCs w:val="24"/>
        </w:rPr>
      </w:pPr>
      <w:bookmarkStart w:id="188" w:name="_Ref514522786"/>
      <w:bookmarkStart w:id="189" w:name="_Toc514532460"/>
      <w:r w:rsidRPr="007C516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FD1B51">
        <w:rPr>
          <w:noProof/>
          <w:sz w:val="24"/>
          <w:szCs w:val="24"/>
        </w:rPr>
        <w:t>71</w:t>
      </w:r>
      <w:r w:rsidR="00816E5A">
        <w:rPr>
          <w:sz w:val="24"/>
          <w:szCs w:val="24"/>
        </w:rPr>
        <w:fldChar w:fldCharType="end"/>
      </w:r>
      <w:bookmarkEnd w:id="188"/>
      <w:r w:rsidRPr="007C516A">
        <w:rPr>
          <w:sz w:val="24"/>
          <w:szCs w:val="24"/>
        </w:rPr>
        <w:t xml:space="preserve">. </w:t>
      </w:r>
      <w:r w:rsidR="003A7E07" w:rsidRPr="007C516A">
        <w:rPr>
          <w:sz w:val="24"/>
          <w:szCs w:val="24"/>
        </w:rPr>
        <w:t>Señal</w:t>
      </w:r>
      <w:r w:rsidRPr="007C516A">
        <w:rPr>
          <w:sz w:val="24"/>
          <w:szCs w:val="24"/>
        </w:rPr>
        <w:t xml:space="preserve"> de </w:t>
      </w:r>
      <w:r w:rsidR="00456276" w:rsidRPr="007C516A">
        <w:rPr>
          <w:sz w:val="24"/>
          <w:szCs w:val="24"/>
        </w:rPr>
        <w:t>coagulación m</w:t>
      </w:r>
      <w:r w:rsidRPr="007C516A">
        <w:rPr>
          <w:sz w:val="24"/>
          <w:szCs w:val="24"/>
        </w:rPr>
        <w:t>edia</w:t>
      </w:r>
      <w:bookmarkEnd w:id="189"/>
    </w:p>
    <w:p w:rsidR="001F38EE" w:rsidRDefault="0013288D" w:rsidP="001F38EE">
      <w:pPr>
        <w:keepNext/>
        <w:jc w:val="center"/>
      </w:pPr>
      <w:r>
        <w:rPr>
          <w:noProof/>
          <w:lang w:eastAsia="es-CO"/>
        </w:rPr>
        <w:drawing>
          <wp:inline distT="0" distB="0" distL="0" distR="0" wp14:anchorId="6E9F964D" wp14:editId="7B55E93A">
            <wp:extent cx="6085101" cy="2434590"/>
            <wp:effectExtent l="0" t="0" r="0" b="381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008.BMP"/>
                    <pic:cNvPicPr/>
                  </pic:nvPicPr>
                  <pic:blipFill rotWithShape="1">
                    <a:blip r:embed="rId80">
                      <a:extLst>
                        <a:ext uri="{28A0092B-C50C-407E-A947-70E740481C1C}">
                          <a14:useLocalDpi xmlns:a14="http://schemas.microsoft.com/office/drawing/2010/main" val="0"/>
                        </a:ext>
                      </a:extLst>
                    </a:blip>
                    <a:srcRect l="3224" t="15888" r="18984" b="5526"/>
                    <a:stretch/>
                  </pic:blipFill>
                  <pic:spPr bwMode="auto">
                    <a:xfrm>
                      <a:off x="0" y="0"/>
                      <a:ext cx="6262496" cy="2505564"/>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7C516A" w:rsidRDefault="007C516A" w:rsidP="007C516A">
      <w:pPr>
        <w:pStyle w:val="Descripcin"/>
        <w:jc w:val="left"/>
        <w:rPr>
          <w:sz w:val="24"/>
          <w:szCs w:val="24"/>
        </w:rPr>
      </w:pPr>
      <w:r w:rsidRPr="007C516A">
        <w:rPr>
          <w:sz w:val="24"/>
          <w:szCs w:val="24"/>
        </w:rPr>
        <w:t>Fuente: Autores</w:t>
      </w:r>
    </w:p>
    <w:p w:rsidR="00080A1F" w:rsidRDefault="00AE7F1D" w:rsidP="00D711E8">
      <w:pPr>
        <w:pStyle w:val="Textoindependiente"/>
        <w:numPr>
          <w:ilvl w:val="0"/>
          <w:numId w:val="29"/>
        </w:numPr>
      </w:pPr>
      <w:r>
        <w:lastRenderedPageBreak/>
        <w:t>Coagulaci</w:t>
      </w:r>
      <w:r w:rsidR="004F01F4">
        <w:t>ón baja</w:t>
      </w:r>
      <w:r>
        <w:t xml:space="preserve"> (ver </w:t>
      </w:r>
      <w:r w:rsidR="00281CA3">
        <w:fldChar w:fldCharType="begin"/>
      </w:r>
      <w:r w:rsidR="00281CA3">
        <w:instrText xml:space="preserve"> REF _Ref514522095 \h </w:instrText>
      </w:r>
      <w:r w:rsidR="00281CA3">
        <w:fldChar w:fldCharType="separate"/>
      </w:r>
      <w:r w:rsidR="00FD1B51" w:rsidRPr="008D4CF6">
        <w:rPr>
          <w:szCs w:val="24"/>
        </w:rPr>
        <w:t xml:space="preserve">Figura </w:t>
      </w:r>
      <w:r w:rsidR="00FD1B51">
        <w:rPr>
          <w:noProof/>
          <w:szCs w:val="24"/>
        </w:rPr>
        <w:t>72</w:t>
      </w:r>
      <w:r w:rsidR="00281CA3">
        <w:fldChar w:fldCharType="end"/>
      </w:r>
      <w:r>
        <w:t xml:space="preserve">) en la cual el ciclo útil es de aproximadamente </w:t>
      </w:r>
      <w:r w:rsidR="00D506CB">
        <w:t>3</w:t>
      </w:r>
      <w:r>
        <w:t>0%</w:t>
      </w:r>
      <w:r>
        <w:rPr>
          <w:noProof/>
        </w:rPr>
        <w:t>.</w:t>
      </w:r>
    </w:p>
    <w:p w:rsidR="00AE7F1D" w:rsidRPr="008D4CF6" w:rsidRDefault="00AE7F1D" w:rsidP="008D4CF6">
      <w:pPr>
        <w:pStyle w:val="Descripcin"/>
        <w:keepNext/>
        <w:jc w:val="left"/>
        <w:rPr>
          <w:sz w:val="24"/>
          <w:szCs w:val="24"/>
        </w:rPr>
      </w:pPr>
      <w:bookmarkStart w:id="190" w:name="_Ref514522095"/>
      <w:bookmarkStart w:id="191" w:name="_Toc514532461"/>
      <w:r w:rsidRPr="008D4CF6">
        <w:rPr>
          <w:sz w:val="24"/>
          <w:szCs w:val="24"/>
        </w:rPr>
        <w:t xml:space="preserve">Figura </w:t>
      </w:r>
      <w:r w:rsidR="00816E5A" w:rsidRPr="008D4CF6">
        <w:rPr>
          <w:sz w:val="24"/>
          <w:szCs w:val="24"/>
        </w:rPr>
        <w:fldChar w:fldCharType="begin"/>
      </w:r>
      <w:r w:rsidR="00816E5A" w:rsidRPr="008D4CF6">
        <w:rPr>
          <w:sz w:val="24"/>
          <w:szCs w:val="24"/>
        </w:rPr>
        <w:instrText xml:space="preserve"> SEQ Figura \* ARABIC </w:instrText>
      </w:r>
      <w:r w:rsidR="00816E5A" w:rsidRPr="008D4CF6">
        <w:rPr>
          <w:sz w:val="24"/>
          <w:szCs w:val="24"/>
        </w:rPr>
        <w:fldChar w:fldCharType="separate"/>
      </w:r>
      <w:r w:rsidR="00FD1B51">
        <w:rPr>
          <w:noProof/>
          <w:sz w:val="24"/>
          <w:szCs w:val="24"/>
        </w:rPr>
        <w:t>72</w:t>
      </w:r>
      <w:r w:rsidR="00816E5A" w:rsidRPr="008D4CF6">
        <w:rPr>
          <w:sz w:val="24"/>
          <w:szCs w:val="24"/>
        </w:rPr>
        <w:fldChar w:fldCharType="end"/>
      </w:r>
      <w:bookmarkEnd w:id="190"/>
      <w:r w:rsidRPr="008D4CF6">
        <w:rPr>
          <w:sz w:val="24"/>
          <w:szCs w:val="24"/>
        </w:rPr>
        <w:t xml:space="preserve">. </w:t>
      </w:r>
      <w:r w:rsidR="00594115" w:rsidRPr="008D4CF6">
        <w:rPr>
          <w:sz w:val="24"/>
          <w:szCs w:val="24"/>
        </w:rPr>
        <w:t>Señal</w:t>
      </w:r>
      <w:r w:rsidRPr="008D4CF6">
        <w:rPr>
          <w:sz w:val="24"/>
          <w:szCs w:val="24"/>
        </w:rPr>
        <w:t xml:space="preserve"> de coagulación baja</w:t>
      </w:r>
      <w:bookmarkEnd w:id="191"/>
    </w:p>
    <w:p w:rsidR="008D4CF6" w:rsidRDefault="0013288D" w:rsidP="008D4CF6">
      <w:pPr>
        <w:keepNext/>
        <w:ind w:firstLine="0"/>
        <w:jc w:val="center"/>
      </w:pPr>
      <w:r>
        <w:rPr>
          <w:noProof/>
          <w:lang w:eastAsia="es-CO"/>
        </w:rPr>
        <w:drawing>
          <wp:inline distT="0" distB="0" distL="0" distR="0" wp14:anchorId="29E14D95" wp14:editId="436A1C2E">
            <wp:extent cx="6098651" cy="297561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P010.BMP"/>
                    <pic:cNvPicPr/>
                  </pic:nvPicPr>
                  <pic:blipFill rotWithShape="1">
                    <a:blip r:embed="rId81">
                      <a:extLst>
                        <a:ext uri="{28A0092B-C50C-407E-A947-70E740481C1C}">
                          <a14:useLocalDpi xmlns:a14="http://schemas.microsoft.com/office/drawing/2010/main" val="0"/>
                        </a:ext>
                      </a:extLst>
                    </a:blip>
                    <a:srcRect l="3394" t="6375" r="19107" b="5242"/>
                    <a:stretch/>
                  </pic:blipFill>
                  <pic:spPr bwMode="auto">
                    <a:xfrm>
                      <a:off x="0" y="0"/>
                      <a:ext cx="6118064" cy="298508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8D4CF6" w:rsidRDefault="008D4CF6" w:rsidP="008D4CF6">
      <w:pPr>
        <w:pStyle w:val="Descripcin"/>
        <w:jc w:val="left"/>
        <w:rPr>
          <w:color w:val="auto"/>
          <w:sz w:val="24"/>
          <w:szCs w:val="24"/>
        </w:rPr>
      </w:pPr>
      <w:r w:rsidRPr="008D4CF6">
        <w:rPr>
          <w:sz w:val="24"/>
          <w:szCs w:val="24"/>
        </w:rPr>
        <w:t>Fuente: Autores</w:t>
      </w:r>
    </w:p>
    <w:p w:rsidR="0013288D" w:rsidRDefault="00ED4367" w:rsidP="0013288D">
      <w:pPr>
        <w:pStyle w:val="Ttulo3"/>
        <w:rPr>
          <w:noProof/>
          <w:lang w:eastAsia="es-CO"/>
        </w:rPr>
      </w:pPr>
      <w:bookmarkStart w:id="192" w:name="_Toc514532387"/>
      <w:r>
        <w:rPr>
          <w:noProof/>
          <w:lang w:eastAsia="es-CO"/>
        </w:rPr>
        <w:t>MinD</w:t>
      </w:r>
      <w:r w:rsidR="0002636E">
        <w:rPr>
          <w:noProof/>
          <w:lang w:eastAsia="es-CO"/>
        </w:rPr>
        <w:t>o</w:t>
      </w:r>
      <w:bookmarkEnd w:id="192"/>
    </w:p>
    <w:p w:rsidR="00ED77C6" w:rsidRDefault="00315AF4" w:rsidP="007746C3">
      <w:r>
        <w:rPr>
          <w:lang w:eastAsia="es-CO"/>
        </w:rPr>
        <w:t xml:space="preserve">Como se mencionó en la sección </w:t>
      </w:r>
      <w:r w:rsidRPr="00315AF4">
        <w:rPr>
          <w:b/>
          <w:lang w:eastAsia="es-CO"/>
        </w:rPr>
        <w:fldChar w:fldCharType="begin"/>
      </w:r>
      <w:r w:rsidRPr="00315AF4">
        <w:rPr>
          <w:b/>
          <w:lang w:eastAsia="es-CO"/>
        </w:rPr>
        <w:instrText xml:space="preserve"> REF _Ref514523712 \h </w:instrText>
      </w:r>
      <w:r w:rsidRPr="00315AF4">
        <w:rPr>
          <w:b/>
          <w:lang w:eastAsia="es-CO"/>
        </w:rPr>
      </w:r>
      <w:r>
        <w:rPr>
          <w:b/>
          <w:lang w:eastAsia="es-CO"/>
        </w:rPr>
        <w:instrText xml:space="preserve"> \* MERGEFORMAT </w:instrText>
      </w:r>
      <w:r w:rsidRPr="00315AF4">
        <w:rPr>
          <w:b/>
          <w:lang w:eastAsia="es-CO"/>
        </w:rPr>
        <w:fldChar w:fldCharType="separate"/>
      </w:r>
      <w:r w:rsidR="00FD1B51" w:rsidRPr="00FD1B51">
        <w:rPr>
          <w:b/>
        </w:rPr>
        <w:t>Módulo mínimo sangrado (MinDo)</w:t>
      </w:r>
      <w:r w:rsidRPr="00315AF4">
        <w:rPr>
          <w:b/>
          <w:lang w:eastAsia="es-CO"/>
        </w:rPr>
        <w:fldChar w:fldCharType="end"/>
      </w:r>
      <w:r>
        <w:rPr>
          <w:b/>
          <w:lang w:eastAsia="es-CO"/>
        </w:rPr>
        <w:t xml:space="preserve">, </w:t>
      </w:r>
      <w:r w:rsidR="00317B61">
        <w:rPr>
          <w:lang w:eastAsia="es-CO"/>
        </w:rPr>
        <w:t>se puede derivar la señal de presión arterial de un electrocardiógrafo</w:t>
      </w:r>
      <w:r w:rsidR="00CF5DA4">
        <w:rPr>
          <w:lang w:eastAsia="es-CO"/>
        </w:rPr>
        <w:t xml:space="preserve"> o un oxí</w:t>
      </w:r>
      <w:r w:rsidR="00F776EF">
        <w:rPr>
          <w:lang w:eastAsia="es-CO"/>
        </w:rPr>
        <w:t>metro.</w:t>
      </w:r>
      <w:r w:rsidR="00317B61">
        <w:rPr>
          <w:lang w:eastAsia="es-CO"/>
        </w:rPr>
        <w:t xml:space="preserve"> </w:t>
      </w:r>
      <w:r w:rsidR="00F776EF">
        <w:t>L</w:t>
      </w:r>
      <w:r w:rsidR="007746C3">
        <w:t xml:space="preserve">a señal de oximetría </w:t>
      </w:r>
      <w:r w:rsidR="004E2597">
        <w:t xml:space="preserve">se elige para trabajar en el equipo </w:t>
      </w:r>
      <w:r w:rsidR="007746C3">
        <w:t>por encima de</w:t>
      </w:r>
      <w:r w:rsidR="00A96DB0">
        <w:t xml:space="preserve"> la señal ECG</w:t>
      </w:r>
      <w:r w:rsidR="004F7AC6">
        <w:t>,</w:t>
      </w:r>
      <w:r w:rsidR="007746C3">
        <w:t xml:space="preserve"> deb</w:t>
      </w:r>
      <w:r w:rsidR="004F7AC6">
        <w:t>ido a que</w:t>
      </w:r>
      <w:r w:rsidR="007746C3">
        <w:t xml:space="preserve"> </w:t>
      </w:r>
      <w:r w:rsidR="00281202">
        <w:t>la señal PPG</w:t>
      </w:r>
      <w:r w:rsidR="00A36934">
        <w:t xml:space="preserve"> es menos propensa a ser afectada por la interferencia causada al </w:t>
      </w:r>
      <w:r w:rsidR="00480FE0">
        <w:t>realizar el corte con el equipo en comparación a la señal ECG</w:t>
      </w:r>
      <w:r w:rsidR="00A96DB0">
        <w:t xml:space="preserve">. </w:t>
      </w:r>
      <w:r w:rsidR="00661326">
        <w:t xml:space="preserve">Sin </w:t>
      </w:r>
      <w:r w:rsidR="009E463B">
        <w:t>embargo,</w:t>
      </w:r>
      <w:r w:rsidR="00661326">
        <w:t xml:space="preserve"> se realizan las pruebas con los dos </w:t>
      </w:r>
      <w:r w:rsidR="00AF30EE">
        <w:t>sistemas</w:t>
      </w:r>
      <w:r w:rsidR="00950F92">
        <w:t>.</w:t>
      </w:r>
      <w:r w:rsidR="00AF30EE">
        <w:t xml:space="preserve"> </w:t>
      </w:r>
      <w:r w:rsidR="00D265A8">
        <w:t xml:space="preserve">Con la salida de </w:t>
      </w:r>
      <w:r w:rsidR="00474ED7">
        <w:t>cualquiera</w:t>
      </w:r>
      <w:r w:rsidR="00D265A8">
        <w:t xml:space="preserve"> de estos circuitos se puede modular la señal de corte puro de 300KHz</w:t>
      </w:r>
      <w:r w:rsidR="009954E4">
        <w:t>,</w:t>
      </w:r>
      <w:r w:rsidR="00D265A8">
        <w:t xml:space="preserve"> con lo cual tendremos un corte puro, que solo funciona mientras </w:t>
      </w:r>
      <w:r w:rsidR="005903F5">
        <w:t>se encuentra en fase diástole</w:t>
      </w:r>
      <w:r w:rsidR="00272C2A">
        <w:t xml:space="preserve"> (corte MinDo)</w:t>
      </w:r>
      <w:r w:rsidR="005903F5">
        <w:t>.</w:t>
      </w:r>
    </w:p>
    <w:p w:rsidR="00661326" w:rsidRDefault="00950F92" w:rsidP="007746C3">
      <w:r>
        <w:t>L</w:t>
      </w:r>
      <w:r w:rsidR="002C6258">
        <w:t xml:space="preserve">a señal binaria que representa la fase diástole y sístole </w:t>
      </w:r>
      <w:r w:rsidR="00DD779B">
        <w:t>derivada</w:t>
      </w:r>
      <w:r w:rsidR="002C6258">
        <w:t xml:space="preserve"> de la señal ECG se muestra en la </w:t>
      </w:r>
      <w:r w:rsidR="00F468B7">
        <w:fldChar w:fldCharType="begin"/>
      </w:r>
      <w:r w:rsidR="00F468B7">
        <w:instrText xml:space="preserve"> REF _Ref514524315 \h </w:instrText>
      </w:r>
      <w:r w:rsidR="00F468B7">
        <w:fldChar w:fldCharType="separate"/>
      </w:r>
      <w:r w:rsidR="00FD1B51" w:rsidRPr="008D4CF6">
        <w:rPr>
          <w:szCs w:val="24"/>
        </w:rPr>
        <w:t xml:space="preserve">Figura </w:t>
      </w:r>
      <w:r w:rsidR="00FD1B51">
        <w:rPr>
          <w:noProof/>
          <w:szCs w:val="24"/>
        </w:rPr>
        <w:t>73</w:t>
      </w:r>
      <w:r w:rsidR="00F468B7">
        <w:fldChar w:fldCharType="end"/>
      </w:r>
      <w:r w:rsidR="006B4839">
        <w:t>, cuando la señal en amarillo se encuentra en el estado bajo representa el estado sístole y cuando está en alto representa diástole.</w:t>
      </w:r>
    </w:p>
    <w:p w:rsidR="001E23EF" w:rsidRPr="008D4CF6" w:rsidRDefault="004053DA" w:rsidP="001E23EF">
      <w:pPr>
        <w:pStyle w:val="Descripcin"/>
        <w:keepNext/>
        <w:rPr>
          <w:sz w:val="24"/>
          <w:szCs w:val="24"/>
        </w:rPr>
      </w:pPr>
      <w:bookmarkStart w:id="193" w:name="_Ref514524315"/>
      <w:bookmarkStart w:id="194" w:name="_Toc514532462"/>
      <w:r w:rsidRPr="008D4CF6">
        <w:rPr>
          <w:sz w:val="24"/>
          <w:szCs w:val="24"/>
        </w:rPr>
        <w:lastRenderedPageBreak/>
        <w:t xml:space="preserve">Figura </w:t>
      </w:r>
      <w:r w:rsidRPr="008D4CF6">
        <w:rPr>
          <w:sz w:val="24"/>
          <w:szCs w:val="24"/>
        </w:rPr>
        <w:fldChar w:fldCharType="begin"/>
      </w:r>
      <w:r w:rsidRPr="008D4CF6">
        <w:rPr>
          <w:sz w:val="24"/>
          <w:szCs w:val="24"/>
        </w:rPr>
        <w:instrText xml:space="preserve"> SEQ Figura \* ARABIC </w:instrText>
      </w:r>
      <w:r w:rsidRPr="008D4CF6">
        <w:rPr>
          <w:sz w:val="24"/>
          <w:szCs w:val="24"/>
        </w:rPr>
        <w:fldChar w:fldCharType="separate"/>
      </w:r>
      <w:r w:rsidR="00FD1B51">
        <w:rPr>
          <w:noProof/>
          <w:sz w:val="24"/>
          <w:szCs w:val="24"/>
        </w:rPr>
        <w:t>73</w:t>
      </w:r>
      <w:r w:rsidRPr="008D4CF6">
        <w:rPr>
          <w:sz w:val="24"/>
          <w:szCs w:val="24"/>
        </w:rPr>
        <w:fldChar w:fldCharType="end"/>
      </w:r>
      <w:bookmarkEnd w:id="193"/>
      <w:r w:rsidRPr="008D4CF6">
        <w:rPr>
          <w:sz w:val="24"/>
          <w:szCs w:val="24"/>
        </w:rPr>
        <w:t xml:space="preserve">. </w:t>
      </w:r>
      <w:r w:rsidR="005374C9">
        <w:rPr>
          <w:sz w:val="24"/>
          <w:szCs w:val="24"/>
        </w:rPr>
        <w:t xml:space="preserve">Señal binaria representativa de </w:t>
      </w:r>
      <w:r w:rsidR="004B7AA6">
        <w:rPr>
          <w:sz w:val="24"/>
          <w:szCs w:val="24"/>
        </w:rPr>
        <w:t xml:space="preserve">fase </w:t>
      </w:r>
      <w:r w:rsidR="005374C9">
        <w:rPr>
          <w:sz w:val="24"/>
          <w:szCs w:val="24"/>
        </w:rPr>
        <w:t>diástole y sístole derivada de señal ECG</w:t>
      </w:r>
      <w:bookmarkEnd w:id="194"/>
    </w:p>
    <w:p w:rsidR="00374524" w:rsidRDefault="0013288D" w:rsidP="00374524">
      <w:pPr>
        <w:keepNext/>
      </w:pPr>
      <w:r>
        <w:rPr>
          <w:noProof/>
          <w:sz w:val="23"/>
          <w:szCs w:val="23"/>
          <w:lang w:eastAsia="es-CO"/>
        </w:rPr>
        <w:drawing>
          <wp:inline distT="0" distB="0" distL="0" distR="0" wp14:anchorId="58C7DC63" wp14:editId="065EAD57">
            <wp:extent cx="5623191" cy="2689104"/>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wm_ecg2.PNG"/>
                    <pic:cNvPicPr/>
                  </pic:nvPicPr>
                  <pic:blipFill rotWithShape="1">
                    <a:blip r:embed="rId82">
                      <a:extLst>
                        <a:ext uri="{28A0092B-C50C-407E-A947-70E740481C1C}">
                          <a14:useLocalDpi xmlns:a14="http://schemas.microsoft.com/office/drawing/2010/main" val="0"/>
                        </a:ext>
                      </a:extLst>
                    </a:blip>
                    <a:srcRect l="-1" r="44503"/>
                    <a:stretch/>
                  </pic:blipFill>
                  <pic:spPr bwMode="auto">
                    <a:xfrm>
                      <a:off x="0" y="0"/>
                      <a:ext cx="5715259" cy="273313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8D4CF6" w:rsidRDefault="00A632E4" w:rsidP="00374524">
      <w:pPr>
        <w:pStyle w:val="Descripcin"/>
        <w:rPr>
          <w:sz w:val="24"/>
          <w:szCs w:val="24"/>
        </w:rPr>
      </w:pPr>
      <w:r w:rsidRPr="008D4CF6">
        <w:rPr>
          <w:sz w:val="24"/>
          <w:szCs w:val="24"/>
        </w:rPr>
        <w:t>Fuente: Autores</w:t>
      </w:r>
    </w:p>
    <w:p w:rsidR="003738A8" w:rsidRPr="00304FCA" w:rsidRDefault="003738A8" w:rsidP="00304FCA">
      <w:pPr>
        <w:ind w:firstLine="0"/>
        <w:rPr>
          <w:sz w:val="23"/>
          <w:szCs w:val="23"/>
        </w:rPr>
      </w:pPr>
      <w:r w:rsidRPr="003738A8">
        <w:rPr>
          <w:sz w:val="23"/>
          <w:szCs w:val="23"/>
        </w:rPr>
        <w:t xml:space="preserve">La señal binaria que representa la fase diástole y </w:t>
      </w:r>
      <w:r w:rsidR="004510C5">
        <w:rPr>
          <w:sz w:val="23"/>
          <w:szCs w:val="23"/>
        </w:rPr>
        <w:t xml:space="preserve">sístole derivada de la señal PPG se muestra en la </w:t>
      </w:r>
      <w:r w:rsidR="00407D34">
        <w:rPr>
          <w:sz w:val="23"/>
          <w:szCs w:val="23"/>
        </w:rPr>
        <w:fldChar w:fldCharType="begin"/>
      </w:r>
      <w:r w:rsidR="00407D34">
        <w:rPr>
          <w:sz w:val="23"/>
          <w:szCs w:val="23"/>
        </w:rPr>
        <w:instrText xml:space="preserve"> REF _Ref514524773 \h </w:instrText>
      </w:r>
      <w:r w:rsidR="00407D34">
        <w:rPr>
          <w:sz w:val="23"/>
          <w:szCs w:val="23"/>
        </w:rPr>
      </w:r>
      <w:r w:rsidR="00407D34">
        <w:rPr>
          <w:sz w:val="23"/>
          <w:szCs w:val="23"/>
        </w:rPr>
        <w:fldChar w:fldCharType="separate"/>
      </w:r>
      <w:r w:rsidR="00FD1B51" w:rsidRPr="008D4CF6">
        <w:rPr>
          <w:szCs w:val="24"/>
        </w:rPr>
        <w:t xml:space="preserve">Figura </w:t>
      </w:r>
      <w:r w:rsidR="00FD1B51">
        <w:rPr>
          <w:noProof/>
          <w:szCs w:val="24"/>
        </w:rPr>
        <w:t>74</w:t>
      </w:r>
      <w:r w:rsidR="00407D34">
        <w:rPr>
          <w:sz w:val="23"/>
          <w:szCs w:val="23"/>
        </w:rPr>
        <w:fldChar w:fldCharType="end"/>
      </w:r>
      <w:r w:rsidRPr="003738A8">
        <w:rPr>
          <w:sz w:val="23"/>
          <w:szCs w:val="23"/>
        </w:rPr>
        <w:t>, cuando la señal en amarillo se encuentra en el estado bajo representa el estado sístole y cuando está en alto representa diástole.</w:t>
      </w:r>
    </w:p>
    <w:p w:rsidR="001F0C26" w:rsidRPr="008D4CF6" w:rsidRDefault="001F0C26" w:rsidP="008D4CF6">
      <w:pPr>
        <w:pStyle w:val="Descripcin"/>
        <w:keepNext/>
        <w:jc w:val="left"/>
        <w:rPr>
          <w:sz w:val="24"/>
          <w:szCs w:val="24"/>
        </w:rPr>
      </w:pPr>
      <w:bookmarkStart w:id="195" w:name="_Ref514524773"/>
      <w:bookmarkStart w:id="196" w:name="_Toc514532463"/>
      <w:r w:rsidRPr="008D4CF6">
        <w:rPr>
          <w:sz w:val="24"/>
          <w:szCs w:val="24"/>
        </w:rPr>
        <w:t xml:space="preserve">Figura </w:t>
      </w:r>
      <w:r w:rsidRPr="008D4CF6">
        <w:rPr>
          <w:sz w:val="24"/>
          <w:szCs w:val="24"/>
        </w:rPr>
        <w:fldChar w:fldCharType="begin"/>
      </w:r>
      <w:r w:rsidRPr="008D4CF6">
        <w:rPr>
          <w:sz w:val="24"/>
          <w:szCs w:val="24"/>
        </w:rPr>
        <w:instrText xml:space="preserve"> SEQ Figura \* ARABIC </w:instrText>
      </w:r>
      <w:r w:rsidRPr="008D4CF6">
        <w:rPr>
          <w:sz w:val="24"/>
          <w:szCs w:val="24"/>
        </w:rPr>
        <w:fldChar w:fldCharType="separate"/>
      </w:r>
      <w:r w:rsidR="00FD1B51">
        <w:rPr>
          <w:noProof/>
          <w:sz w:val="24"/>
          <w:szCs w:val="24"/>
        </w:rPr>
        <w:t>74</w:t>
      </w:r>
      <w:r w:rsidRPr="008D4CF6">
        <w:rPr>
          <w:sz w:val="24"/>
          <w:szCs w:val="24"/>
        </w:rPr>
        <w:fldChar w:fldCharType="end"/>
      </w:r>
      <w:bookmarkEnd w:id="195"/>
      <w:r w:rsidRPr="008D4CF6">
        <w:rPr>
          <w:sz w:val="24"/>
          <w:szCs w:val="24"/>
        </w:rPr>
        <w:t xml:space="preserve">. </w:t>
      </w:r>
      <w:r w:rsidR="004B7AA6" w:rsidRPr="004B7AA6">
        <w:rPr>
          <w:sz w:val="24"/>
          <w:szCs w:val="24"/>
        </w:rPr>
        <w:t>Señal binaria representativa de fase diástole y sístole derivada de señal ECG</w:t>
      </w:r>
      <w:bookmarkEnd w:id="196"/>
    </w:p>
    <w:p w:rsidR="008D4CF6" w:rsidRDefault="0013288D" w:rsidP="008D4CF6">
      <w:pPr>
        <w:keepNext/>
        <w:jc w:val="center"/>
      </w:pPr>
      <w:r>
        <w:rPr>
          <w:noProof/>
          <w:sz w:val="23"/>
          <w:szCs w:val="23"/>
          <w:lang w:eastAsia="es-CO"/>
        </w:rPr>
        <w:drawing>
          <wp:inline distT="0" distB="0" distL="0" distR="0" wp14:anchorId="792CA13E" wp14:editId="4032C208">
            <wp:extent cx="5474525" cy="3039645"/>
            <wp:effectExtent l="0" t="0" r="0" b="889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wm_oximetro.PNG"/>
                    <pic:cNvPicPr/>
                  </pic:nvPicPr>
                  <pic:blipFill rotWithShape="1">
                    <a:blip r:embed="rId83">
                      <a:extLst>
                        <a:ext uri="{28A0092B-C50C-407E-A947-70E740481C1C}">
                          <a14:useLocalDpi xmlns:a14="http://schemas.microsoft.com/office/drawing/2010/main" val="0"/>
                        </a:ext>
                      </a:extLst>
                    </a:blip>
                    <a:srcRect r="19803" b="70"/>
                    <a:stretch/>
                  </pic:blipFill>
                  <pic:spPr bwMode="auto">
                    <a:xfrm>
                      <a:off x="0" y="0"/>
                      <a:ext cx="5532538" cy="3071856"/>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8D4CF6" w:rsidP="00A478A2">
      <w:pPr>
        <w:pStyle w:val="Descripcin"/>
        <w:jc w:val="left"/>
        <w:rPr>
          <w:sz w:val="24"/>
          <w:szCs w:val="24"/>
        </w:rPr>
      </w:pPr>
      <w:r w:rsidRPr="008D4CF6">
        <w:rPr>
          <w:sz w:val="24"/>
          <w:szCs w:val="24"/>
        </w:rPr>
        <w:t>Fuente: Autores</w:t>
      </w:r>
    </w:p>
    <w:p w:rsidR="001C20E1" w:rsidRPr="001C20E1" w:rsidRDefault="009D55DA" w:rsidP="001C20E1">
      <w:pPr>
        <w:pStyle w:val="Descripcin"/>
        <w:keepNext/>
        <w:jc w:val="left"/>
        <w:rPr>
          <w:sz w:val="24"/>
          <w:szCs w:val="24"/>
        </w:rPr>
      </w:pPr>
      <w:bookmarkStart w:id="197" w:name="_Toc514532464"/>
      <w:r w:rsidRPr="009D55DA">
        <w:rPr>
          <w:sz w:val="24"/>
          <w:szCs w:val="24"/>
        </w:rPr>
        <w:lastRenderedPageBreak/>
        <w:t xml:space="preserve">Figura </w:t>
      </w:r>
      <w:r w:rsidRPr="009D55DA">
        <w:rPr>
          <w:sz w:val="24"/>
          <w:szCs w:val="24"/>
        </w:rPr>
        <w:fldChar w:fldCharType="begin"/>
      </w:r>
      <w:r w:rsidRPr="009D55DA">
        <w:rPr>
          <w:sz w:val="24"/>
          <w:szCs w:val="24"/>
        </w:rPr>
        <w:instrText xml:space="preserve"> SEQ Figura \* ARABIC </w:instrText>
      </w:r>
      <w:r w:rsidRPr="009D55DA">
        <w:rPr>
          <w:sz w:val="24"/>
          <w:szCs w:val="24"/>
        </w:rPr>
        <w:fldChar w:fldCharType="separate"/>
      </w:r>
      <w:r w:rsidR="00FD1B51">
        <w:rPr>
          <w:noProof/>
          <w:sz w:val="24"/>
          <w:szCs w:val="24"/>
        </w:rPr>
        <w:t>75</w:t>
      </w:r>
      <w:r w:rsidRPr="009D55DA">
        <w:rPr>
          <w:sz w:val="24"/>
          <w:szCs w:val="24"/>
        </w:rPr>
        <w:fldChar w:fldCharType="end"/>
      </w:r>
      <w:r>
        <w:rPr>
          <w:sz w:val="24"/>
          <w:szCs w:val="24"/>
        </w:rPr>
        <w:t>. Señal de corte MinDo</w:t>
      </w:r>
      <w:bookmarkEnd w:id="197"/>
    </w:p>
    <w:p w:rsidR="009D55DA" w:rsidRDefault="009D55DA" w:rsidP="009D55DA">
      <w:pPr>
        <w:keepNext/>
      </w:pPr>
      <w:r>
        <w:rPr>
          <w:noProof/>
          <w:lang w:eastAsia="es-CO"/>
        </w:rPr>
        <w:drawing>
          <wp:inline distT="0" distB="0" distL="0" distR="0" wp14:anchorId="764A8625" wp14:editId="24092018">
            <wp:extent cx="5901055" cy="2998381"/>
            <wp:effectExtent l="0" t="0" r="444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P004.BMP"/>
                    <pic:cNvPicPr/>
                  </pic:nvPicPr>
                  <pic:blipFill rotWithShape="1">
                    <a:blip r:embed="rId84">
                      <a:extLst>
                        <a:ext uri="{28A0092B-C50C-407E-A947-70E740481C1C}">
                          <a14:useLocalDpi xmlns:a14="http://schemas.microsoft.com/office/drawing/2010/main" val="0"/>
                        </a:ext>
                      </a:extLst>
                    </a:blip>
                    <a:srcRect l="5940" t="12256" r="19224" b="5808"/>
                    <a:stretch/>
                  </pic:blipFill>
                  <pic:spPr bwMode="auto">
                    <a:xfrm>
                      <a:off x="0" y="0"/>
                      <a:ext cx="5917989" cy="3006986"/>
                    </a:xfrm>
                    <a:prstGeom prst="rect">
                      <a:avLst/>
                    </a:prstGeom>
                    <a:ln>
                      <a:noFill/>
                    </a:ln>
                    <a:extLst>
                      <a:ext uri="{53640926-AAD7-44D8-BBD7-CCE9431645EC}">
                        <a14:shadowObscured xmlns:a14="http://schemas.microsoft.com/office/drawing/2010/main"/>
                      </a:ext>
                    </a:extLst>
                  </pic:spPr>
                </pic:pic>
              </a:graphicData>
            </a:graphic>
          </wp:inline>
        </w:drawing>
      </w:r>
    </w:p>
    <w:p w:rsidR="009D55DA" w:rsidRPr="009D55DA" w:rsidRDefault="009D55DA" w:rsidP="009D55DA">
      <w:pPr>
        <w:pStyle w:val="Descripcin"/>
        <w:jc w:val="left"/>
        <w:rPr>
          <w:sz w:val="24"/>
          <w:szCs w:val="24"/>
        </w:rPr>
      </w:pPr>
      <w:r w:rsidRPr="009D55DA">
        <w:rPr>
          <w:sz w:val="24"/>
          <w:szCs w:val="24"/>
        </w:rPr>
        <w:t>Fuente: Autores</w:t>
      </w:r>
    </w:p>
    <w:p w:rsidR="002B0073" w:rsidRDefault="006A195E" w:rsidP="002B0073">
      <w:pPr>
        <w:pStyle w:val="Ttulo2"/>
      </w:pPr>
      <w:bookmarkStart w:id="198" w:name="_Toc514532388"/>
      <w:r>
        <w:t>Seguridad del equipo</w:t>
      </w:r>
      <w:bookmarkEnd w:id="198"/>
    </w:p>
    <w:p w:rsidR="00A3008E" w:rsidRDefault="00477402" w:rsidP="00A3008E">
      <w:r>
        <w:t>Como se viene recalcando</w:t>
      </w:r>
      <w:r w:rsidR="006660C3">
        <w:t xml:space="preserve"> a lo largo del documento,</w:t>
      </w:r>
      <w:r w:rsidR="002210C1">
        <w:t xml:space="preserve"> conservar la integridad del paciente debe ser la premisa más importante de cualquier equipo electrónico, en especial un equipo </w:t>
      </w:r>
      <w:r w:rsidR="00FB2686">
        <w:t>electro médico</w:t>
      </w:r>
      <w:r w:rsidR="002210C1">
        <w:t>.</w:t>
      </w:r>
      <w:r w:rsidR="006569A3">
        <w:t xml:space="preserve"> Por ello </w:t>
      </w:r>
      <w:r w:rsidR="00971342">
        <w:t>es importante cumplir con algunos requerimientos bás</w:t>
      </w:r>
      <w:r w:rsidR="004933D0">
        <w:t xml:space="preserve">icos de seguridad para este tipo de equipos, </w:t>
      </w:r>
      <w:r w:rsidR="009862B0">
        <w:t>en el desar</w:t>
      </w:r>
      <w:r w:rsidR="008C02C2">
        <w:t>rolló del equipo siempre se tiene</w:t>
      </w:r>
      <w:r w:rsidR="009862B0">
        <w:t xml:space="preserve"> esta premisa en me</w:t>
      </w:r>
      <w:r w:rsidR="008C7BA0">
        <w:t xml:space="preserve">nte, </w:t>
      </w:r>
      <w:r w:rsidR="00EF3AD7">
        <w:t>las fuentes de alimentación, el material del que está hecha la carcasa y la distribución de los elementos dentro del equipo están pensados e</w:t>
      </w:r>
      <w:r w:rsidR="00D80B64">
        <w:t>n pro del buen funcionamiento del equipo y protección al paciente.</w:t>
      </w:r>
      <w:r w:rsidR="00F9589C">
        <w:t xml:space="preserve"> </w:t>
      </w:r>
      <w:r w:rsidR="005917D4">
        <w:t xml:space="preserve">Los equipos electro médicos se clasifican </w:t>
      </w:r>
      <w:r w:rsidR="002E32CA">
        <w:t>de varias formas y cada uno de ellos debe cumplir con estándares</w:t>
      </w:r>
      <w:r w:rsidR="00064C71">
        <w:t xml:space="preserve"> técnicos </w:t>
      </w:r>
      <w:r w:rsidR="002E32CA">
        <w:t xml:space="preserve">como dicta la </w:t>
      </w:r>
      <w:r w:rsidR="002E32CA" w:rsidRPr="002E32CA">
        <w:t>norma internacional IEC-60601-1</w:t>
      </w:r>
      <w:r w:rsidR="00C50740">
        <w:t xml:space="preserve"> (</w:t>
      </w:r>
      <w:r w:rsidR="00A720CD">
        <w:t xml:space="preserve">ver capitulo </w:t>
      </w:r>
      <w:r w:rsidR="00A720CD" w:rsidRPr="00A720CD">
        <w:rPr>
          <w:b/>
        </w:rPr>
        <w:fldChar w:fldCharType="begin"/>
      </w:r>
      <w:r w:rsidR="00A720CD" w:rsidRPr="00A720CD">
        <w:rPr>
          <w:b/>
        </w:rPr>
        <w:instrText xml:space="preserve"> REF _Ref514489161 \h </w:instrText>
      </w:r>
      <w:r w:rsidR="00A720CD">
        <w:rPr>
          <w:b/>
        </w:rPr>
        <w:instrText xml:space="preserve"> \* MERGEFORMAT </w:instrText>
      </w:r>
      <w:r w:rsidR="00A720CD" w:rsidRPr="00A720CD">
        <w:rPr>
          <w:b/>
        </w:rPr>
      </w:r>
      <w:r w:rsidR="00A720CD" w:rsidRPr="00A720CD">
        <w:rPr>
          <w:b/>
        </w:rPr>
        <w:fldChar w:fldCharType="separate"/>
      </w:r>
      <w:r w:rsidR="00FD1B51" w:rsidRPr="00FD1B51">
        <w:rPr>
          <w:b/>
        </w:rPr>
        <w:t>Seguridad eléctrica de los procedimientos electro quirúrgicos</w:t>
      </w:r>
      <w:r w:rsidR="00A720CD" w:rsidRPr="00A720CD">
        <w:rPr>
          <w:b/>
        </w:rPr>
        <w:fldChar w:fldCharType="end"/>
      </w:r>
      <w:r w:rsidR="00C50740">
        <w:t xml:space="preserve"> ).</w:t>
      </w:r>
    </w:p>
    <w:p w:rsidR="007E3B48" w:rsidRDefault="00380EAC" w:rsidP="00A3008E">
      <w:pPr>
        <w:rPr>
          <w:noProof/>
          <w:lang w:eastAsia="es-CO"/>
        </w:rPr>
      </w:pPr>
      <w:r>
        <w:t xml:space="preserve">Para </w:t>
      </w:r>
      <w:r w:rsidR="00840739">
        <w:t>hacer métricas</w:t>
      </w:r>
      <w:r w:rsidR="00C7102D">
        <w:t xml:space="preserve"> confiables</w:t>
      </w:r>
      <w:r w:rsidR="00840739">
        <w:t xml:space="preserve"> </w:t>
      </w:r>
      <w:r w:rsidR="002F3111">
        <w:t>en</w:t>
      </w:r>
      <w:r w:rsidR="00840739">
        <w:t xml:space="preserve"> equipo electro médico </w:t>
      </w:r>
      <w:r w:rsidR="00B152CF">
        <w:t xml:space="preserve">existen equipos especializados, </w:t>
      </w:r>
      <w:r w:rsidR="002912FE">
        <w:t xml:space="preserve">como se vio en la sección </w:t>
      </w:r>
      <w:r w:rsidR="00B915EE">
        <w:fldChar w:fldCharType="begin"/>
      </w:r>
      <w:r w:rsidR="00B915EE">
        <w:instrText xml:space="preserve"> REF _Ref514490265 \r \h </w:instrText>
      </w:r>
      <w:r w:rsidR="00B915EE">
        <w:fldChar w:fldCharType="separate"/>
      </w:r>
      <w:r w:rsidR="00FD1B51">
        <w:t>4.1</w:t>
      </w:r>
      <w:r w:rsidR="00B915EE">
        <w:fldChar w:fldCharType="end"/>
      </w:r>
      <w:r w:rsidR="00701750">
        <w:t xml:space="preserve">, </w:t>
      </w:r>
      <w:r w:rsidR="00C9487D">
        <w:t xml:space="preserve">se usó un analizador de electrobisturis. En este caso el equipo encargado </w:t>
      </w:r>
      <w:r w:rsidR="009D03D7">
        <w:lastRenderedPageBreak/>
        <w:t>de realizar las pruebas técnicas que dicta la norma IEC-60601-1 es llamado</w:t>
      </w:r>
      <w:r w:rsidR="00153E65">
        <w:t xml:space="preserve"> analizador eléctrico de seguridad.</w:t>
      </w:r>
    </w:p>
    <w:p w:rsidR="00D46812" w:rsidRPr="009D55DA" w:rsidRDefault="00D46812" w:rsidP="009D55DA">
      <w:pPr>
        <w:pStyle w:val="Descripcin"/>
        <w:keepNext/>
        <w:jc w:val="left"/>
        <w:rPr>
          <w:sz w:val="24"/>
          <w:szCs w:val="24"/>
        </w:rPr>
      </w:pPr>
      <w:bookmarkStart w:id="199" w:name="_Toc514532465"/>
      <w:r w:rsidRPr="009D55DA">
        <w:rPr>
          <w:sz w:val="24"/>
          <w:szCs w:val="24"/>
        </w:rPr>
        <w:t xml:space="preserve">Figura </w:t>
      </w:r>
      <w:r w:rsidR="00816E5A" w:rsidRPr="009D55DA">
        <w:rPr>
          <w:sz w:val="24"/>
          <w:szCs w:val="24"/>
        </w:rPr>
        <w:fldChar w:fldCharType="begin"/>
      </w:r>
      <w:r w:rsidR="00816E5A" w:rsidRPr="009D55DA">
        <w:rPr>
          <w:sz w:val="24"/>
          <w:szCs w:val="24"/>
        </w:rPr>
        <w:instrText xml:space="preserve"> SEQ Figura \* ARABIC </w:instrText>
      </w:r>
      <w:r w:rsidR="00816E5A" w:rsidRPr="009D55DA">
        <w:rPr>
          <w:sz w:val="24"/>
          <w:szCs w:val="24"/>
        </w:rPr>
        <w:fldChar w:fldCharType="separate"/>
      </w:r>
      <w:r w:rsidR="00FD1B51">
        <w:rPr>
          <w:noProof/>
          <w:sz w:val="24"/>
          <w:szCs w:val="24"/>
        </w:rPr>
        <w:t>76</w:t>
      </w:r>
      <w:r w:rsidR="00816E5A" w:rsidRPr="009D55DA">
        <w:rPr>
          <w:sz w:val="24"/>
          <w:szCs w:val="24"/>
        </w:rPr>
        <w:fldChar w:fldCharType="end"/>
      </w:r>
      <w:r w:rsidRPr="009D55DA">
        <w:rPr>
          <w:sz w:val="24"/>
          <w:szCs w:val="24"/>
        </w:rPr>
        <w:t xml:space="preserve">. </w:t>
      </w:r>
      <w:r w:rsidR="008A167A" w:rsidRPr="009D55DA">
        <w:rPr>
          <w:sz w:val="24"/>
          <w:szCs w:val="24"/>
        </w:rPr>
        <w:t xml:space="preserve">Fluke </w:t>
      </w:r>
      <w:r w:rsidR="00C15063" w:rsidRPr="009D55DA">
        <w:rPr>
          <w:sz w:val="24"/>
          <w:szCs w:val="24"/>
        </w:rPr>
        <w:t xml:space="preserve">ESA615 </w:t>
      </w:r>
      <w:proofErr w:type="spellStart"/>
      <w:r w:rsidR="00C15063" w:rsidRPr="009D55DA">
        <w:rPr>
          <w:sz w:val="24"/>
          <w:szCs w:val="24"/>
        </w:rPr>
        <w:t>Electrical</w:t>
      </w:r>
      <w:proofErr w:type="spellEnd"/>
      <w:r w:rsidR="00C15063" w:rsidRPr="009D55DA">
        <w:rPr>
          <w:sz w:val="24"/>
          <w:szCs w:val="24"/>
        </w:rPr>
        <w:t xml:space="preserve"> Safety </w:t>
      </w:r>
      <w:proofErr w:type="spellStart"/>
      <w:r w:rsidR="00C15063" w:rsidRPr="009D55DA">
        <w:rPr>
          <w:sz w:val="24"/>
          <w:szCs w:val="24"/>
        </w:rPr>
        <w:t>Analyzer</w:t>
      </w:r>
      <w:bookmarkEnd w:id="199"/>
      <w:proofErr w:type="spellEnd"/>
    </w:p>
    <w:p w:rsidR="009D55DA" w:rsidRDefault="007E3B48" w:rsidP="009D55DA">
      <w:pPr>
        <w:keepNext/>
        <w:jc w:val="center"/>
      </w:pPr>
      <w:r>
        <w:rPr>
          <w:noProof/>
          <w:lang w:eastAsia="es-CO"/>
        </w:rPr>
        <w:drawing>
          <wp:inline distT="0" distB="0" distL="0" distR="0" wp14:anchorId="0D210CDE" wp14:editId="47F75373">
            <wp:extent cx="2784922" cy="2711302"/>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180303-WA0054.jpg"/>
                    <pic:cNvPicPr/>
                  </pic:nvPicPr>
                  <pic:blipFill rotWithShape="1">
                    <a:blip r:embed="rId85">
                      <a:extLst>
                        <a:ext uri="{28A0092B-C50C-407E-A947-70E740481C1C}">
                          <a14:useLocalDpi xmlns:a14="http://schemas.microsoft.com/office/drawing/2010/main" val="0"/>
                        </a:ext>
                      </a:extLst>
                    </a:blip>
                    <a:srcRect l="16328" t="15667" r="13906" b="22272"/>
                    <a:stretch/>
                  </pic:blipFill>
                  <pic:spPr bwMode="auto">
                    <a:xfrm>
                      <a:off x="0" y="0"/>
                      <a:ext cx="2826900" cy="2752170"/>
                    </a:xfrm>
                    <a:prstGeom prst="rect">
                      <a:avLst/>
                    </a:prstGeom>
                    <a:ln>
                      <a:noFill/>
                    </a:ln>
                    <a:extLst>
                      <a:ext uri="{53640926-AAD7-44D8-BBD7-CCE9431645EC}">
                        <a14:shadowObscured xmlns:a14="http://schemas.microsoft.com/office/drawing/2010/main"/>
                      </a:ext>
                    </a:extLst>
                  </pic:spPr>
                </pic:pic>
              </a:graphicData>
            </a:graphic>
          </wp:inline>
        </w:drawing>
      </w:r>
    </w:p>
    <w:p w:rsidR="00741B48" w:rsidRDefault="009D55DA" w:rsidP="009D55DA">
      <w:pPr>
        <w:pStyle w:val="Descripcin"/>
        <w:jc w:val="left"/>
      </w:pPr>
      <w:r>
        <w:t xml:space="preserve">Fuente: Autores </w:t>
      </w:r>
    </w:p>
    <w:p w:rsidR="009D55DA" w:rsidRDefault="009D55DA" w:rsidP="007E3B48">
      <w:pPr>
        <w:jc w:val="center"/>
      </w:pPr>
    </w:p>
    <w:p w:rsidR="00263CB5" w:rsidRDefault="00AF353C" w:rsidP="00C976CD">
      <w:pPr>
        <w:rPr>
          <w:noProof/>
          <w:lang w:eastAsia="es-CO"/>
        </w:rPr>
      </w:pPr>
      <w:r>
        <w:t>En este caso las pruebas</w:t>
      </w:r>
      <w:r w:rsidR="004B7C0E">
        <w:t xml:space="preserve"> </w:t>
      </w:r>
      <w:r>
        <w:t>técnicas</w:t>
      </w:r>
      <w:r w:rsidR="004B7C0E">
        <w:t xml:space="preserve"> se llevan a cabo con el analizador de seguridad eléctrica Fluke </w:t>
      </w:r>
      <w:r w:rsidR="004B7C0E" w:rsidRPr="004B7C0E">
        <w:t>E</w:t>
      </w:r>
      <w:r w:rsidR="004B7C0E">
        <w:t>SA615</w:t>
      </w:r>
      <w:r w:rsidR="00752EEA">
        <w:t xml:space="preserve"> dentro de las instalaciones de SOLUMED</w:t>
      </w:r>
      <w:r w:rsidR="00CE4A5E">
        <w:t xml:space="preserve">, </w:t>
      </w:r>
      <w:r w:rsidR="00CE1F46">
        <w:t xml:space="preserve">el cual </w:t>
      </w:r>
      <w:r w:rsidR="00AA1C81">
        <w:t>se puede configurar para</w:t>
      </w:r>
      <w:r w:rsidR="00CE1F46">
        <w:t xml:space="preserve"> realizar pruebas específicas que dicta la norma</w:t>
      </w:r>
      <w:r w:rsidR="00A60A63">
        <w:t xml:space="preserve"> IEC-60601-1, como se muestra en la </w:t>
      </w:r>
      <w:r w:rsidR="00A60A63">
        <w:fldChar w:fldCharType="begin"/>
      </w:r>
      <w:r w:rsidR="00A60A63">
        <w:instrText xml:space="preserve"> REF _Ref514490926 \h </w:instrText>
      </w:r>
      <w:r w:rsidR="00A60A63">
        <w:fldChar w:fldCharType="separate"/>
      </w:r>
      <w:r w:rsidR="00FD1B51" w:rsidRPr="009D55DA">
        <w:rPr>
          <w:szCs w:val="24"/>
        </w:rPr>
        <w:t xml:space="preserve">Figura </w:t>
      </w:r>
      <w:r w:rsidR="00FD1B51">
        <w:rPr>
          <w:noProof/>
          <w:szCs w:val="24"/>
        </w:rPr>
        <w:t>77</w:t>
      </w:r>
      <w:r w:rsidR="00FD1B51" w:rsidRPr="009D55DA">
        <w:rPr>
          <w:szCs w:val="24"/>
        </w:rPr>
        <w:t>.</w:t>
      </w:r>
      <w:r w:rsidR="00A60A63">
        <w:fldChar w:fldCharType="end"/>
      </w:r>
    </w:p>
    <w:p w:rsidR="0056364D" w:rsidRPr="009D55DA" w:rsidRDefault="0056364D" w:rsidP="009D55DA">
      <w:pPr>
        <w:pStyle w:val="Descripcin"/>
        <w:keepNext/>
        <w:jc w:val="left"/>
        <w:rPr>
          <w:sz w:val="24"/>
          <w:szCs w:val="24"/>
        </w:rPr>
      </w:pPr>
      <w:bookmarkStart w:id="200" w:name="_Ref514490926"/>
      <w:bookmarkStart w:id="201" w:name="_Toc514532466"/>
      <w:r w:rsidRPr="009D55DA">
        <w:rPr>
          <w:sz w:val="24"/>
          <w:szCs w:val="24"/>
        </w:rPr>
        <w:lastRenderedPageBreak/>
        <w:t xml:space="preserve">Figura </w:t>
      </w:r>
      <w:r w:rsidR="00816E5A" w:rsidRPr="009D55DA">
        <w:rPr>
          <w:sz w:val="24"/>
          <w:szCs w:val="24"/>
        </w:rPr>
        <w:fldChar w:fldCharType="begin"/>
      </w:r>
      <w:r w:rsidR="00816E5A" w:rsidRPr="009D55DA">
        <w:rPr>
          <w:sz w:val="24"/>
          <w:szCs w:val="24"/>
        </w:rPr>
        <w:instrText xml:space="preserve"> SEQ Figura \* ARABIC </w:instrText>
      </w:r>
      <w:r w:rsidR="00816E5A" w:rsidRPr="009D55DA">
        <w:rPr>
          <w:sz w:val="24"/>
          <w:szCs w:val="24"/>
        </w:rPr>
        <w:fldChar w:fldCharType="separate"/>
      </w:r>
      <w:r w:rsidR="00FD1B51">
        <w:rPr>
          <w:noProof/>
          <w:sz w:val="24"/>
          <w:szCs w:val="24"/>
        </w:rPr>
        <w:t>77</w:t>
      </w:r>
      <w:r w:rsidR="00816E5A" w:rsidRPr="009D55DA">
        <w:rPr>
          <w:sz w:val="24"/>
          <w:szCs w:val="24"/>
        </w:rPr>
        <w:fldChar w:fldCharType="end"/>
      </w:r>
      <w:r w:rsidRPr="009D55DA">
        <w:rPr>
          <w:sz w:val="24"/>
          <w:szCs w:val="24"/>
        </w:rPr>
        <w:t>.</w:t>
      </w:r>
      <w:bookmarkEnd w:id="200"/>
      <w:r w:rsidR="00EE4BBF" w:rsidRPr="009D55DA">
        <w:rPr>
          <w:sz w:val="24"/>
          <w:szCs w:val="24"/>
        </w:rPr>
        <w:t xml:space="preserve"> Configuración del Fluke ESA615 para pruebas </w:t>
      </w:r>
      <w:r w:rsidR="0091292F" w:rsidRPr="009D55DA">
        <w:rPr>
          <w:sz w:val="24"/>
          <w:szCs w:val="24"/>
        </w:rPr>
        <w:t>técnicas</w:t>
      </w:r>
      <w:r w:rsidR="00EE4BBF" w:rsidRPr="009D55DA">
        <w:rPr>
          <w:sz w:val="24"/>
          <w:szCs w:val="24"/>
        </w:rPr>
        <w:t xml:space="preserve"> de norma IEC60601-1</w:t>
      </w:r>
      <w:r w:rsidR="007E1325" w:rsidRPr="009D55DA">
        <w:rPr>
          <w:sz w:val="24"/>
          <w:szCs w:val="24"/>
        </w:rPr>
        <w:t>.</w:t>
      </w:r>
      <w:bookmarkEnd w:id="201"/>
      <w:r w:rsidRPr="009D55DA">
        <w:rPr>
          <w:sz w:val="24"/>
          <w:szCs w:val="24"/>
        </w:rPr>
        <w:t xml:space="preserve"> </w:t>
      </w:r>
    </w:p>
    <w:p w:rsidR="009D55DA" w:rsidRDefault="00263CB5" w:rsidP="009D55DA">
      <w:pPr>
        <w:keepNext/>
        <w:jc w:val="center"/>
      </w:pPr>
      <w:r>
        <w:rPr>
          <w:noProof/>
          <w:lang w:eastAsia="es-CO"/>
        </w:rPr>
        <w:drawing>
          <wp:inline distT="0" distB="0" distL="0" distR="0" wp14:anchorId="76494275" wp14:editId="738780FB">
            <wp:extent cx="4649470" cy="310515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180303-WA0049.jpg"/>
                    <pic:cNvPicPr/>
                  </pic:nvPicPr>
                  <pic:blipFill rotWithShape="1">
                    <a:blip r:embed="rId86">
                      <a:extLst>
                        <a:ext uri="{28A0092B-C50C-407E-A947-70E740481C1C}">
                          <a14:useLocalDpi xmlns:a14="http://schemas.microsoft.com/office/drawing/2010/main" val="0"/>
                        </a:ext>
                      </a:extLst>
                    </a:blip>
                    <a:srcRect t="5536" b="56866"/>
                    <a:stretch/>
                  </pic:blipFill>
                  <pic:spPr bwMode="auto">
                    <a:xfrm>
                      <a:off x="0" y="0"/>
                      <a:ext cx="4649470" cy="3105150"/>
                    </a:xfrm>
                    <a:prstGeom prst="rect">
                      <a:avLst/>
                    </a:prstGeom>
                    <a:ln>
                      <a:noFill/>
                    </a:ln>
                    <a:extLst>
                      <a:ext uri="{53640926-AAD7-44D8-BBD7-CCE9431645EC}">
                        <a14:shadowObscured xmlns:a14="http://schemas.microsoft.com/office/drawing/2010/main"/>
                      </a:ext>
                    </a:extLst>
                  </pic:spPr>
                </pic:pic>
              </a:graphicData>
            </a:graphic>
          </wp:inline>
        </w:drawing>
      </w:r>
    </w:p>
    <w:p w:rsidR="009D55DA" w:rsidRPr="009D55DA" w:rsidRDefault="009D55DA" w:rsidP="009D55DA">
      <w:pPr>
        <w:pStyle w:val="Descripcin"/>
        <w:jc w:val="left"/>
        <w:rPr>
          <w:sz w:val="24"/>
          <w:szCs w:val="24"/>
        </w:rPr>
      </w:pPr>
      <w:r w:rsidRPr="009D55DA">
        <w:rPr>
          <w:sz w:val="24"/>
          <w:szCs w:val="24"/>
        </w:rPr>
        <w:t xml:space="preserve">Fuente: Autores </w:t>
      </w:r>
    </w:p>
    <w:p w:rsidR="00751B23" w:rsidRDefault="00FA75D1" w:rsidP="004C6E86">
      <w:r>
        <w:t xml:space="preserve">En el momento </w:t>
      </w:r>
      <w:r w:rsidR="00F93104">
        <w:t xml:space="preserve">que se </w:t>
      </w:r>
      <w:r w:rsidR="005C4BB1">
        <w:t>hacen</w:t>
      </w:r>
      <w:r w:rsidR="00F93104">
        <w:t xml:space="preserve"> las pruebas </w:t>
      </w:r>
      <w:r w:rsidR="000D462E">
        <w:t>con el analizador de seguridad, el especialista que maneja el equipo se encontraba fuera de la ciudad, y las pruebas técni</w:t>
      </w:r>
      <w:r w:rsidR="00C75BCB">
        <w:t>cas IEC60601-1 no se realizan</w:t>
      </w:r>
      <w:r w:rsidR="000D462E">
        <w:t xml:space="preserve"> a menudo</w:t>
      </w:r>
      <w:r w:rsidR="008A16CF">
        <w:t>. Aunque se si</w:t>
      </w:r>
      <w:r w:rsidR="004D2ABB">
        <w:t>g</w:t>
      </w:r>
      <w:r w:rsidR="00EF0E14">
        <w:t>uen</w:t>
      </w:r>
      <w:r w:rsidR="008A16CF">
        <w:t xml:space="preserve"> los pasos recomendados en el manual del fabricante</w:t>
      </w:r>
      <w:r w:rsidR="001B3866">
        <w:t>,</w:t>
      </w:r>
      <w:r w:rsidR="00DC404D">
        <w:t xml:space="preserve"> </w:t>
      </w:r>
      <w:r w:rsidR="00D21D02">
        <w:t xml:space="preserve">las medidas tomadas </w:t>
      </w:r>
      <w:r w:rsidR="00483C1B">
        <w:t xml:space="preserve">con el equipo resultaban </w:t>
      </w:r>
      <w:r w:rsidR="0068094B">
        <w:t xml:space="preserve">erróneas </w:t>
      </w:r>
      <w:r w:rsidR="001B3866">
        <w:t>o nulas.</w:t>
      </w:r>
    </w:p>
    <w:p w:rsidR="00FA53AB" w:rsidRPr="00FA53AB" w:rsidRDefault="00FA53AB" w:rsidP="00FA53AB">
      <w:r w:rsidRPr="00FA53AB">
        <w:t>Por ello recolectar datos técnicos para verificar que se encuentran en los rangos recomendados por la IEC60601-1 no fue posible, ya que en Bucaramanga hay pocos laboratorios con esta clase de equipos debido al alto costo de estos.</w:t>
      </w:r>
    </w:p>
    <w:p w:rsidR="00F14906" w:rsidRPr="00F72A05" w:rsidRDefault="00F14906" w:rsidP="00F72A05">
      <w:pPr>
        <w:pStyle w:val="Descripcin"/>
        <w:keepNext/>
        <w:jc w:val="left"/>
        <w:rPr>
          <w:sz w:val="24"/>
          <w:szCs w:val="24"/>
        </w:rPr>
      </w:pPr>
      <w:bookmarkStart w:id="202" w:name="_Toc514532467"/>
      <w:r w:rsidRPr="00F72A05">
        <w:rPr>
          <w:sz w:val="24"/>
          <w:szCs w:val="24"/>
        </w:rPr>
        <w:lastRenderedPageBreak/>
        <w:t xml:space="preserve">Figura </w:t>
      </w:r>
      <w:r w:rsidR="00816E5A" w:rsidRPr="00F72A05">
        <w:rPr>
          <w:sz w:val="24"/>
          <w:szCs w:val="24"/>
        </w:rPr>
        <w:fldChar w:fldCharType="begin"/>
      </w:r>
      <w:r w:rsidR="00816E5A" w:rsidRPr="00F72A05">
        <w:rPr>
          <w:sz w:val="24"/>
          <w:szCs w:val="24"/>
        </w:rPr>
        <w:instrText xml:space="preserve"> SEQ Figura \* ARABIC </w:instrText>
      </w:r>
      <w:r w:rsidR="00816E5A" w:rsidRPr="00F72A05">
        <w:rPr>
          <w:sz w:val="24"/>
          <w:szCs w:val="24"/>
        </w:rPr>
        <w:fldChar w:fldCharType="separate"/>
      </w:r>
      <w:r w:rsidR="00FD1B51">
        <w:rPr>
          <w:noProof/>
          <w:sz w:val="24"/>
          <w:szCs w:val="24"/>
        </w:rPr>
        <w:t>78</w:t>
      </w:r>
      <w:r w:rsidR="00816E5A" w:rsidRPr="00F72A05">
        <w:rPr>
          <w:sz w:val="24"/>
          <w:szCs w:val="24"/>
        </w:rPr>
        <w:fldChar w:fldCharType="end"/>
      </w:r>
      <w:r w:rsidR="00B24574" w:rsidRPr="00F72A05">
        <w:rPr>
          <w:sz w:val="24"/>
          <w:szCs w:val="24"/>
        </w:rPr>
        <w:t xml:space="preserve">. </w:t>
      </w:r>
      <w:r w:rsidR="00450C16" w:rsidRPr="00F72A05">
        <w:rPr>
          <w:sz w:val="24"/>
          <w:szCs w:val="24"/>
        </w:rPr>
        <w:t>Equipo de electrocirugía conectado a Fluke ESA615</w:t>
      </w:r>
      <w:bookmarkEnd w:id="202"/>
    </w:p>
    <w:p w:rsidR="00F72A05" w:rsidRDefault="00C75BCB" w:rsidP="00F72A05">
      <w:pPr>
        <w:keepNext/>
      </w:pPr>
      <w:r>
        <w:rPr>
          <w:noProof/>
          <w:lang w:eastAsia="es-CO"/>
        </w:rPr>
        <w:drawing>
          <wp:inline distT="0" distB="0" distL="0" distR="0" wp14:anchorId="306C0E67" wp14:editId="3C714A94">
            <wp:extent cx="5612130" cy="2445489"/>
            <wp:effectExtent l="0" t="0" r="762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180303-WA0052.jpg"/>
                    <pic:cNvPicPr/>
                  </pic:nvPicPr>
                  <pic:blipFill>
                    <a:blip r:embed="rId87">
                      <a:extLst>
                        <a:ext uri="{28A0092B-C50C-407E-A947-70E740481C1C}">
                          <a14:useLocalDpi xmlns:a14="http://schemas.microsoft.com/office/drawing/2010/main" val="0"/>
                        </a:ext>
                      </a:extLst>
                    </a:blip>
                    <a:stretch>
                      <a:fillRect/>
                    </a:stretch>
                  </pic:blipFill>
                  <pic:spPr>
                    <a:xfrm>
                      <a:off x="0" y="0"/>
                      <a:ext cx="5615267" cy="2446856"/>
                    </a:xfrm>
                    <a:prstGeom prst="rect">
                      <a:avLst/>
                    </a:prstGeom>
                  </pic:spPr>
                </pic:pic>
              </a:graphicData>
            </a:graphic>
          </wp:inline>
        </w:drawing>
      </w:r>
    </w:p>
    <w:p w:rsidR="00C75BCB" w:rsidRPr="00F72A05" w:rsidRDefault="00F72A05" w:rsidP="00F72A05">
      <w:pPr>
        <w:pStyle w:val="Descripcin"/>
        <w:jc w:val="left"/>
        <w:rPr>
          <w:sz w:val="24"/>
          <w:szCs w:val="24"/>
        </w:rPr>
      </w:pPr>
      <w:r w:rsidRPr="00F72A05">
        <w:rPr>
          <w:sz w:val="24"/>
          <w:szCs w:val="24"/>
        </w:rPr>
        <w:t>Fuente: Autores</w:t>
      </w:r>
    </w:p>
    <w:p w:rsidR="004C4CC9" w:rsidRDefault="00176C2B" w:rsidP="00D44F57">
      <w:r>
        <w:t xml:space="preserve">Sin </w:t>
      </w:r>
      <w:r w:rsidR="008E041D">
        <w:t>embargo,</w:t>
      </w:r>
      <w:r>
        <w:t xml:space="preserve"> </w:t>
      </w:r>
      <w:r w:rsidR="00FB4273">
        <w:t>la prueba de corte realizada</w:t>
      </w:r>
      <w:r w:rsidR="002B40C6">
        <w:t xml:space="preserve"> sobre un trozo de carne en la mano de uno de los autores del proyecto nos permitió</w:t>
      </w:r>
      <w:r w:rsidR="00171D04">
        <w:t xml:space="preserve"> </w:t>
      </w:r>
      <w:r w:rsidR="002B40C6">
        <w:t>corroborar</w:t>
      </w:r>
      <w:r w:rsidR="004F777E">
        <w:t xml:space="preserve"> que el equipo cumple con el</w:t>
      </w:r>
      <w:r w:rsidR="00BA24E4">
        <w:t xml:space="preserve"> cometido sin</w:t>
      </w:r>
      <w:r w:rsidR="00650C62">
        <w:t xml:space="preserve"> causar daños</w:t>
      </w:r>
      <w:r w:rsidR="00BA24E4">
        <w:t xml:space="preserve"> al paciente.</w:t>
      </w:r>
    </w:p>
    <w:p w:rsidR="00D44F57" w:rsidRPr="00A420C9" w:rsidRDefault="00D44F57" w:rsidP="00D44F57">
      <w:pPr>
        <w:pStyle w:val="Descripcin"/>
        <w:keepNext/>
        <w:rPr>
          <w:sz w:val="24"/>
          <w:szCs w:val="24"/>
        </w:rPr>
      </w:pPr>
      <w:bookmarkStart w:id="203" w:name="_Toc514532468"/>
      <w:r w:rsidRPr="00A420C9">
        <w:rPr>
          <w:sz w:val="24"/>
          <w:szCs w:val="24"/>
        </w:rPr>
        <w:t xml:space="preserve">Figura </w:t>
      </w:r>
      <w:r w:rsidR="00816E5A" w:rsidRPr="00A420C9">
        <w:rPr>
          <w:sz w:val="24"/>
          <w:szCs w:val="24"/>
        </w:rPr>
        <w:fldChar w:fldCharType="begin"/>
      </w:r>
      <w:r w:rsidR="00816E5A" w:rsidRPr="00A420C9">
        <w:rPr>
          <w:sz w:val="24"/>
          <w:szCs w:val="24"/>
        </w:rPr>
        <w:instrText xml:space="preserve"> SEQ Figura \* ARABIC </w:instrText>
      </w:r>
      <w:r w:rsidR="00816E5A" w:rsidRPr="00A420C9">
        <w:rPr>
          <w:sz w:val="24"/>
          <w:szCs w:val="24"/>
        </w:rPr>
        <w:fldChar w:fldCharType="separate"/>
      </w:r>
      <w:r w:rsidR="00FD1B51">
        <w:rPr>
          <w:noProof/>
          <w:sz w:val="24"/>
          <w:szCs w:val="24"/>
        </w:rPr>
        <w:t>79</w:t>
      </w:r>
      <w:r w:rsidR="00816E5A" w:rsidRPr="00A420C9">
        <w:rPr>
          <w:sz w:val="24"/>
          <w:szCs w:val="24"/>
        </w:rPr>
        <w:fldChar w:fldCharType="end"/>
      </w:r>
      <w:r w:rsidR="000F7281" w:rsidRPr="00A420C9">
        <w:rPr>
          <w:sz w:val="24"/>
          <w:szCs w:val="24"/>
        </w:rPr>
        <w:t>. Autores del proyecto con equipo de SO</w:t>
      </w:r>
      <w:r w:rsidR="00EA21A7">
        <w:rPr>
          <w:sz w:val="24"/>
          <w:szCs w:val="24"/>
        </w:rPr>
        <w:t>LUMED en el laboratorio</w:t>
      </w:r>
      <w:r w:rsidR="000449F9">
        <w:rPr>
          <w:sz w:val="24"/>
          <w:szCs w:val="24"/>
        </w:rPr>
        <w:t xml:space="preserve"> realizando pruebas</w:t>
      </w:r>
      <w:r w:rsidR="000F7281" w:rsidRPr="00A420C9">
        <w:rPr>
          <w:sz w:val="24"/>
          <w:szCs w:val="24"/>
        </w:rPr>
        <w:t xml:space="preserve"> de potencia y seguridad.</w:t>
      </w:r>
      <w:bookmarkEnd w:id="203"/>
    </w:p>
    <w:p w:rsidR="00A420C9" w:rsidRDefault="00852A47" w:rsidP="00A420C9">
      <w:pPr>
        <w:keepNext/>
      </w:pPr>
      <w:r>
        <w:rPr>
          <w:noProof/>
          <w:lang w:eastAsia="es-CO"/>
        </w:rPr>
        <w:drawing>
          <wp:inline distT="0" distB="0" distL="0" distR="0" wp14:anchorId="6146DC57" wp14:editId="767FE7DE">
            <wp:extent cx="5612130" cy="2923954"/>
            <wp:effectExtent l="0" t="0" r="762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88">
                      <a:extLst>
                        <a:ext uri="{28A0092B-C50C-407E-A947-70E740481C1C}">
                          <a14:useLocalDpi xmlns:a14="http://schemas.microsoft.com/office/drawing/2010/main" val="0"/>
                        </a:ext>
                      </a:extLst>
                    </a:blip>
                    <a:stretch>
                      <a:fillRect/>
                    </a:stretch>
                  </pic:blipFill>
                  <pic:spPr>
                    <a:xfrm>
                      <a:off x="0" y="0"/>
                      <a:ext cx="5616073" cy="2926008"/>
                    </a:xfrm>
                    <a:prstGeom prst="rect">
                      <a:avLst/>
                    </a:prstGeom>
                  </pic:spPr>
                </pic:pic>
              </a:graphicData>
            </a:graphic>
          </wp:inline>
        </w:drawing>
      </w:r>
    </w:p>
    <w:p w:rsidR="00852A47" w:rsidRPr="00A420C9" w:rsidRDefault="00A420C9" w:rsidP="00A420C9">
      <w:pPr>
        <w:pStyle w:val="Descripcin"/>
        <w:rPr>
          <w:sz w:val="24"/>
          <w:szCs w:val="24"/>
        </w:rPr>
      </w:pPr>
      <w:r w:rsidRPr="00A420C9">
        <w:rPr>
          <w:sz w:val="24"/>
          <w:szCs w:val="24"/>
        </w:rPr>
        <w:t>Fuente: Autores</w:t>
      </w:r>
    </w:p>
    <w:p w:rsidR="002B0073" w:rsidRDefault="002B0073" w:rsidP="002B0073">
      <w:pPr>
        <w:pStyle w:val="Ttulo1"/>
      </w:pPr>
      <w:bookmarkStart w:id="204" w:name="_Toc514532389"/>
      <w:r>
        <w:lastRenderedPageBreak/>
        <w:t>Conclusiones</w:t>
      </w:r>
      <w:bookmarkEnd w:id="204"/>
    </w:p>
    <w:p w:rsidR="00216B0B" w:rsidRPr="00216B0B" w:rsidRDefault="00216B0B" w:rsidP="00216B0B"/>
    <w:p w:rsidR="00237D2B" w:rsidRDefault="00F3696E" w:rsidP="00C722E1">
      <w:pPr>
        <w:tabs>
          <w:tab w:val="left" w:pos="5550"/>
        </w:tabs>
      </w:pPr>
      <w:r>
        <w:t xml:space="preserve">Aunque el proceso de desarrollar un producto electrónico dentro de Colombia es un proceso complejo debido a los problemas de importación de circuitos integrados, fabricación y ensamble de componentes y otros procesos necesarios, </w:t>
      </w:r>
      <w:r w:rsidR="00E733D1">
        <w:t>c</w:t>
      </w:r>
      <w:r w:rsidR="00917ADD">
        <w:t>on este proyecto s</w:t>
      </w:r>
      <w:r w:rsidR="00CC140D">
        <w:t xml:space="preserve">e </w:t>
      </w:r>
      <w:r w:rsidR="00917ADD">
        <w:t>demuestra que</w:t>
      </w:r>
      <w:r w:rsidR="00006E8B">
        <w:t xml:space="preserve"> es posible la construcción de equipo médico</w:t>
      </w:r>
      <w:r w:rsidR="008E7D69">
        <w:t xml:space="preserve"> de alta calidad</w:t>
      </w:r>
      <w:r w:rsidR="00E060EF">
        <w:t xml:space="preserve"> dentro de</w:t>
      </w:r>
      <w:r w:rsidR="00926173">
        <w:t>l</w:t>
      </w:r>
      <w:r w:rsidR="00E060EF">
        <w:t xml:space="preserve"> país,</w:t>
      </w:r>
      <w:r w:rsidR="00A96924">
        <w:t xml:space="preserve"> no sólo a manera de proyecto de investigación</w:t>
      </w:r>
      <w:r w:rsidR="007C77E1">
        <w:t>,</w:t>
      </w:r>
      <w:r w:rsidR="00A96924">
        <w:t xml:space="preserve"> sino </w:t>
      </w:r>
      <w:r w:rsidR="00AC5068">
        <w:t>a ser comercialmente viable,</w:t>
      </w:r>
      <w:r w:rsidR="000D415E">
        <w:t xml:space="preserve"> ya que la unidad implementada puede </w:t>
      </w:r>
      <w:r w:rsidR="00FE4317">
        <w:t xml:space="preserve">llegar a </w:t>
      </w:r>
      <w:r w:rsidR="000D415E">
        <w:t>competir en especificaciones técni</w:t>
      </w:r>
      <w:r w:rsidR="00510CC7">
        <w:t>cas,</w:t>
      </w:r>
      <w:r w:rsidR="000D415E">
        <w:t xml:space="preserve"> </w:t>
      </w:r>
      <w:r w:rsidR="009F3E41">
        <w:t xml:space="preserve">especificaciones </w:t>
      </w:r>
      <w:r w:rsidR="00F52E3A">
        <w:t xml:space="preserve">de </w:t>
      </w:r>
      <w:r w:rsidR="000D415E">
        <w:t>seguridad</w:t>
      </w:r>
      <w:r w:rsidR="00510CC7">
        <w:t xml:space="preserve"> y en precio</w:t>
      </w:r>
      <w:r w:rsidR="000D415E">
        <w:t xml:space="preserve"> con equipos actualmente usados para intervenciones quirúrgicas en Colombia</w:t>
      </w:r>
      <w:r w:rsidR="00452622">
        <w:t>.</w:t>
      </w:r>
    </w:p>
    <w:p w:rsidR="00497495" w:rsidRDefault="00497495" w:rsidP="00C722E1">
      <w:pPr>
        <w:tabs>
          <w:tab w:val="left" w:pos="5550"/>
        </w:tabs>
      </w:pPr>
    </w:p>
    <w:p w:rsidR="00474852" w:rsidRDefault="00F05EBF" w:rsidP="00B06A51">
      <w:pPr>
        <w:tabs>
          <w:tab w:val="left" w:pos="5550"/>
        </w:tabs>
      </w:pPr>
      <w:r>
        <w:t xml:space="preserve">Se </w:t>
      </w:r>
      <w:r w:rsidR="00D932DD">
        <w:t xml:space="preserve">logró </w:t>
      </w:r>
      <w:r>
        <w:t>c</w:t>
      </w:r>
      <w:r w:rsidR="00D932DD">
        <w:t>onstruir</w:t>
      </w:r>
      <w:r w:rsidR="00382BA0">
        <w:t xml:space="preserve"> un equipo </w:t>
      </w:r>
      <w:r w:rsidR="003F02D0">
        <w:t xml:space="preserve">que ofrece </w:t>
      </w:r>
      <w:r w:rsidR="00514D3E">
        <w:t xml:space="preserve">una </w:t>
      </w:r>
      <w:r w:rsidR="00315C20">
        <w:t xml:space="preserve">posible </w:t>
      </w:r>
      <w:r w:rsidR="00514D3E">
        <w:t xml:space="preserve">solución </w:t>
      </w:r>
      <w:r w:rsidR="00315C20">
        <w:t>al problema de pérdida de sangre</w:t>
      </w:r>
      <w:r w:rsidR="00490872">
        <w:t xml:space="preserve"> excesiva</w:t>
      </w:r>
      <w:r w:rsidR="00315C20">
        <w:t xml:space="preserve"> en procedimientos </w:t>
      </w:r>
      <w:r w:rsidR="00F90D67">
        <w:t>quirúrgicos</w:t>
      </w:r>
      <w:r w:rsidR="005023FE">
        <w:t xml:space="preserve">, cortando sólo cuando </w:t>
      </w:r>
      <w:r w:rsidR="0018688A">
        <w:t xml:space="preserve">la presión arterial </w:t>
      </w:r>
      <w:r w:rsidR="00833BFE">
        <w:t>se encuentra en fase diástole.</w:t>
      </w:r>
      <w:r w:rsidR="00D677F9">
        <w:t xml:space="preserve"> La señal necesaria para obtener este tipo </w:t>
      </w:r>
      <w:r w:rsidR="00B43E70">
        <w:t>d</w:t>
      </w:r>
      <w:r w:rsidR="004C464C">
        <w:t xml:space="preserve">e corte, </w:t>
      </w:r>
      <w:r w:rsidR="00767E8E">
        <w:t>se obtuvo</w:t>
      </w:r>
      <w:r w:rsidR="006512CC">
        <w:t xml:space="preserve"> mediant</w:t>
      </w:r>
      <w:r w:rsidR="00C26895">
        <w:t>e el procesamiento</w:t>
      </w:r>
      <w:r w:rsidR="006512CC">
        <w:t xml:space="preserve"> de una señal ECG o una señal PPG</w:t>
      </w:r>
      <w:r w:rsidR="00B813A7">
        <w:t xml:space="preserve">, </w:t>
      </w:r>
      <w:r w:rsidR="002D508E">
        <w:t xml:space="preserve">está </w:t>
      </w:r>
      <w:r w:rsidR="006913C6">
        <w:t>última s</w:t>
      </w:r>
      <w:r w:rsidR="002D508E">
        <w:t xml:space="preserve">e elige para la construcción final del módulo </w:t>
      </w:r>
      <w:r w:rsidR="0030502B">
        <w:t>ya que presenta mayor inmunidad a la interferencia electromagnética que genera el equipo cuando est</w:t>
      </w:r>
      <w:r w:rsidR="004B3A15">
        <w:t>á en operación.</w:t>
      </w:r>
    </w:p>
    <w:p w:rsidR="00084433" w:rsidRDefault="00084433" w:rsidP="00B06A51">
      <w:pPr>
        <w:tabs>
          <w:tab w:val="left" w:pos="5550"/>
        </w:tabs>
      </w:pPr>
    </w:p>
    <w:p w:rsidR="00452031" w:rsidRDefault="00F51101" w:rsidP="008B631A">
      <w:pPr>
        <w:tabs>
          <w:tab w:val="left" w:pos="5550"/>
        </w:tabs>
        <w:rPr>
          <w:rFonts w:cs="Times New Roman"/>
        </w:rPr>
      </w:pPr>
      <w:r>
        <w:t>E</w:t>
      </w:r>
      <w:r w:rsidR="00A5136A">
        <w:t>l</w:t>
      </w:r>
      <w:r w:rsidR="00433D58">
        <w:t xml:space="preserve"> equipo está diseñado para trabajar con cargas </w:t>
      </w:r>
      <w:r w:rsidR="00A5136A">
        <w:t>desde los 100</w:t>
      </w:r>
      <w:r w:rsidR="00A5136A">
        <w:rPr>
          <w:rFonts w:cs="Times New Roman"/>
        </w:rPr>
        <w:t>Ω</w:t>
      </w:r>
      <w:r w:rsidR="00A5136A">
        <w:rPr>
          <w:rFonts w:cs="Times New Roman"/>
        </w:rPr>
        <w:t xml:space="preserve"> hasta los</w:t>
      </w:r>
      <w:r w:rsidR="00DA158F">
        <w:rPr>
          <w:rFonts w:cs="Times New Roman"/>
        </w:rPr>
        <w:t xml:space="preserve"> 2K</w:t>
      </w:r>
      <w:r w:rsidR="004C01EB">
        <w:rPr>
          <w:rFonts w:cs="Times New Roman"/>
        </w:rPr>
        <w:t>Ω</w:t>
      </w:r>
      <w:r w:rsidR="004F2D44">
        <w:rPr>
          <w:rFonts w:cs="Times New Roman"/>
        </w:rPr>
        <w:t xml:space="preserve">, </w:t>
      </w:r>
      <w:r w:rsidR="00014678">
        <w:rPr>
          <w:rFonts w:cs="Times New Roman"/>
        </w:rPr>
        <w:t>la curva de potencia que presenta en ese rango</w:t>
      </w:r>
      <w:r w:rsidR="00E10121">
        <w:rPr>
          <w:rFonts w:cs="Times New Roman"/>
        </w:rPr>
        <w:t>,</w:t>
      </w:r>
      <w:r w:rsidR="00014678">
        <w:rPr>
          <w:rFonts w:cs="Times New Roman"/>
        </w:rPr>
        <w:t xml:space="preserve"> </w:t>
      </w:r>
      <w:r w:rsidR="008958AF">
        <w:rPr>
          <w:rFonts w:cs="Times New Roman"/>
        </w:rPr>
        <w:t>es similar a la que se presentan</w:t>
      </w:r>
      <w:r w:rsidR="00356D4D">
        <w:rPr>
          <w:rFonts w:cs="Times New Roman"/>
        </w:rPr>
        <w:t xml:space="preserve"> en electrobisturis comerciales.</w:t>
      </w:r>
      <w:r w:rsidR="008958AF">
        <w:rPr>
          <w:rFonts w:cs="Times New Roman"/>
        </w:rPr>
        <w:t xml:space="preserve"> </w:t>
      </w:r>
      <w:r w:rsidR="00356D4D">
        <w:rPr>
          <w:rFonts w:cs="Times New Roman"/>
        </w:rPr>
        <w:t>O</w:t>
      </w:r>
      <w:r w:rsidR="008B631A">
        <w:rPr>
          <w:rFonts w:cs="Times New Roman"/>
        </w:rPr>
        <w:t>bteniendo el mejor desempeño en el rango entre 200</w:t>
      </w:r>
      <w:r w:rsidR="008B631A" w:rsidRPr="008B631A">
        <w:rPr>
          <w:rFonts w:cs="Times New Roman"/>
        </w:rPr>
        <w:t xml:space="preserve"> </w:t>
      </w:r>
      <w:r w:rsidR="008B631A">
        <w:rPr>
          <w:rFonts w:cs="Times New Roman"/>
        </w:rPr>
        <w:t>Ω</w:t>
      </w:r>
      <w:r w:rsidR="008B631A">
        <w:rPr>
          <w:rFonts w:cs="Times New Roman"/>
        </w:rPr>
        <w:t xml:space="preserve"> y 500 </w:t>
      </w:r>
      <w:r w:rsidR="008B631A">
        <w:rPr>
          <w:rFonts w:cs="Times New Roman"/>
        </w:rPr>
        <w:t>Ω</w:t>
      </w:r>
      <w:r w:rsidR="008B631A">
        <w:rPr>
          <w:rFonts w:cs="Times New Roman"/>
        </w:rPr>
        <w:t>, donde la potencia entrega</w:t>
      </w:r>
      <w:r w:rsidR="004A317D">
        <w:rPr>
          <w:rFonts w:cs="Times New Roman"/>
        </w:rPr>
        <w:t>da por el equipo presenta mayor linealidad</w:t>
      </w:r>
      <w:r w:rsidR="001738C1">
        <w:rPr>
          <w:rFonts w:cs="Times New Roman"/>
        </w:rPr>
        <w:t xml:space="preserve"> y es muy cercana al definido por el usuario</w:t>
      </w:r>
      <w:r w:rsidR="008B631A">
        <w:rPr>
          <w:rFonts w:cs="Times New Roman"/>
        </w:rPr>
        <w:t>.</w:t>
      </w:r>
    </w:p>
    <w:p w:rsidR="008B631A" w:rsidRDefault="008B631A" w:rsidP="008B631A">
      <w:pPr>
        <w:tabs>
          <w:tab w:val="left" w:pos="5550"/>
        </w:tabs>
        <w:rPr>
          <w:rFonts w:cs="Times New Roman"/>
        </w:rPr>
      </w:pPr>
    </w:p>
    <w:p w:rsidR="00DC5BF9" w:rsidRDefault="00DC5BF9" w:rsidP="00B06A51">
      <w:pPr>
        <w:tabs>
          <w:tab w:val="left" w:pos="5550"/>
        </w:tabs>
      </w:pPr>
    </w:p>
    <w:p w:rsidR="00B41394" w:rsidRDefault="00B41394"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632569" w:rsidRPr="006F3AB8" w:rsidRDefault="006F3AB8" w:rsidP="006F3AB8">
      <w:pPr>
        <w:ind w:firstLine="0"/>
        <w:jc w:val="center"/>
        <w:rPr>
          <w:b/>
        </w:rPr>
      </w:pPr>
      <w:r w:rsidRPr="006F3AB8">
        <w:rPr>
          <w:b/>
        </w:rPr>
        <w:t>BIBLIOGRAFIA</w:t>
      </w:r>
    </w:p>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4244E2">
        <w:instrText xml:space="preserve">ADDIN Mendeley Bibliography CSL_BIBLIOGRAPHY </w:instrText>
      </w:r>
      <w:r>
        <w:fldChar w:fldCharType="separate"/>
      </w:r>
      <w:r w:rsidR="00D05578" w:rsidRPr="004244E2">
        <w:rPr>
          <w:rFonts w:cs="Times New Roman"/>
          <w:noProof/>
          <w:szCs w:val="24"/>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Medtronic, V. (n.d.). Electrosurgical Generators &amp;amp; Monitors. Retrieved January 21, 2018, </w:t>
      </w:r>
      <w:r w:rsidRPr="00596381">
        <w:rPr>
          <w:rFonts w:cs="Times New Roman"/>
          <w:noProof/>
          <w:szCs w:val="24"/>
          <w:lang w:val="en-US"/>
        </w:rPr>
        <w:lastRenderedPageBreak/>
        <w:t>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rsidSect="001672B3">
      <w:headerReference w:type="default" r:id="rId89"/>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454F2" w:rsidRDefault="006454F2" w:rsidP="00EA6F92">
      <w:pPr>
        <w:spacing w:line="240" w:lineRule="auto"/>
      </w:pPr>
      <w:r>
        <w:separator/>
      </w:r>
    </w:p>
  </w:endnote>
  <w:endnote w:type="continuationSeparator" w:id="0">
    <w:p w:rsidR="006454F2" w:rsidRDefault="006454F2"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454F2" w:rsidRDefault="006454F2" w:rsidP="00EA6F92">
      <w:pPr>
        <w:spacing w:line="240" w:lineRule="auto"/>
      </w:pPr>
      <w:r>
        <w:separator/>
      </w:r>
    </w:p>
  </w:footnote>
  <w:footnote w:type="continuationSeparator" w:id="0">
    <w:p w:rsidR="006454F2" w:rsidRDefault="006454F2"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D932DD" w:rsidRDefault="00D932DD">
        <w:pPr>
          <w:pStyle w:val="Encabezado"/>
          <w:jc w:val="right"/>
        </w:pPr>
        <w:r>
          <w:fldChar w:fldCharType="begin"/>
        </w:r>
        <w:r>
          <w:instrText>PAGE   \* MERGEFORMAT</w:instrText>
        </w:r>
        <w:r>
          <w:fldChar w:fldCharType="separate"/>
        </w:r>
        <w:r w:rsidR="007F3FE5" w:rsidRPr="007F3FE5">
          <w:rPr>
            <w:noProof/>
            <w:lang w:val="es-ES"/>
          </w:rPr>
          <w:t>2</w:t>
        </w:r>
        <w:r>
          <w:fldChar w:fldCharType="end"/>
        </w:r>
      </w:p>
    </w:sdtContent>
  </w:sdt>
  <w:p w:rsidR="00D932DD" w:rsidRDefault="00D932DD">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D423165"/>
    <w:multiLevelType w:val="hybridMultilevel"/>
    <w:tmpl w:val="5AF0159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2" w15:restartNumberingAfterBreak="0">
    <w:nsid w:val="72DC3990"/>
    <w:multiLevelType w:val="hybridMultilevel"/>
    <w:tmpl w:val="070254B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5"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7"/>
  </w:num>
  <w:num w:numId="2">
    <w:abstractNumId w:val="9"/>
  </w:num>
  <w:num w:numId="3">
    <w:abstractNumId w:val="16"/>
  </w:num>
  <w:num w:numId="4">
    <w:abstractNumId w:val="15"/>
  </w:num>
  <w:num w:numId="5">
    <w:abstractNumId w:val="8"/>
  </w:num>
  <w:num w:numId="6">
    <w:abstractNumId w:val="17"/>
  </w:num>
  <w:num w:numId="7">
    <w:abstractNumId w:val="1"/>
  </w:num>
  <w:num w:numId="8">
    <w:abstractNumId w:val="26"/>
  </w:num>
  <w:num w:numId="9">
    <w:abstractNumId w:val="10"/>
  </w:num>
  <w:num w:numId="10">
    <w:abstractNumId w:val="24"/>
  </w:num>
  <w:num w:numId="11">
    <w:abstractNumId w:val="4"/>
  </w:num>
  <w:num w:numId="12">
    <w:abstractNumId w:val="6"/>
  </w:num>
  <w:num w:numId="13">
    <w:abstractNumId w:val="18"/>
  </w:num>
  <w:num w:numId="14">
    <w:abstractNumId w:val="20"/>
  </w:num>
  <w:num w:numId="15">
    <w:abstractNumId w:val="7"/>
  </w:num>
  <w:num w:numId="16">
    <w:abstractNumId w:val="2"/>
  </w:num>
  <w:num w:numId="17">
    <w:abstractNumId w:val="23"/>
  </w:num>
  <w:num w:numId="18">
    <w:abstractNumId w:val="21"/>
  </w:num>
  <w:num w:numId="19">
    <w:abstractNumId w:val="25"/>
  </w:num>
  <w:num w:numId="20">
    <w:abstractNumId w:val="0"/>
  </w:num>
  <w:num w:numId="21">
    <w:abstractNumId w:val="13"/>
  </w:num>
  <w:num w:numId="22">
    <w:abstractNumId w:val="19"/>
  </w:num>
  <w:num w:numId="23">
    <w:abstractNumId w:val="14"/>
  </w:num>
  <w:num w:numId="24">
    <w:abstractNumId w:val="5"/>
  </w:num>
  <w:num w:numId="25">
    <w:abstractNumId w:val="3"/>
  </w:num>
  <w:num w:numId="26">
    <w:abstractNumId w:val="28"/>
  </w:num>
  <w:num w:numId="27">
    <w:abstractNumId w:val="12"/>
  </w:num>
  <w:num w:numId="28">
    <w:abstractNumId w:val="11"/>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0CCD"/>
    <w:rsid w:val="0000188B"/>
    <w:rsid w:val="000019FD"/>
    <w:rsid w:val="00001BC8"/>
    <w:rsid w:val="00001E27"/>
    <w:rsid w:val="00001EF4"/>
    <w:rsid w:val="00002503"/>
    <w:rsid w:val="000025C1"/>
    <w:rsid w:val="00002A34"/>
    <w:rsid w:val="00003167"/>
    <w:rsid w:val="00003389"/>
    <w:rsid w:val="00003592"/>
    <w:rsid w:val="00003759"/>
    <w:rsid w:val="000045D7"/>
    <w:rsid w:val="00004A65"/>
    <w:rsid w:val="00004C41"/>
    <w:rsid w:val="00005E2E"/>
    <w:rsid w:val="000060C3"/>
    <w:rsid w:val="00006B07"/>
    <w:rsid w:val="00006E8B"/>
    <w:rsid w:val="00006F14"/>
    <w:rsid w:val="0000729F"/>
    <w:rsid w:val="00007ECB"/>
    <w:rsid w:val="00007F2A"/>
    <w:rsid w:val="000100D8"/>
    <w:rsid w:val="00011260"/>
    <w:rsid w:val="00011344"/>
    <w:rsid w:val="000113AB"/>
    <w:rsid w:val="00011BFA"/>
    <w:rsid w:val="00011CAF"/>
    <w:rsid w:val="00012076"/>
    <w:rsid w:val="000127BB"/>
    <w:rsid w:val="000129F0"/>
    <w:rsid w:val="00012EF9"/>
    <w:rsid w:val="000131C6"/>
    <w:rsid w:val="00013CC9"/>
    <w:rsid w:val="00013EA5"/>
    <w:rsid w:val="00013F7D"/>
    <w:rsid w:val="00014047"/>
    <w:rsid w:val="00014678"/>
    <w:rsid w:val="00016B4E"/>
    <w:rsid w:val="00016BE5"/>
    <w:rsid w:val="00016CAC"/>
    <w:rsid w:val="00017122"/>
    <w:rsid w:val="00017EDE"/>
    <w:rsid w:val="00020BDC"/>
    <w:rsid w:val="00020C5D"/>
    <w:rsid w:val="000221C3"/>
    <w:rsid w:val="00022327"/>
    <w:rsid w:val="0002327D"/>
    <w:rsid w:val="000233B0"/>
    <w:rsid w:val="00023F22"/>
    <w:rsid w:val="000245DD"/>
    <w:rsid w:val="00024A9E"/>
    <w:rsid w:val="00024D9B"/>
    <w:rsid w:val="0002502A"/>
    <w:rsid w:val="0002535D"/>
    <w:rsid w:val="000255C5"/>
    <w:rsid w:val="000257AB"/>
    <w:rsid w:val="000258C4"/>
    <w:rsid w:val="00025DBD"/>
    <w:rsid w:val="00026248"/>
    <w:rsid w:val="0002636E"/>
    <w:rsid w:val="00026530"/>
    <w:rsid w:val="000268E4"/>
    <w:rsid w:val="0002697F"/>
    <w:rsid w:val="00026C26"/>
    <w:rsid w:val="000270B9"/>
    <w:rsid w:val="00027204"/>
    <w:rsid w:val="00027AB9"/>
    <w:rsid w:val="00030714"/>
    <w:rsid w:val="00030932"/>
    <w:rsid w:val="00030AD3"/>
    <w:rsid w:val="00030B92"/>
    <w:rsid w:val="0003109A"/>
    <w:rsid w:val="00031201"/>
    <w:rsid w:val="00031CCD"/>
    <w:rsid w:val="00032147"/>
    <w:rsid w:val="00033366"/>
    <w:rsid w:val="000343AC"/>
    <w:rsid w:val="00034666"/>
    <w:rsid w:val="00034775"/>
    <w:rsid w:val="000357F6"/>
    <w:rsid w:val="00035F19"/>
    <w:rsid w:val="000369DD"/>
    <w:rsid w:val="0003703B"/>
    <w:rsid w:val="000374F4"/>
    <w:rsid w:val="0003780D"/>
    <w:rsid w:val="000378D8"/>
    <w:rsid w:val="00037AE9"/>
    <w:rsid w:val="00040415"/>
    <w:rsid w:val="00040522"/>
    <w:rsid w:val="00040ED1"/>
    <w:rsid w:val="00040FC3"/>
    <w:rsid w:val="000415B1"/>
    <w:rsid w:val="00041868"/>
    <w:rsid w:val="00042AF6"/>
    <w:rsid w:val="00042E3B"/>
    <w:rsid w:val="0004397C"/>
    <w:rsid w:val="00043B2B"/>
    <w:rsid w:val="00044318"/>
    <w:rsid w:val="0004449D"/>
    <w:rsid w:val="000444CC"/>
    <w:rsid w:val="000449F9"/>
    <w:rsid w:val="00044BC0"/>
    <w:rsid w:val="00045990"/>
    <w:rsid w:val="0004663C"/>
    <w:rsid w:val="000469E7"/>
    <w:rsid w:val="0004771D"/>
    <w:rsid w:val="00050695"/>
    <w:rsid w:val="000507DB"/>
    <w:rsid w:val="0005128D"/>
    <w:rsid w:val="0005191F"/>
    <w:rsid w:val="00051AE6"/>
    <w:rsid w:val="00051D68"/>
    <w:rsid w:val="00052444"/>
    <w:rsid w:val="00052A2A"/>
    <w:rsid w:val="00053437"/>
    <w:rsid w:val="0005351B"/>
    <w:rsid w:val="00053BB4"/>
    <w:rsid w:val="00053FFE"/>
    <w:rsid w:val="00054543"/>
    <w:rsid w:val="00054798"/>
    <w:rsid w:val="00054AC2"/>
    <w:rsid w:val="00054C2E"/>
    <w:rsid w:val="00054DBD"/>
    <w:rsid w:val="00054ECD"/>
    <w:rsid w:val="00055185"/>
    <w:rsid w:val="000573F8"/>
    <w:rsid w:val="0005763E"/>
    <w:rsid w:val="00057ACD"/>
    <w:rsid w:val="000605EE"/>
    <w:rsid w:val="0006080E"/>
    <w:rsid w:val="000609CD"/>
    <w:rsid w:val="00060AE1"/>
    <w:rsid w:val="00061C15"/>
    <w:rsid w:val="00061C3A"/>
    <w:rsid w:val="00062743"/>
    <w:rsid w:val="00062761"/>
    <w:rsid w:val="00062845"/>
    <w:rsid w:val="000640F8"/>
    <w:rsid w:val="0006422C"/>
    <w:rsid w:val="00064271"/>
    <w:rsid w:val="00064C71"/>
    <w:rsid w:val="00064F46"/>
    <w:rsid w:val="000651A5"/>
    <w:rsid w:val="00066D76"/>
    <w:rsid w:val="00066E28"/>
    <w:rsid w:val="00067A92"/>
    <w:rsid w:val="00067EFD"/>
    <w:rsid w:val="00067F2C"/>
    <w:rsid w:val="00067F45"/>
    <w:rsid w:val="00070668"/>
    <w:rsid w:val="00070D96"/>
    <w:rsid w:val="00070E4F"/>
    <w:rsid w:val="000711A8"/>
    <w:rsid w:val="0007134E"/>
    <w:rsid w:val="00071D8C"/>
    <w:rsid w:val="00071F62"/>
    <w:rsid w:val="000727B9"/>
    <w:rsid w:val="0007293D"/>
    <w:rsid w:val="00072C3D"/>
    <w:rsid w:val="00073409"/>
    <w:rsid w:val="000739A3"/>
    <w:rsid w:val="00073A24"/>
    <w:rsid w:val="00074121"/>
    <w:rsid w:val="000741D8"/>
    <w:rsid w:val="000746FD"/>
    <w:rsid w:val="00074A75"/>
    <w:rsid w:val="00074C66"/>
    <w:rsid w:val="00074E44"/>
    <w:rsid w:val="00075949"/>
    <w:rsid w:val="00076394"/>
    <w:rsid w:val="0007710D"/>
    <w:rsid w:val="00077167"/>
    <w:rsid w:val="00080333"/>
    <w:rsid w:val="000805F0"/>
    <w:rsid w:val="00080A1F"/>
    <w:rsid w:val="000813B5"/>
    <w:rsid w:val="000818D0"/>
    <w:rsid w:val="0008226D"/>
    <w:rsid w:val="000823C4"/>
    <w:rsid w:val="0008247B"/>
    <w:rsid w:val="000827B3"/>
    <w:rsid w:val="00082DE3"/>
    <w:rsid w:val="0008359D"/>
    <w:rsid w:val="000838FB"/>
    <w:rsid w:val="00083CD9"/>
    <w:rsid w:val="00084429"/>
    <w:rsid w:val="00084433"/>
    <w:rsid w:val="0008452A"/>
    <w:rsid w:val="00084B70"/>
    <w:rsid w:val="00084E9B"/>
    <w:rsid w:val="0008531A"/>
    <w:rsid w:val="000853E1"/>
    <w:rsid w:val="000864C8"/>
    <w:rsid w:val="00086952"/>
    <w:rsid w:val="0008719F"/>
    <w:rsid w:val="00087337"/>
    <w:rsid w:val="00087531"/>
    <w:rsid w:val="00087687"/>
    <w:rsid w:val="000876CD"/>
    <w:rsid w:val="0008781D"/>
    <w:rsid w:val="0009030A"/>
    <w:rsid w:val="00090C0C"/>
    <w:rsid w:val="0009129A"/>
    <w:rsid w:val="000913CA"/>
    <w:rsid w:val="0009149F"/>
    <w:rsid w:val="000920A7"/>
    <w:rsid w:val="000921A4"/>
    <w:rsid w:val="000932FB"/>
    <w:rsid w:val="00093706"/>
    <w:rsid w:val="000938BE"/>
    <w:rsid w:val="00093CD7"/>
    <w:rsid w:val="00093F62"/>
    <w:rsid w:val="00094014"/>
    <w:rsid w:val="00094140"/>
    <w:rsid w:val="00094518"/>
    <w:rsid w:val="00094839"/>
    <w:rsid w:val="00095456"/>
    <w:rsid w:val="00095AB6"/>
    <w:rsid w:val="00095D1E"/>
    <w:rsid w:val="00096D8F"/>
    <w:rsid w:val="00096DB8"/>
    <w:rsid w:val="000970F4"/>
    <w:rsid w:val="00097AC4"/>
    <w:rsid w:val="00097DC2"/>
    <w:rsid w:val="000A003D"/>
    <w:rsid w:val="000A0281"/>
    <w:rsid w:val="000A045D"/>
    <w:rsid w:val="000A0C14"/>
    <w:rsid w:val="000A12F7"/>
    <w:rsid w:val="000A2B6E"/>
    <w:rsid w:val="000A4050"/>
    <w:rsid w:val="000A47D0"/>
    <w:rsid w:val="000A4B21"/>
    <w:rsid w:val="000A5790"/>
    <w:rsid w:val="000A5912"/>
    <w:rsid w:val="000A5E5D"/>
    <w:rsid w:val="000A6345"/>
    <w:rsid w:val="000A71D1"/>
    <w:rsid w:val="000A7698"/>
    <w:rsid w:val="000A7B03"/>
    <w:rsid w:val="000A7D70"/>
    <w:rsid w:val="000A7EE5"/>
    <w:rsid w:val="000B05F3"/>
    <w:rsid w:val="000B066D"/>
    <w:rsid w:val="000B0AC8"/>
    <w:rsid w:val="000B1063"/>
    <w:rsid w:val="000B120C"/>
    <w:rsid w:val="000B1322"/>
    <w:rsid w:val="000B19A7"/>
    <w:rsid w:val="000B1CCB"/>
    <w:rsid w:val="000B1CF3"/>
    <w:rsid w:val="000B2120"/>
    <w:rsid w:val="000B26AA"/>
    <w:rsid w:val="000B27DB"/>
    <w:rsid w:val="000B3003"/>
    <w:rsid w:val="000B32C1"/>
    <w:rsid w:val="000B37FE"/>
    <w:rsid w:val="000B3F01"/>
    <w:rsid w:val="000B41BA"/>
    <w:rsid w:val="000B4932"/>
    <w:rsid w:val="000B4C80"/>
    <w:rsid w:val="000B4DE5"/>
    <w:rsid w:val="000B5219"/>
    <w:rsid w:val="000B582B"/>
    <w:rsid w:val="000B5A10"/>
    <w:rsid w:val="000B608D"/>
    <w:rsid w:val="000B638E"/>
    <w:rsid w:val="000B664C"/>
    <w:rsid w:val="000B6E9C"/>
    <w:rsid w:val="000B7290"/>
    <w:rsid w:val="000B7EBD"/>
    <w:rsid w:val="000B7F27"/>
    <w:rsid w:val="000C07F1"/>
    <w:rsid w:val="000C0973"/>
    <w:rsid w:val="000C0DC7"/>
    <w:rsid w:val="000C2546"/>
    <w:rsid w:val="000C2D0C"/>
    <w:rsid w:val="000C31BE"/>
    <w:rsid w:val="000C3486"/>
    <w:rsid w:val="000C4F22"/>
    <w:rsid w:val="000C699D"/>
    <w:rsid w:val="000C7D28"/>
    <w:rsid w:val="000C7D77"/>
    <w:rsid w:val="000D01D7"/>
    <w:rsid w:val="000D0398"/>
    <w:rsid w:val="000D07E4"/>
    <w:rsid w:val="000D22BE"/>
    <w:rsid w:val="000D2670"/>
    <w:rsid w:val="000D33C8"/>
    <w:rsid w:val="000D35B2"/>
    <w:rsid w:val="000D415E"/>
    <w:rsid w:val="000D462E"/>
    <w:rsid w:val="000D4E04"/>
    <w:rsid w:val="000D51C9"/>
    <w:rsid w:val="000D5C18"/>
    <w:rsid w:val="000D5CF7"/>
    <w:rsid w:val="000D5D68"/>
    <w:rsid w:val="000D63AA"/>
    <w:rsid w:val="000D6BD7"/>
    <w:rsid w:val="000E05EF"/>
    <w:rsid w:val="000E0660"/>
    <w:rsid w:val="000E12FC"/>
    <w:rsid w:val="000E1CDF"/>
    <w:rsid w:val="000E1D9E"/>
    <w:rsid w:val="000E1EDC"/>
    <w:rsid w:val="000E2637"/>
    <w:rsid w:val="000E29F2"/>
    <w:rsid w:val="000E2B32"/>
    <w:rsid w:val="000E3419"/>
    <w:rsid w:val="000E3448"/>
    <w:rsid w:val="000E3538"/>
    <w:rsid w:val="000E3576"/>
    <w:rsid w:val="000E35CB"/>
    <w:rsid w:val="000E3D0F"/>
    <w:rsid w:val="000E43C6"/>
    <w:rsid w:val="000E44F3"/>
    <w:rsid w:val="000E4A0F"/>
    <w:rsid w:val="000E4AF6"/>
    <w:rsid w:val="000E4DB2"/>
    <w:rsid w:val="000E4E1B"/>
    <w:rsid w:val="000E4E5A"/>
    <w:rsid w:val="000E561C"/>
    <w:rsid w:val="000E57C3"/>
    <w:rsid w:val="000E58B5"/>
    <w:rsid w:val="000E6937"/>
    <w:rsid w:val="000E6AF4"/>
    <w:rsid w:val="000E6DE1"/>
    <w:rsid w:val="000E6F67"/>
    <w:rsid w:val="000E7278"/>
    <w:rsid w:val="000F022F"/>
    <w:rsid w:val="000F0303"/>
    <w:rsid w:val="000F10AA"/>
    <w:rsid w:val="000F12F4"/>
    <w:rsid w:val="000F152F"/>
    <w:rsid w:val="000F170F"/>
    <w:rsid w:val="000F1AEC"/>
    <w:rsid w:val="000F1AFD"/>
    <w:rsid w:val="000F237A"/>
    <w:rsid w:val="000F28A8"/>
    <w:rsid w:val="000F3166"/>
    <w:rsid w:val="000F31D3"/>
    <w:rsid w:val="000F341F"/>
    <w:rsid w:val="000F4EED"/>
    <w:rsid w:val="000F4F91"/>
    <w:rsid w:val="000F55FE"/>
    <w:rsid w:val="000F5AB9"/>
    <w:rsid w:val="000F61BA"/>
    <w:rsid w:val="000F687E"/>
    <w:rsid w:val="000F6E9E"/>
    <w:rsid w:val="000F7281"/>
    <w:rsid w:val="000F748D"/>
    <w:rsid w:val="000F75A6"/>
    <w:rsid w:val="000F78AC"/>
    <w:rsid w:val="001008E8"/>
    <w:rsid w:val="001013CE"/>
    <w:rsid w:val="0010238D"/>
    <w:rsid w:val="00102BFC"/>
    <w:rsid w:val="0010360B"/>
    <w:rsid w:val="00103664"/>
    <w:rsid w:val="00103804"/>
    <w:rsid w:val="0010420C"/>
    <w:rsid w:val="00104948"/>
    <w:rsid w:val="001052B2"/>
    <w:rsid w:val="00105DB1"/>
    <w:rsid w:val="00106A04"/>
    <w:rsid w:val="001075A6"/>
    <w:rsid w:val="001079E7"/>
    <w:rsid w:val="00107EE0"/>
    <w:rsid w:val="00110850"/>
    <w:rsid w:val="00110BA1"/>
    <w:rsid w:val="00110E22"/>
    <w:rsid w:val="00111DA4"/>
    <w:rsid w:val="0011229E"/>
    <w:rsid w:val="00112779"/>
    <w:rsid w:val="00112D79"/>
    <w:rsid w:val="00112DC1"/>
    <w:rsid w:val="00114125"/>
    <w:rsid w:val="00114211"/>
    <w:rsid w:val="00114215"/>
    <w:rsid w:val="00115304"/>
    <w:rsid w:val="00115367"/>
    <w:rsid w:val="00115AAB"/>
    <w:rsid w:val="001168DB"/>
    <w:rsid w:val="00117198"/>
    <w:rsid w:val="0011729A"/>
    <w:rsid w:val="001200CF"/>
    <w:rsid w:val="00120535"/>
    <w:rsid w:val="00120AC8"/>
    <w:rsid w:val="00120FBA"/>
    <w:rsid w:val="00121307"/>
    <w:rsid w:val="00121B0E"/>
    <w:rsid w:val="0012210B"/>
    <w:rsid w:val="0012254C"/>
    <w:rsid w:val="00122ECD"/>
    <w:rsid w:val="00122F17"/>
    <w:rsid w:val="001234BD"/>
    <w:rsid w:val="001240A6"/>
    <w:rsid w:val="00124DD5"/>
    <w:rsid w:val="00124E17"/>
    <w:rsid w:val="001251F1"/>
    <w:rsid w:val="0012654B"/>
    <w:rsid w:val="00126B8F"/>
    <w:rsid w:val="00126F4C"/>
    <w:rsid w:val="00127099"/>
    <w:rsid w:val="00127806"/>
    <w:rsid w:val="00127A94"/>
    <w:rsid w:val="00130670"/>
    <w:rsid w:val="0013132D"/>
    <w:rsid w:val="001317E2"/>
    <w:rsid w:val="001327E6"/>
    <w:rsid w:val="0013288D"/>
    <w:rsid w:val="00132A72"/>
    <w:rsid w:val="00132E84"/>
    <w:rsid w:val="001333B8"/>
    <w:rsid w:val="00133858"/>
    <w:rsid w:val="0013446E"/>
    <w:rsid w:val="001344E4"/>
    <w:rsid w:val="00134B46"/>
    <w:rsid w:val="00135C3E"/>
    <w:rsid w:val="00136132"/>
    <w:rsid w:val="00136C2E"/>
    <w:rsid w:val="0013731B"/>
    <w:rsid w:val="00137A81"/>
    <w:rsid w:val="00137C32"/>
    <w:rsid w:val="00137D25"/>
    <w:rsid w:val="00140E96"/>
    <w:rsid w:val="001412E6"/>
    <w:rsid w:val="001417CD"/>
    <w:rsid w:val="00141E67"/>
    <w:rsid w:val="001425D4"/>
    <w:rsid w:val="00142C86"/>
    <w:rsid w:val="00142DCB"/>
    <w:rsid w:val="001430BD"/>
    <w:rsid w:val="001432AD"/>
    <w:rsid w:val="00143450"/>
    <w:rsid w:val="00143515"/>
    <w:rsid w:val="00144A9C"/>
    <w:rsid w:val="00144F32"/>
    <w:rsid w:val="001456E0"/>
    <w:rsid w:val="00145F21"/>
    <w:rsid w:val="0014638E"/>
    <w:rsid w:val="00146A3B"/>
    <w:rsid w:val="00146ADC"/>
    <w:rsid w:val="00146D1B"/>
    <w:rsid w:val="00147867"/>
    <w:rsid w:val="00147F40"/>
    <w:rsid w:val="001503D1"/>
    <w:rsid w:val="00151291"/>
    <w:rsid w:val="00151684"/>
    <w:rsid w:val="00152395"/>
    <w:rsid w:val="00152EB5"/>
    <w:rsid w:val="001538ED"/>
    <w:rsid w:val="00153DB2"/>
    <w:rsid w:val="00153DDC"/>
    <w:rsid w:val="00153E65"/>
    <w:rsid w:val="00153FE9"/>
    <w:rsid w:val="001548A2"/>
    <w:rsid w:val="00154981"/>
    <w:rsid w:val="001549BD"/>
    <w:rsid w:val="00154CC1"/>
    <w:rsid w:val="00155111"/>
    <w:rsid w:val="001557B0"/>
    <w:rsid w:val="00156271"/>
    <w:rsid w:val="001567EF"/>
    <w:rsid w:val="00157056"/>
    <w:rsid w:val="001570B8"/>
    <w:rsid w:val="00157736"/>
    <w:rsid w:val="00157DAF"/>
    <w:rsid w:val="001603C4"/>
    <w:rsid w:val="001609B2"/>
    <w:rsid w:val="00160CDF"/>
    <w:rsid w:val="001618B4"/>
    <w:rsid w:val="0016227C"/>
    <w:rsid w:val="00162A9A"/>
    <w:rsid w:val="001630D4"/>
    <w:rsid w:val="00163CB1"/>
    <w:rsid w:val="00163E69"/>
    <w:rsid w:val="00163EA9"/>
    <w:rsid w:val="0016433B"/>
    <w:rsid w:val="001643EC"/>
    <w:rsid w:val="001645A3"/>
    <w:rsid w:val="00164892"/>
    <w:rsid w:val="00164C9D"/>
    <w:rsid w:val="00164E33"/>
    <w:rsid w:val="0016511A"/>
    <w:rsid w:val="0016545D"/>
    <w:rsid w:val="00165828"/>
    <w:rsid w:val="00165949"/>
    <w:rsid w:val="00166AB4"/>
    <w:rsid w:val="001672B3"/>
    <w:rsid w:val="00167306"/>
    <w:rsid w:val="001673D0"/>
    <w:rsid w:val="0016755A"/>
    <w:rsid w:val="001678C8"/>
    <w:rsid w:val="0017008A"/>
    <w:rsid w:val="001705B8"/>
    <w:rsid w:val="00170D49"/>
    <w:rsid w:val="00171441"/>
    <w:rsid w:val="00171D04"/>
    <w:rsid w:val="0017238A"/>
    <w:rsid w:val="00172E0C"/>
    <w:rsid w:val="001738C1"/>
    <w:rsid w:val="0017390B"/>
    <w:rsid w:val="00174151"/>
    <w:rsid w:val="001744B8"/>
    <w:rsid w:val="0017476E"/>
    <w:rsid w:val="0017496B"/>
    <w:rsid w:val="00174B21"/>
    <w:rsid w:val="0017522C"/>
    <w:rsid w:val="00175A41"/>
    <w:rsid w:val="00175FDD"/>
    <w:rsid w:val="00176756"/>
    <w:rsid w:val="00176765"/>
    <w:rsid w:val="00176C2B"/>
    <w:rsid w:val="001779EF"/>
    <w:rsid w:val="00177ACB"/>
    <w:rsid w:val="001801A3"/>
    <w:rsid w:val="0018158F"/>
    <w:rsid w:val="00182096"/>
    <w:rsid w:val="001821B9"/>
    <w:rsid w:val="001824AF"/>
    <w:rsid w:val="00182D0D"/>
    <w:rsid w:val="0018389F"/>
    <w:rsid w:val="00183C12"/>
    <w:rsid w:val="00183CF4"/>
    <w:rsid w:val="00184796"/>
    <w:rsid w:val="00184C84"/>
    <w:rsid w:val="00184DBA"/>
    <w:rsid w:val="0018560C"/>
    <w:rsid w:val="001858B3"/>
    <w:rsid w:val="0018688A"/>
    <w:rsid w:val="001871A9"/>
    <w:rsid w:val="0018739B"/>
    <w:rsid w:val="0018784B"/>
    <w:rsid w:val="00190417"/>
    <w:rsid w:val="00190559"/>
    <w:rsid w:val="001908F8"/>
    <w:rsid w:val="00190CE9"/>
    <w:rsid w:val="00190F27"/>
    <w:rsid w:val="00191BDC"/>
    <w:rsid w:val="00191C82"/>
    <w:rsid w:val="00191DB5"/>
    <w:rsid w:val="0019201F"/>
    <w:rsid w:val="00192079"/>
    <w:rsid w:val="001931D8"/>
    <w:rsid w:val="001934B9"/>
    <w:rsid w:val="00193544"/>
    <w:rsid w:val="001937E5"/>
    <w:rsid w:val="00193804"/>
    <w:rsid w:val="00193955"/>
    <w:rsid w:val="0019398B"/>
    <w:rsid w:val="00193F1F"/>
    <w:rsid w:val="00193F81"/>
    <w:rsid w:val="00194A3F"/>
    <w:rsid w:val="00194AC9"/>
    <w:rsid w:val="00194C80"/>
    <w:rsid w:val="001951B5"/>
    <w:rsid w:val="0019582E"/>
    <w:rsid w:val="00195B45"/>
    <w:rsid w:val="00195FC4"/>
    <w:rsid w:val="0019609C"/>
    <w:rsid w:val="00196502"/>
    <w:rsid w:val="001965E1"/>
    <w:rsid w:val="00196CAD"/>
    <w:rsid w:val="00197606"/>
    <w:rsid w:val="001977F5"/>
    <w:rsid w:val="001A06BF"/>
    <w:rsid w:val="001A0909"/>
    <w:rsid w:val="001A1AA5"/>
    <w:rsid w:val="001A290D"/>
    <w:rsid w:val="001A2D49"/>
    <w:rsid w:val="001A306E"/>
    <w:rsid w:val="001A30AA"/>
    <w:rsid w:val="001A35FB"/>
    <w:rsid w:val="001A3B0B"/>
    <w:rsid w:val="001A3C79"/>
    <w:rsid w:val="001A4093"/>
    <w:rsid w:val="001A45A0"/>
    <w:rsid w:val="001A52F7"/>
    <w:rsid w:val="001A5771"/>
    <w:rsid w:val="001A5A4A"/>
    <w:rsid w:val="001A6B65"/>
    <w:rsid w:val="001A6DD8"/>
    <w:rsid w:val="001A6E29"/>
    <w:rsid w:val="001A74F8"/>
    <w:rsid w:val="001A75CE"/>
    <w:rsid w:val="001A7E13"/>
    <w:rsid w:val="001B024C"/>
    <w:rsid w:val="001B02F4"/>
    <w:rsid w:val="001B0481"/>
    <w:rsid w:val="001B0B4E"/>
    <w:rsid w:val="001B1464"/>
    <w:rsid w:val="001B1691"/>
    <w:rsid w:val="001B1790"/>
    <w:rsid w:val="001B3056"/>
    <w:rsid w:val="001B3866"/>
    <w:rsid w:val="001B39DD"/>
    <w:rsid w:val="001B3B6A"/>
    <w:rsid w:val="001B3DE8"/>
    <w:rsid w:val="001B4004"/>
    <w:rsid w:val="001B4337"/>
    <w:rsid w:val="001B447F"/>
    <w:rsid w:val="001B49C1"/>
    <w:rsid w:val="001B49FC"/>
    <w:rsid w:val="001B561F"/>
    <w:rsid w:val="001B563A"/>
    <w:rsid w:val="001B7232"/>
    <w:rsid w:val="001B7606"/>
    <w:rsid w:val="001B7723"/>
    <w:rsid w:val="001B793A"/>
    <w:rsid w:val="001C09EE"/>
    <w:rsid w:val="001C20E1"/>
    <w:rsid w:val="001C21C1"/>
    <w:rsid w:val="001C21E1"/>
    <w:rsid w:val="001C26C2"/>
    <w:rsid w:val="001C2991"/>
    <w:rsid w:val="001C2C24"/>
    <w:rsid w:val="001C36FF"/>
    <w:rsid w:val="001C392D"/>
    <w:rsid w:val="001C44D9"/>
    <w:rsid w:val="001C4649"/>
    <w:rsid w:val="001C5120"/>
    <w:rsid w:val="001C5540"/>
    <w:rsid w:val="001C5616"/>
    <w:rsid w:val="001C5990"/>
    <w:rsid w:val="001C5BC3"/>
    <w:rsid w:val="001C68DD"/>
    <w:rsid w:val="001C68F6"/>
    <w:rsid w:val="001C78DD"/>
    <w:rsid w:val="001C7EBB"/>
    <w:rsid w:val="001D08C1"/>
    <w:rsid w:val="001D0F4C"/>
    <w:rsid w:val="001D103E"/>
    <w:rsid w:val="001D1307"/>
    <w:rsid w:val="001D14C2"/>
    <w:rsid w:val="001D1B4B"/>
    <w:rsid w:val="001D243F"/>
    <w:rsid w:val="001D2513"/>
    <w:rsid w:val="001D2641"/>
    <w:rsid w:val="001D32AE"/>
    <w:rsid w:val="001D34CC"/>
    <w:rsid w:val="001D3927"/>
    <w:rsid w:val="001D3A47"/>
    <w:rsid w:val="001D3A56"/>
    <w:rsid w:val="001D4121"/>
    <w:rsid w:val="001D4140"/>
    <w:rsid w:val="001D4302"/>
    <w:rsid w:val="001D452A"/>
    <w:rsid w:val="001D4683"/>
    <w:rsid w:val="001D48D4"/>
    <w:rsid w:val="001D5080"/>
    <w:rsid w:val="001D5374"/>
    <w:rsid w:val="001D5DC4"/>
    <w:rsid w:val="001D605D"/>
    <w:rsid w:val="001D7D0A"/>
    <w:rsid w:val="001E148A"/>
    <w:rsid w:val="001E164C"/>
    <w:rsid w:val="001E2294"/>
    <w:rsid w:val="001E23EF"/>
    <w:rsid w:val="001E3735"/>
    <w:rsid w:val="001E4186"/>
    <w:rsid w:val="001E4693"/>
    <w:rsid w:val="001E46E4"/>
    <w:rsid w:val="001E48B5"/>
    <w:rsid w:val="001E4906"/>
    <w:rsid w:val="001E52ED"/>
    <w:rsid w:val="001E6055"/>
    <w:rsid w:val="001E6113"/>
    <w:rsid w:val="001E620D"/>
    <w:rsid w:val="001E6587"/>
    <w:rsid w:val="001E6A2A"/>
    <w:rsid w:val="001E6B98"/>
    <w:rsid w:val="001E72CB"/>
    <w:rsid w:val="001E749D"/>
    <w:rsid w:val="001E7528"/>
    <w:rsid w:val="001E78A4"/>
    <w:rsid w:val="001F04B8"/>
    <w:rsid w:val="001F0C26"/>
    <w:rsid w:val="001F0EAA"/>
    <w:rsid w:val="001F2050"/>
    <w:rsid w:val="001F2867"/>
    <w:rsid w:val="001F2935"/>
    <w:rsid w:val="001F2C3D"/>
    <w:rsid w:val="001F2D39"/>
    <w:rsid w:val="001F303C"/>
    <w:rsid w:val="001F3602"/>
    <w:rsid w:val="001F38EE"/>
    <w:rsid w:val="001F3A5A"/>
    <w:rsid w:val="001F404C"/>
    <w:rsid w:val="001F43BF"/>
    <w:rsid w:val="001F462D"/>
    <w:rsid w:val="001F4D3B"/>
    <w:rsid w:val="001F5150"/>
    <w:rsid w:val="001F51F9"/>
    <w:rsid w:val="001F5632"/>
    <w:rsid w:val="001F5864"/>
    <w:rsid w:val="001F5C9F"/>
    <w:rsid w:val="001F5D1F"/>
    <w:rsid w:val="001F64E7"/>
    <w:rsid w:val="001F68CA"/>
    <w:rsid w:val="001F71E9"/>
    <w:rsid w:val="001F7844"/>
    <w:rsid w:val="001F7F15"/>
    <w:rsid w:val="00200D0F"/>
    <w:rsid w:val="002011AF"/>
    <w:rsid w:val="00201CEC"/>
    <w:rsid w:val="0020225B"/>
    <w:rsid w:val="00203517"/>
    <w:rsid w:val="002039A6"/>
    <w:rsid w:val="00204036"/>
    <w:rsid w:val="002048F5"/>
    <w:rsid w:val="00204D20"/>
    <w:rsid w:val="00205069"/>
    <w:rsid w:val="002050B2"/>
    <w:rsid w:val="002050CF"/>
    <w:rsid w:val="00205273"/>
    <w:rsid w:val="00205409"/>
    <w:rsid w:val="0020593D"/>
    <w:rsid w:val="00205B60"/>
    <w:rsid w:val="00205DEE"/>
    <w:rsid w:val="002060B1"/>
    <w:rsid w:val="00206991"/>
    <w:rsid w:val="002109D7"/>
    <w:rsid w:val="00210A6F"/>
    <w:rsid w:val="00210E87"/>
    <w:rsid w:val="0021103E"/>
    <w:rsid w:val="00211BD8"/>
    <w:rsid w:val="00212094"/>
    <w:rsid w:val="00212119"/>
    <w:rsid w:val="002121B4"/>
    <w:rsid w:val="00212A91"/>
    <w:rsid w:val="002131B9"/>
    <w:rsid w:val="0021382E"/>
    <w:rsid w:val="00213A66"/>
    <w:rsid w:val="002143BF"/>
    <w:rsid w:val="002147BB"/>
    <w:rsid w:val="002147C6"/>
    <w:rsid w:val="002158F0"/>
    <w:rsid w:val="00216128"/>
    <w:rsid w:val="0021697D"/>
    <w:rsid w:val="00216B0B"/>
    <w:rsid w:val="00217062"/>
    <w:rsid w:val="00217B17"/>
    <w:rsid w:val="00217B90"/>
    <w:rsid w:val="00220789"/>
    <w:rsid w:val="00220B39"/>
    <w:rsid w:val="002210C1"/>
    <w:rsid w:val="0022189E"/>
    <w:rsid w:val="00221ED1"/>
    <w:rsid w:val="00223B0B"/>
    <w:rsid w:val="002243B0"/>
    <w:rsid w:val="00224518"/>
    <w:rsid w:val="0022474E"/>
    <w:rsid w:val="002261D8"/>
    <w:rsid w:val="002263DD"/>
    <w:rsid w:val="002265B0"/>
    <w:rsid w:val="00226A8E"/>
    <w:rsid w:val="00226BBF"/>
    <w:rsid w:val="00226F30"/>
    <w:rsid w:val="0022737E"/>
    <w:rsid w:val="00227961"/>
    <w:rsid w:val="00227E30"/>
    <w:rsid w:val="00227EEB"/>
    <w:rsid w:val="002301B9"/>
    <w:rsid w:val="00231983"/>
    <w:rsid w:val="00231A39"/>
    <w:rsid w:val="00231C5A"/>
    <w:rsid w:val="00231F9D"/>
    <w:rsid w:val="00232787"/>
    <w:rsid w:val="00232BBD"/>
    <w:rsid w:val="0023309B"/>
    <w:rsid w:val="002349E2"/>
    <w:rsid w:val="00234A93"/>
    <w:rsid w:val="00235128"/>
    <w:rsid w:val="0023577A"/>
    <w:rsid w:val="00235FAF"/>
    <w:rsid w:val="00236C0F"/>
    <w:rsid w:val="00237392"/>
    <w:rsid w:val="002373DD"/>
    <w:rsid w:val="0023776F"/>
    <w:rsid w:val="00237A1B"/>
    <w:rsid w:val="00237CCD"/>
    <w:rsid w:val="00237D2B"/>
    <w:rsid w:val="00240041"/>
    <w:rsid w:val="002400A7"/>
    <w:rsid w:val="002401EB"/>
    <w:rsid w:val="0024049F"/>
    <w:rsid w:val="002405E6"/>
    <w:rsid w:val="00240C51"/>
    <w:rsid w:val="00241162"/>
    <w:rsid w:val="002412C6"/>
    <w:rsid w:val="0024196B"/>
    <w:rsid w:val="00242031"/>
    <w:rsid w:val="00243742"/>
    <w:rsid w:val="00243AE1"/>
    <w:rsid w:val="00243F69"/>
    <w:rsid w:val="00244157"/>
    <w:rsid w:val="002442B2"/>
    <w:rsid w:val="002445C5"/>
    <w:rsid w:val="00244F0A"/>
    <w:rsid w:val="00245528"/>
    <w:rsid w:val="00245F1E"/>
    <w:rsid w:val="002467BC"/>
    <w:rsid w:val="00246A4F"/>
    <w:rsid w:val="00246DB9"/>
    <w:rsid w:val="00246F2F"/>
    <w:rsid w:val="00247A46"/>
    <w:rsid w:val="00247A78"/>
    <w:rsid w:val="002503A1"/>
    <w:rsid w:val="002506C3"/>
    <w:rsid w:val="00250B97"/>
    <w:rsid w:val="00250BE9"/>
    <w:rsid w:val="00250E90"/>
    <w:rsid w:val="002512ED"/>
    <w:rsid w:val="00251411"/>
    <w:rsid w:val="00251717"/>
    <w:rsid w:val="0025257D"/>
    <w:rsid w:val="00252606"/>
    <w:rsid w:val="00252847"/>
    <w:rsid w:val="002529F8"/>
    <w:rsid w:val="00252A1E"/>
    <w:rsid w:val="002538B5"/>
    <w:rsid w:val="00253C71"/>
    <w:rsid w:val="00253E58"/>
    <w:rsid w:val="002543E4"/>
    <w:rsid w:val="00254DD7"/>
    <w:rsid w:val="00255832"/>
    <w:rsid w:val="0025594D"/>
    <w:rsid w:val="00255F23"/>
    <w:rsid w:val="00255F25"/>
    <w:rsid w:val="002568E6"/>
    <w:rsid w:val="00256B1F"/>
    <w:rsid w:val="00256CB2"/>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CB5"/>
    <w:rsid w:val="00263DC7"/>
    <w:rsid w:val="0026403B"/>
    <w:rsid w:val="002641D3"/>
    <w:rsid w:val="00264F9E"/>
    <w:rsid w:val="00264FAA"/>
    <w:rsid w:val="00265C0F"/>
    <w:rsid w:val="002663A3"/>
    <w:rsid w:val="00266D5B"/>
    <w:rsid w:val="00267235"/>
    <w:rsid w:val="00267505"/>
    <w:rsid w:val="00267548"/>
    <w:rsid w:val="0026756D"/>
    <w:rsid w:val="00267684"/>
    <w:rsid w:val="002703DF"/>
    <w:rsid w:val="002705E9"/>
    <w:rsid w:val="00270978"/>
    <w:rsid w:val="0027120A"/>
    <w:rsid w:val="00271C5B"/>
    <w:rsid w:val="002726FB"/>
    <w:rsid w:val="00272C2A"/>
    <w:rsid w:val="00272CBD"/>
    <w:rsid w:val="00272D57"/>
    <w:rsid w:val="0027337A"/>
    <w:rsid w:val="002735EF"/>
    <w:rsid w:val="00273931"/>
    <w:rsid w:val="002744EC"/>
    <w:rsid w:val="002761DE"/>
    <w:rsid w:val="002763FA"/>
    <w:rsid w:val="0027697D"/>
    <w:rsid w:val="00276EF0"/>
    <w:rsid w:val="00277295"/>
    <w:rsid w:val="002773A9"/>
    <w:rsid w:val="00277851"/>
    <w:rsid w:val="002800EB"/>
    <w:rsid w:val="002805C1"/>
    <w:rsid w:val="00281202"/>
    <w:rsid w:val="00281BFB"/>
    <w:rsid w:val="00281CA3"/>
    <w:rsid w:val="00282CC8"/>
    <w:rsid w:val="00282D1C"/>
    <w:rsid w:val="0028332B"/>
    <w:rsid w:val="002833E3"/>
    <w:rsid w:val="00283D90"/>
    <w:rsid w:val="0028415D"/>
    <w:rsid w:val="002844BB"/>
    <w:rsid w:val="002845B5"/>
    <w:rsid w:val="00284733"/>
    <w:rsid w:val="00284748"/>
    <w:rsid w:val="00285116"/>
    <w:rsid w:val="00285DA1"/>
    <w:rsid w:val="00286692"/>
    <w:rsid w:val="00286792"/>
    <w:rsid w:val="00286AB0"/>
    <w:rsid w:val="002876E8"/>
    <w:rsid w:val="00287EC7"/>
    <w:rsid w:val="00287F7F"/>
    <w:rsid w:val="00290516"/>
    <w:rsid w:val="00290992"/>
    <w:rsid w:val="0029129D"/>
    <w:rsid w:val="002912FE"/>
    <w:rsid w:val="00291A63"/>
    <w:rsid w:val="00291BCA"/>
    <w:rsid w:val="00292533"/>
    <w:rsid w:val="00292C26"/>
    <w:rsid w:val="002935A2"/>
    <w:rsid w:val="0029377B"/>
    <w:rsid w:val="002950AE"/>
    <w:rsid w:val="002956D5"/>
    <w:rsid w:val="00295B9B"/>
    <w:rsid w:val="00295DF2"/>
    <w:rsid w:val="00296F13"/>
    <w:rsid w:val="0029720C"/>
    <w:rsid w:val="0029740F"/>
    <w:rsid w:val="00297618"/>
    <w:rsid w:val="00297859"/>
    <w:rsid w:val="00297C7E"/>
    <w:rsid w:val="00297D4C"/>
    <w:rsid w:val="002A0212"/>
    <w:rsid w:val="002A06DC"/>
    <w:rsid w:val="002A07E8"/>
    <w:rsid w:val="002A09B2"/>
    <w:rsid w:val="002A0A7E"/>
    <w:rsid w:val="002A0C9C"/>
    <w:rsid w:val="002A0E49"/>
    <w:rsid w:val="002A0F4B"/>
    <w:rsid w:val="002A179A"/>
    <w:rsid w:val="002A1CFB"/>
    <w:rsid w:val="002A1F89"/>
    <w:rsid w:val="002A22A3"/>
    <w:rsid w:val="002A2B9E"/>
    <w:rsid w:val="002A2BD2"/>
    <w:rsid w:val="002A2C48"/>
    <w:rsid w:val="002A31B7"/>
    <w:rsid w:val="002A3953"/>
    <w:rsid w:val="002A47FB"/>
    <w:rsid w:val="002A515C"/>
    <w:rsid w:val="002A54BE"/>
    <w:rsid w:val="002A5D26"/>
    <w:rsid w:val="002A7E1B"/>
    <w:rsid w:val="002B0073"/>
    <w:rsid w:val="002B0868"/>
    <w:rsid w:val="002B0BD2"/>
    <w:rsid w:val="002B1068"/>
    <w:rsid w:val="002B12D4"/>
    <w:rsid w:val="002B3B4F"/>
    <w:rsid w:val="002B3BE7"/>
    <w:rsid w:val="002B3CD2"/>
    <w:rsid w:val="002B3F97"/>
    <w:rsid w:val="002B40C6"/>
    <w:rsid w:val="002B4334"/>
    <w:rsid w:val="002B49F8"/>
    <w:rsid w:val="002B5321"/>
    <w:rsid w:val="002B58A9"/>
    <w:rsid w:val="002B5B80"/>
    <w:rsid w:val="002B6221"/>
    <w:rsid w:val="002B67C3"/>
    <w:rsid w:val="002B683A"/>
    <w:rsid w:val="002B6944"/>
    <w:rsid w:val="002B700B"/>
    <w:rsid w:val="002B711D"/>
    <w:rsid w:val="002B753B"/>
    <w:rsid w:val="002C0612"/>
    <w:rsid w:val="002C06E5"/>
    <w:rsid w:val="002C0A23"/>
    <w:rsid w:val="002C0C5C"/>
    <w:rsid w:val="002C12FF"/>
    <w:rsid w:val="002C143C"/>
    <w:rsid w:val="002C167F"/>
    <w:rsid w:val="002C179A"/>
    <w:rsid w:val="002C1B1C"/>
    <w:rsid w:val="002C20D4"/>
    <w:rsid w:val="002C28F6"/>
    <w:rsid w:val="002C29B5"/>
    <w:rsid w:val="002C2A77"/>
    <w:rsid w:val="002C2C80"/>
    <w:rsid w:val="002C2F95"/>
    <w:rsid w:val="002C33A5"/>
    <w:rsid w:val="002C4056"/>
    <w:rsid w:val="002C434B"/>
    <w:rsid w:val="002C4565"/>
    <w:rsid w:val="002C4A4D"/>
    <w:rsid w:val="002C517F"/>
    <w:rsid w:val="002C6258"/>
    <w:rsid w:val="002C6313"/>
    <w:rsid w:val="002C64E9"/>
    <w:rsid w:val="002C6511"/>
    <w:rsid w:val="002C6E05"/>
    <w:rsid w:val="002C701C"/>
    <w:rsid w:val="002C7568"/>
    <w:rsid w:val="002C79B9"/>
    <w:rsid w:val="002D04C8"/>
    <w:rsid w:val="002D0997"/>
    <w:rsid w:val="002D0E3E"/>
    <w:rsid w:val="002D134C"/>
    <w:rsid w:val="002D157C"/>
    <w:rsid w:val="002D1748"/>
    <w:rsid w:val="002D1E01"/>
    <w:rsid w:val="002D24F2"/>
    <w:rsid w:val="002D2A92"/>
    <w:rsid w:val="002D3B91"/>
    <w:rsid w:val="002D3C37"/>
    <w:rsid w:val="002D3EBF"/>
    <w:rsid w:val="002D3FA0"/>
    <w:rsid w:val="002D45A2"/>
    <w:rsid w:val="002D500A"/>
    <w:rsid w:val="002D508E"/>
    <w:rsid w:val="002D5847"/>
    <w:rsid w:val="002D5C62"/>
    <w:rsid w:val="002D7CC3"/>
    <w:rsid w:val="002E040F"/>
    <w:rsid w:val="002E0720"/>
    <w:rsid w:val="002E0FFD"/>
    <w:rsid w:val="002E1280"/>
    <w:rsid w:val="002E1EB1"/>
    <w:rsid w:val="002E209C"/>
    <w:rsid w:val="002E2E94"/>
    <w:rsid w:val="002E3054"/>
    <w:rsid w:val="002E32CA"/>
    <w:rsid w:val="002E38F1"/>
    <w:rsid w:val="002E39E5"/>
    <w:rsid w:val="002E3D4D"/>
    <w:rsid w:val="002E46BC"/>
    <w:rsid w:val="002E4BE1"/>
    <w:rsid w:val="002E4D62"/>
    <w:rsid w:val="002E50B4"/>
    <w:rsid w:val="002E5657"/>
    <w:rsid w:val="002E5AAC"/>
    <w:rsid w:val="002E5E6C"/>
    <w:rsid w:val="002E6406"/>
    <w:rsid w:val="002E6EA1"/>
    <w:rsid w:val="002E72A0"/>
    <w:rsid w:val="002E782B"/>
    <w:rsid w:val="002E79D3"/>
    <w:rsid w:val="002E7A69"/>
    <w:rsid w:val="002E7B83"/>
    <w:rsid w:val="002E7B8C"/>
    <w:rsid w:val="002E7C7F"/>
    <w:rsid w:val="002F01CB"/>
    <w:rsid w:val="002F0433"/>
    <w:rsid w:val="002F0624"/>
    <w:rsid w:val="002F0FC8"/>
    <w:rsid w:val="002F12B7"/>
    <w:rsid w:val="002F1447"/>
    <w:rsid w:val="002F1672"/>
    <w:rsid w:val="002F1F46"/>
    <w:rsid w:val="002F22A8"/>
    <w:rsid w:val="002F30F6"/>
    <w:rsid w:val="002F3111"/>
    <w:rsid w:val="002F3279"/>
    <w:rsid w:val="002F3892"/>
    <w:rsid w:val="002F3CB5"/>
    <w:rsid w:val="002F3E00"/>
    <w:rsid w:val="002F4248"/>
    <w:rsid w:val="002F458C"/>
    <w:rsid w:val="002F491F"/>
    <w:rsid w:val="002F4976"/>
    <w:rsid w:val="002F4BEA"/>
    <w:rsid w:val="002F4CBE"/>
    <w:rsid w:val="002F54A8"/>
    <w:rsid w:val="002F55B2"/>
    <w:rsid w:val="002F5FD6"/>
    <w:rsid w:val="002F63D0"/>
    <w:rsid w:val="002F67BD"/>
    <w:rsid w:val="002F6B7F"/>
    <w:rsid w:val="002F705D"/>
    <w:rsid w:val="002F7653"/>
    <w:rsid w:val="0030020D"/>
    <w:rsid w:val="0030053D"/>
    <w:rsid w:val="003011E6"/>
    <w:rsid w:val="0030264A"/>
    <w:rsid w:val="003028A1"/>
    <w:rsid w:val="003029F8"/>
    <w:rsid w:val="00302E35"/>
    <w:rsid w:val="0030301C"/>
    <w:rsid w:val="00303101"/>
    <w:rsid w:val="003032F8"/>
    <w:rsid w:val="0030356C"/>
    <w:rsid w:val="0030396B"/>
    <w:rsid w:val="00303E69"/>
    <w:rsid w:val="00303EEA"/>
    <w:rsid w:val="003045A2"/>
    <w:rsid w:val="00304FCA"/>
    <w:rsid w:val="00304FD4"/>
    <w:rsid w:val="0030502B"/>
    <w:rsid w:val="00305583"/>
    <w:rsid w:val="0030588B"/>
    <w:rsid w:val="0030596D"/>
    <w:rsid w:val="00305C12"/>
    <w:rsid w:val="00306AF1"/>
    <w:rsid w:val="00307009"/>
    <w:rsid w:val="0030767C"/>
    <w:rsid w:val="00307A65"/>
    <w:rsid w:val="003107FB"/>
    <w:rsid w:val="00310AC3"/>
    <w:rsid w:val="00311DF1"/>
    <w:rsid w:val="00312A53"/>
    <w:rsid w:val="0031390A"/>
    <w:rsid w:val="00313BCB"/>
    <w:rsid w:val="00314471"/>
    <w:rsid w:val="003144E0"/>
    <w:rsid w:val="00314853"/>
    <w:rsid w:val="00314895"/>
    <w:rsid w:val="00314F27"/>
    <w:rsid w:val="00315AF4"/>
    <w:rsid w:val="00315C20"/>
    <w:rsid w:val="00315F52"/>
    <w:rsid w:val="00316041"/>
    <w:rsid w:val="00316AB1"/>
    <w:rsid w:val="00316B8D"/>
    <w:rsid w:val="003170D8"/>
    <w:rsid w:val="0031744A"/>
    <w:rsid w:val="00317AB4"/>
    <w:rsid w:val="00317B61"/>
    <w:rsid w:val="0032014C"/>
    <w:rsid w:val="0032025B"/>
    <w:rsid w:val="003205C9"/>
    <w:rsid w:val="003205CE"/>
    <w:rsid w:val="00320946"/>
    <w:rsid w:val="003210EF"/>
    <w:rsid w:val="00321107"/>
    <w:rsid w:val="003213C1"/>
    <w:rsid w:val="003216E5"/>
    <w:rsid w:val="00321D78"/>
    <w:rsid w:val="00321DFE"/>
    <w:rsid w:val="00322132"/>
    <w:rsid w:val="003226EC"/>
    <w:rsid w:val="0032270A"/>
    <w:rsid w:val="00322764"/>
    <w:rsid w:val="003227C4"/>
    <w:rsid w:val="00322D46"/>
    <w:rsid w:val="00322E98"/>
    <w:rsid w:val="00323325"/>
    <w:rsid w:val="00323380"/>
    <w:rsid w:val="003234A0"/>
    <w:rsid w:val="003242A2"/>
    <w:rsid w:val="003246F1"/>
    <w:rsid w:val="0032474B"/>
    <w:rsid w:val="00324E51"/>
    <w:rsid w:val="003254F7"/>
    <w:rsid w:val="003255EF"/>
    <w:rsid w:val="00325942"/>
    <w:rsid w:val="003259A3"/>
    <w:rsid w:val="00325FB6"/>
    <w:rsid w:val="003261B3"/>
    <w:rsid w:val="0032629A"/>
    <w:rsid w:val="003264C0"/>
    <w:rsid w:val="003267C8"/>
    <w:rsid w:val="00326BB4"/>
    <w:rsid w:val="00326C1E"/>
    <w:rsid w:val="00326CAC"/>
    <w:rsid w:val="00327725"/>
    <w:rsid w:val="00327CD9"/>
    <w:rsid w:val="00327DD3"/>
    <w:rsid w:val="0033000F"/>
    <w:rsid w:val="00330591"/>
    <w:rsid w:val="00330C97"/>
    <w:rsid w:val="00330F44"/>
    <w:rsid w:val="00332360"/>
    <w:rsid w:val="00332463"/>
    <w:rsid w:val="00332D13"/>
    <w:rsid w:val="003335EA"/>
    <w:rsid w:val="00333C79"/>
    <w:rsid w:val="00334566"/>
    <w:rsid w:val="00334758"/>
    <w:rsid w:val="00334B71"/>
    <w:rsid w:val="00334E72"/>
    <w:rsid w:val="00335142"/>
    <w:rsid w:val="003351A3"/>
    <w:rsid w:val="003351A6"/>
    <w:rsid w:val="0033566E"/>
    <w:rsid w:val="00336905"/>
    <w:rsid w:val="00336F1F"/>
    <w:rsid w:val="0033753F"/>
    <w:rsid w:val="0034039D"/>
    <w:rsid w:val="003403E5"/>
    <w:rsid w:val="0034276B"/>
    <w:rsid w:val="003427B1"/>
    <w:rsid w:val="00342DC1"/>
    <w:rsid w:val="003432B0"/>
    <w:rsid w:val="0034347B"/>
    <w:rsid w:val="00343C97"/>
    <w:rsid w:val="003441D7"/>
    <w:rsid w:val="0034505A"/>
    <w:rsid w:val="003455F6"/>
    <w:rsid w:val="00345A7F"/>
    <w:rsid w:val="003462EF"/>
    <w:rsid w:val="003472B9"/>
    <w:rsid w:val="00347407"/>
    <w:rsid w:val="00347DBD"/>
    <w:rsid w:val="00350220"/>
    <w:rsid w:val="003508BE"/>
    <w:rsid w:val="00350E14"/>
    <w:rsid w:val="00350FF2"/>
    <w:rsid w:val="00351446"/>
    <w:rsid w:val="00351AA1"/>
    <w:rsid w:val="00351EAB"/>
    <w:rsid w:val="003525F7"/>
    <w:rsid w:val="00353048"/>
    <w:rsid w:val="003530AD"/>
    <w:rsid w:val="00353D9C"/>
    <w:rsid w:val="00354D08"/>
    <w:rsid w:val="00355DDF"/>
    <w:rsid w:val="00356212"/>
    <w:rsid w:val="003562E0"/>
    <w:rsid w:val="00356C58"/>
    <w:rsid w:val="00356D4D"/>
    <w:rsid w:val="003574D6"/>
    <w:rsid w:val="00360010"/>
    <w:rsid w:val="00360C03"/>
    <w:rsid w:val="00361EC8"/>
    <w:rsid w:val="00361F78"/>
    <w:rsid w:val="00361FE6"/>
    <w:rsid w:val="00362589"/>
    <w:rsid w:val="003627E6"/>
    <w:rsid w:val="003629DE"/>
    <w:rsid w:val="00362AFF"/>
    <w:rsid w:val="00363137"/>
    <w:rsid w:val="00363C7C"/>
    <w:rsid w:val="00363CA2"/>
    <w:rsid w:val="00363DF0"/>
    <w:rsid w:val="00364C8C"/>
    <w:rsid w:val="00364FC1"/>
    <w:rsid w:val="0036512A"/>
    <w:rsid w:val="0036556E"/>
    <w:rsid w:val="00365E0C"/>
    <w:rsid w:val="00366573"/>
    <w:rsid w:val="003665D9"/>
    <w:rsid w:val="00366B8F"/>
    <w:rsid w:val="00366BC1"/>
    <w:rsid w:val="00367110"/>
    <w:rsid w:val="003679F8"/>
    <w:rsid w:val="00367AFF"/>
    <w:rsid w:val="00370A38"/>
    <w:rsid w:val="0037122A"/>
    <w:rsid w:val="00371338"/>
    <w:rsid w:val="00371750"/>
    <w:rsid w:val="0037187E"/>
    <w:rsid w:val="003728C1"/>
    <w:rsid w:val="00372DF8"/>
    <w:rsid w:val="003738A8"/>
    <w:rsid w:val="003739D2"/>
    <w:rsid w:val="00373B60"/>
    <w:rsid w:val="003741E5"/>
    <w:rsid w:val="00374524"/>
    <w:rsid w:val="003755FC"/>
    <w:rsid w:val="0037566F"/>
    <w:rsid w:val="00375B40"/>
    <w:rsid w:val="00375FAD"/>
    <w:rsid w:val="00376899"/>
    <w:rsid w:val="00376BAD"/>
    <w:rsid w:val="00376E59"/>
    <w:rsid w:val="00376EBD"/>
    <w:rsid w:val="00377A42"/>
    <w:rsid w:val="003803B2"/>
    <w:rsid w:val="0038063F"/>
    <w:rsid w:val="003806BA"/>
    <w:rsid w:val="00380E2A"/>
    <w:rsid w:val="00380EAC"/>
    <w:rsid w:val="003818B6"/>
    <w:rsid w:val="00381DEC"/>
    <w:rsid w:val="003825A9"/>
    <w:rsid w:val="00382BA0"/>
    <w:rsid w:val="00382E47"/>
    <w:rsid w:val="003835D7"/>
    <w:rsid w:val="00383FBA"/>
    <w:rsid w:val="0038420A"/>
    <w:rsid w:val="00385D8A"/>
    <w:rsid w:val="00386150"/>
    <w:rsid w:val="00386707"/>
    <w:rsid w:val="00386F3E"/>
    <w:rsid w:val="0038702C"/>
    <w:rsid w:val="00387C81"/>
    <w:rsid w:val="0039003E"/>
    <w:rsid w:val="0039008C"/>
    <w:rsid w:val="00390974"/>
    <w:rsid w:val="00390CD4"/>
    <w:rsid w:val="003914C2"/>
    <w:rsid w:val="00392252"/>
    <w:rsid w:val="0039298F"/>
    <w:rsid w:val="003935FD"/>
    <w:rsid w:val="00393B03"/>
    <w:rsid w:val="00393DEF"/>
    <w:rsid w:val="003948AA"/>
    <w:rsid w:val="00394B47"/>
    <w:rsid w:val="00394BAD"/>
    <w:rsid w:val="00394CB5"/>
    <w:rsid w:val="00394EE4"/>
    <w:rsid w:val="00394FE5"/>
    <w:rsid w:val="003968A3"/>
    <w:rsid w:val="00396A01"/>
    <w:rsid w:val="00397154"/>
    <w:rsid w:val="00397642"/>
    <w:rsid w:val="003976CA"/>
    <w:rsid w:val="003A0094"/>
    <w:rsid w:val="003A1C7A"/>
    <w:rsid w:val="003A279E"/>
    <w:rsid w:val="003A335B"/>
    <w:rsid w:val="003A3E91"/>
    <w:rsid w:val="003A3EE9"/>
    <w:rsid w:val="003A4574"/>
    <w:rsid w:val="003A4CF0"/>
    <w:rsid w:val="003A4E51"/>
    <w:rsid w:val="003A5025"/>
    <w:rsid w:val="003A5634"/>
    <w:rsid w:val="003A60E3"/>
    <w:rsid w:val="003A65FF"/>
    <w:rsid w:val="003A6909"/>
    <w:rsid w:val="003A6B58"/>
    <w:rsid w:val="003A7B26"/>
    <w:rsid w:val="003A7E07"/>
    <w:rsid w:val="003B0383"/>
    <w:rsid w:val="003B0494"/>
    <w:rsid w:val="003B0EF2"/>
    <w:rsid w:val="003B0F57"/>
    <w:rsid w:val="003B1A3E"/>
    <w:rsid w:val="003B1D08"/>
    <w:rsid w:val="003B216A"/>
    <w:rsid w:val="003B224E"/>
    <w:rsid w:val="003B2810"/>
    <w:rsid w:val="003B299B"/>
    <w:rsid w:val="003B2CA4"/>
    <w:rsid w:val="003B2D00"/>
    <w:rsid w:val="003B3325"/>
    <w:rsid w:val="003B3824"/>
    <w:rsid w:val="003B3833"/>
    <w:rsid w:val="003B417F"/>
    <w:rsid w:val="003B41DF"/>
    <w:rsid w:val="003B4477"/>
    <w:rsid w:val="003B5095"/>
    <w:rsid w:val="003B5AFE"/>
    <w:rsid w:val="003B601E"/>
    <w:rsid w:val="003B60D5"/>
    <w:rsid w:val="003B658E"/>
    <w:rsid w:val="003B65F2"/>
    <w:rsid w:val="003B674F"/>
    <w:rsid w:val="003B6CEE"/>
    <w:rsid w:val="003B6EA5"/>
    <w:rsid w:val="003B7275"/>
    <w:rsid w:val="003B73EA"/>
    <w:rsid w:val="003B763A"/>
    <w:rsid w:val="003C11D1"/>
    <w:rsid w:val="003C1326"/>
    <w:rsid w:val="003C18B4"/>
    <w:rsid w:val="003C1D8F"/>
    <w:rsid w:val="003C1F50"/>
    <w:rsid w:val="003C3060"/>
    <w:rsid w:val="003C38C1"/>
    <w:rsid w:val="003C478C"/>
    <w:rsid w:val="003C4AA5"/>
    <w:rsid w:val="003C5A94"/>
    <w:rsid w:val="003C6805"/>
    <w:rsid w:val="003C68D7"/>
    <w:rsid w:val="003C71AC"/>
    <w:rsid w:val="003C74AD"/>
    <w:rsid w:val="003D079C"/>
    <w:rsid w:val="003D10E8"/>
    <w:rsid w:val="003D12A0"/>
    <w:rsid w:val="003D16CD"/>
    <w:rsid w:val="003D19C6"/>
    <w:rsid w:val="003D2029"/>
    <w:rsid w:val="003D2A6D"/>
    <w:rsid w:val="003D2F69"/>
    <w:rsid w:val="003D31AC"/>
    <w:rsid w:val="003D3329"/>
    <w:rsid w:val="003D344F"/>
    <w:rsid w:val="003D463E"/>
    <w:rsid w:val="003D4960"/>
    <w:rsid w:val="003D4E8F"/>
    <w:rsid w:val="003D5125"/>
    <w:rsid w:val="003D512E"/>
    <w:rsid w:val="003D52CF"/>
    <w:rsid w:val="003D59BB"/>
    <w:rsid w:val="003D5EE5"/>
    <w:rsid w:val="003D5F29"/>
    <w:rsid w:val="003D64D9"/>
    <w:rsid w:val="003D6846"/>
    <w:rsid w:val="003D6DCD"/>
    <w:rsid w:val="003D7102"/>
    <w:rsid w:val="003D7474"/>
    <w:rsid w:val="003D75BB"/>
    <w:rsid w:val="003D77B0"/>
    <w:rsid w:val="003D7A50"/>
    <w:rsid w:val="003D7FDB"/>
    <w:rsid w:val="003E0021"/>
    <w:rsid w:val="003E060B"/>
    <w:rsid w:val="003E11D6"/>
    <w:rsid w:val="003E188E"/>
    <w:rsid w:val="003E1D38"/>
    <w:rsid w:val="003E229C"/>
    <w:rsid w:val="003E23F4"/>
    <w:rsid w:val="003E255D"/>
    <w:rsid w:val="003E2822"/>
    <w:rsid w:val="003E28C2"/>
    <w:rsid w:val="003E2EA3"/>
    <w:rsid w:val="003E35E1"/>
    <w:rsid w:val="003E3A36"/>
    <w:rsid w:val="003E41B3"/>
    <w:rsid w:val="003E4309"/>
    <w:rsid w:val="003E4A29"/>
    <w:rsid w:val="003E4FE1"/>
    <w:rsid w:val="003E52F0"/>
    <w:rsid w:val="003E5447"/>
    <w:rsid w:val="003E637A"/>
    <w:rsid w:val="003E6CFA"/>
    <w:rsid w:val="003E7910"/>
    <w:rsid w:val="003F02D0"/>
    <w:rsid w:val="003F09A9"/>
    <w:rsid w:val="003F0F5B"/>
    <w:rsid w:val="003F0FA2"/>
    <w:rsid w:val="003F1781"/>
    <w:rsid w:val="003F205E"/>
    <w:rsid w:val="003F25A6"/>
    <w:rsid w:val="003F2A80"/>
    <w:rsid w:val="003F2DD0"/>
    <w:rsid w:val="003F2E0C"/>
    <w:rsid w:val="003F2F64"/>
    <w:rsid w:val="003F34DE"/>
    <w:rsid w:val="003F37DA"/>
    <w:rsid w:val="003F3840"/>
    <w:rsid w:val="003F3CA8"/>
    <w:rsid w:val="003F3EF4"/>
    <w:rsid w:val="003F45FA"/>
    <w:rsid w:val="003F4957"/>
    <w:rsid w:val="003F4B0E"/>
    <w:rsid w:val="003F50FD"/>
    <w:rsid w:val="003F56E9"/>
    <w:rsid w:val="003F5769"/>
    <w:rsid w:val="003F596F"/>
    <w:rsid w:val="003F59EE"/>
    <w:rsid w:val="003F5A8B"/>
    <w:rsid w:val="003F66A3"/>
    <w:rsid w:val="003F6700"/>
    <w:rsid w:val="003F677F"/>
    <w:rsid w:val="003F6ADE"/>
    <w:rsid w:val="003F6CF4"/>
    <w:rsid w:val="003F7086"/>
    <w:rsid w:val="003F74DD"/>
    <w:rsid w:val="003F75A1"/>
    <w:rsid w:val="003F7832"/>
    <w:rsid w:val="003F79FE"/>
    <w:rsid w:val="003F7D56"/>
    <w:rsid w:val="003F7DC2"/>
    <w:rsid w:val="00400012"/>
    <w:rsid w:val="00400548"/>
    <w:rsid w:val="004010EB"/>
    <w:rsid w:val="0040115B"/>
    <w:rsid w:val="00401475"/>
    <w:rsid w:val="00401A23"/>
    <w:rsid w:val="00401C11"/>
    <w:rsid w:val="00402624"/>
    <w:rsid w:val="00402D9B"/>
    <w:rsid w:val="004036CF"/>
    <w:rsid w:val="0040466F"/>
    <w:rsid w:val="0040511E"/>
    <w:rsid w:val="004051E1"/>
    <w:rsid w:val="004053DA"/>
    <w:rsid w:val="004053E0"/>
    <w:rsid w:val="00405A38"/>
    <w:rsid w:val="00405E2A"/>
    <w:rsid w:val="00406A5B"/>
    <w:rsid w:val="00407412"/>
    <w:rsid w:val="0040757C"/>
    <w:rsid w:val="004079E7"/>
    <w:rsid w:val="00407A99"/>
    <w:rsid w:val="00407BBF"/>
    <w:rsid w:val="00407D34"/>
    <w:rsid w:val="00410285"/>
    <w:rsid w:val="004107B9"/>
    <w:rsid w:val="00410ED8"/>
    <w:rsid w:val="004116D6"/>
    <w:rsid w:val="00411DF7"/>
    <w:rsid w:val="00412989"/>
    <w:rsid w:val="004131C5"/>
    <w:rsid w:val="00414414"/>
    <w:rsid w:val="0041581D"/>
    <w:rsid w:val="0041594F"/>
    <w:rsid w:val="00415AB3"/>
    <w:rsid w:val="00415B4A"/>
    <w:rsid w:val="00416087"/>
    <w:rsid w:val="00416242"/>
    <w:rsid w:val="00416888"/>
    <w:rsid w:val="0041699F"/>
    <w:rsid w:val="00417003"/>
    <w:rsid w:val="00417095"/>
    <w:rsid w:val="00417324"/>
    <w:rsid w:val="00417387"/>
    <w:rsid w:val="0041764C"/>
    <w:rsid w:val="00417687"/>
    <w:rsid w:val="004179A1"/>
    <w:rsid w:val="00420F2B"/>
    <w:rsid w:val="00421445"/>
    <w:rsid w:val="0042179F"/>
    <w:rsid w:val="004228D1"/>
    <w:rsid w:val="00422D86"/>
    <w:rsid w:val="00423577"/>
    <w:rsid w:val="004244E2"/>
    <w:rsid w:val="0042459F"/>
    <w:rsid w:val="004249F8"/>
    <w:rsid w:val="00424A72"/>
    <w:rsid w:val="0042541D"/>
    <w:rsid w:val="00425661"/>
    <w:rsid w:val="004257A1"/>
    <w:rsid w:val="00425B1C"/>
    <w:rsid w:val="00425CED"/>
    <w:rsid w:val="00427677"/>
    <w:rsid w:val="00427795"/>
    <w:rsid w:val="00427D7E"/>
    <w:rsid w:val="00430309"/>
    <w:rsid w:val="00430454"/>
    <w:rsid w:val="004304C5"/>
    <w:rsid w:val="00430D14"/>
    <w:rsid w:val="00430EA0"/>
    <w:rsid w:val="00431314"/>
    <w:rsid w:val="004316BB"/>
    <w:rsid w:val="00431867"/>
    <w:rsid w:val="00431C92"/>
    <w:rsid w:val="00431DD2"/>
    <w:rsid w:val="0043276B"/>
    <w:rsid w:val="004336CA"/>
    <w:rsid w:val="00433D58"/>
    <w:rsid w:val="004340F3"/>
    <w:rsid w:val="00434E68"/>
    <w:rsid w:val="00435702"/>
    <w:rsid w:val="00435929"/>
    <w:rsid w:val="00436175"/>
    <w:rsid w:val="00436656"/>
    <w:rsid w:val="00436966"/>
    <w:rsid w:val="00437054"/>
    <w:rsid w:val="00437D0E"/>
    <w:rsid w:val="00437EDF"/>
    <w:rsid w:val="004404A0"/>
    <w:rsid w:val="00440C4B"/>
    <w:rsid w:val="00441020"/>
    <w:rsid w:val="0044108E"/>
    <w:rsid w:val="00441157"/>
    <w:rsid w:val="004413CA"/>
    <w:rsid w:val="0044150E"/>
    <w:rsid w:val="00441C0B"/>
    <w:rsid w:val="00442348"/>
    <w:rsid w:val="0044247B"/>
    <w:rsid w:val="00442710"/>
    <w:rsid w:val="00442993"/>
    <w:rsid w:val="00442A84"/>
    <w:rsid w:val="00442CE6"/>
    <w:rsid w:val="00443169"/>
    <w:rsid w:val="004432BF"/>
    <w:rsid w:val="004443A0"/>
    <w:rsid w:val="00444E1B"/>
    <w:rsid w:val="00444ED0"/>
    <w:rsid w:val="004459AA"/>
    <w:rsid w:val="00445EAB"/>
    <w:rsid w:val="0044634E"/>
    <w:rsid w:val="00446608"/>
    <w:rsid w:val="00446669"/>
    <w:rsid w:val="00446CE4"/>
    <w:rsid w:val="00447581"/>
    <w:rsid w:val="00447D1E"/>
    <w:rsid w:val="00447DC1"/>
    <w:rsid w:val="004501C4"/>
    <w:rsid w:val="00450430"/>
    <w:rsid w:val="00450C16"/>
    <w:rsid w:val="00450D24"/>
    <w:rsid w:val="0045106F"/>
    <w:rsid w:val="004510C5"/>
    <w:rsid w:val="00452031"/>
    <w:rsid w:val="004523C3"/>
    <w:rsid w:val="00452622"/>
    <w:rsid w:val="0045323B"/>
    <w:rsid w:val="0045376A"/>
    <w:rsid w:val="004537A8"/>
    <w:rsid w:val="00453F05"/>
    <w:rsid w:val="00454AB1"/>
    <w:rsid w:val="00454C10"/>
    <w:rsid w:val="00454E38"/>
    <w:rsid w:val="00456244"/>
    <w:rsid w:val="00456276"/>
    <w:rsid w:val="004562E6"/>
    <w:rsid w:val="00457680"/>
    <w:rsid w:val="00457D6A"/>
    <w:rsid w:val="0046014D"/>
    <w:rsid w:val="004607C2"/>
    <w:rsid w:val="00460A9F"/>
    <w:rsid w:val="00461585"/>
    <w:rsid w:val="00461639"/>
    <w:rsid w:val="00461FB2"/>
    <w:rsid w:val="00462159"/>
    <w:rsid w:val="00462488"/>
    <w:rsid w:val="0046251D"/>
    <w:rsid w:val="00462825"/>
    <w:rsid w:val="00463E3A"/>
    <w:rsid w:val="00464034"/>
    <w:rsid w:val="00464A0C"/>
    <w:rsid w:val="00464AB6"/>
    <w:rsid w:val="00464C94"/>
    <w:rsid w:val="00465AC1"/>
    <w:rsid w:val="00465C51"/>
    <w:rsid w:val="00465EB4"/>
    <w:rsid w:val="004661A7"/>
    <w:rsid w:val="004662D3"/>
    <w:rsid w:val="00466B79"/>
    <w:rsid w:val="0046709E"/>
    <w:rsid w:val="004673E8"/>
    <w:rsid w:val="004677D2"/>
    <w:rsid w:val="00470F01"/>
    <w:rsid w:val="00471607"/>
    <w:rsid w:val="00471734"/>
    <w:rsid w:val="00471790"/>
    <w:rsid w:val="00471F27"/>
    <w:rsid w:val="00472310"/>
    <w:rsid w:val="00472318"/>
    <w:rsid w:val="0047241F"/>
    <w:rsid w:val="00472596"/>
    <w:rsid w:val="00472638"/>
    <w:rsid w:val="004740AE"/>
    <w:rsid w:val="00474486"/>
    <w:rsid w:val="00474852"/>
    <w:rsid w:val="00474D8D"/>
    <w:rsid w:val="00474ED7"/>
    <w:rsid w:val="00475453"/>
    <w:rsid w:val="00475E47"/>
    <w:rsid w:val="004769CE"/>
    <w:rsid w:val="0047728A"/>
    <w:rsid w:val="00477402"/>
    <w:rsid w:val="004802DC"/>
    <w:rsid w:val="00480579"/>
    <w:rsid w:val="00480AC2"/>
    <w:rsid w:val="00480E47"/>
    <w:rsid w:val="00480FE0"/>
    <w:rsid w:val="00481214"/>
    <w:rsid w:val="00481734"/>
    <w:rsid w:val="00481BA0"/>
    <w:rsid w:val="00481BD3"/>
    <w:rsid w:val="00481E57"/>
    <w:rsid w:val="00481F46"/>
    <w:rsid w:val="004826D7"/>
    <w:rsid w:val="0048287F"/>
    <w:rsid w:val="00482960"/>
    <w:rsid w:val="004829F4"/>
    <w:rsid w:val="00482BBF"/>
    <w:rsid w:val="00482C3A"/>
    <w:rsid w:val="004836BA"/>
    <w:rsid w:val="00483994"/>
    <w:rsid w:val="00483C1B"/>
    <w:rsid w:val="00483F9C"/>
    <w:rsid w:val="00484057"/>
    <w:rsid w:val="00484CD7"/>
    <w:rsid w:val="00485795"/>
    <w:rsid w:val="004858FF"/>
    <w:rsid w:val="004860E4"/>
    <w:rsid w:val="004869D0"/>
    <w:rsid w:val="00487694"/>
    <w:rsid w:val="00487AAE"/>
    <w:rsid w:val="00487E28"/>
    <w:rsid w:val="00487EB2"/>
    <w:rsid w:val="00490872"/>
    <w:rsid w:val="00490CAA"/>
    <w:rsid w:val="00491FD4"/>
    <w:rsid w:val="00492098"/>
    <w:rsid w:val="004924BA"/>
    <w:rsid w:val="00492862"/>
    <w:rsid w:val="004929FB"/>
    <w:rsid w:val="00492D68"/>
    <w:rsid w:val="0049304D"/>
    <w:rsid w:val="0049314D"/>
    <w:rsid w:val="0049330A"/>
    <w:rsid w:val="004933D0"/>
    <w:rsid w:val="004948C3"/>
    <w:rsid w:val="00494CBB"/>
    <w:rsid w:val="00494FE5"/>
    <w:rsid w:val="00495098"/>
    <w:rsid w:val="004950E9"/>
    <w:rsid w:val="004959AD"/>
    <w:rsid w:val="00495ABC"/>
    <w:rsid w:val="00495BCF"/>
    <w:rsid w:val="00495DCD"/>
    <w:rsid w:val="00495E02"/>
    <w:rsid w:val="00495E46"/>
    <w:rsid w:val="00495F99"/>
    <w:rsid w:val="00496ABD"/>
    <w:rsid w:val="00496E8E"/>
    <w:rsid w:val="00497495"/>
    <w:rsid w:val="00497A3C"/>
    <w:rsid w:val="00497DA0"/>
    <w:rsid w:val="00497E63"/>
    <w:rsid w:val="004A0985"/>
    <w:rsid w:val="004A0E22"/>
    <w:rsid w:val="004A118D"/>
    <w:rsid w:val="004A11FB"/>
    <w:rsid w:val="004A14DE"/>
    <w:rsid w:val="004A18F8"/>
    <w:rsid w:val="004A1B40"/>
    <w:rsid w:val="004A1B6D"/>
    <w:rsid w:val="004A1D6D"/>
    <w:rsid w:val="004A1E2C"/>
    <w:rsid w:val="004A1FC0"/>
    <w:rsid w:val="004A238B"/>
    <w:rsid w:val="004A2625"/>
    <w:rsid w:val="004A26A4"/>
    <w:rsid w:val="004A30A6"/>
    <w:rsid w:val="004A317D"/>
    <w:rsid w:val="004A3830"/>
    <w:rsid w:val="004A3B8A"/>
    <w:rsid w:val="004A3D23"/>
    <w:rsid w:val="004A3E91"/>
    <w:rsid w:val="004A4FE6"/>
    <w:rsid w:val="004A5375"/>
    <w:rsid w:val="004A5EB6"/>
    <w:rsid w:val="004A65AE"/>
    <w:rsid w:val="004A6955"/>
    <w:rsid w:val="004A715E"/>
    <w:rsid w:val="004A7CEF"/>
    <w:rsid w:val="004B002F"/>
    <w:rsid w:val="004B02F4"/>
    <w:rsid w:val="004B0321"/>
    <w:rsid w:val="004B04E6"/>
    <w:rsid w:val="004B0FB8"/>
    <w:rsid w:val="004B12A7"/>
    <w:rsid w:val="004B14C5"/>
    <w:rsid w:val="004B1588"/>
    <w:rsid w:val="004B1CD8"/>
    <w:rsid w:val="004B1F6F"/>
    <w:rsid w:val="004B1FFB"/>
    <w:rsid w:val="004B2822"/>
    <w:rsid w:val="004B387A"/>
    <w:rsid w:val="004B393A"/>
    <w:rsid w:val="004B3A15"/>
    <w:rsid w:val="004B3FD1"/>
    <w:rsid w:val="004B457B"/>
    <w:rsid w:val="004B487A"/>
    <w:rsid w:val="004B497A"/>
    <w:rsid w:val="004B4FA0"/>
    <w:rsid w:val="004B5119"/>
    <w:rsid w:val="004B594C"/>
    <w:rsid w:val="004B6236"/>
    <w:rsid w:val="004B6827"/>
    <w:rsid w:val="004B7AA6"/>
    <w:rsid w:val="004B7C0E"/>
    <w:rsid w:val="004C01EB"/>
    <w:rsid w:val="004C067B"/>
    <w:rsid w:val="004C0B42"/>
    <w:rsid w:val="004C0F6B"/>
    <w:rsid w:val="004C1600"/>
    <w:rsid w:val="004C4150"/>
    <w:rsid w:val="004C420C"/>
    <w:rsid w:val="004C464C"/>
    <w:rsid w:val="004C46AE"/>
    <w:rsid w:val="004C4CC9"/>
    <w:rsid w:val="004C4D2E"/>
    <w:rsid w:val="004C503C"/>
    <w:rsid w:val="004C50A1"/>
    <w:rsid w:val="004C5690"/>
    <w:rsid w:val="004C5856"/>
    <w:rsid w:val="004C5D62"/>
    <w:rsid w:val="004C6122"/>
    <w:rsid w:val="004C63EB"/>
    <w:rsid w:val="004C6A27"/>
    <w:rsid w:val="004C6A79"/>
    <w:rsid w:val="004C6E86"/>
    <w:rsid w:val="004C6FD7"/>
    <w:rsid w:val="004C795E"/>
    <w:rsid w:val="004C7B6C"/>
    <w:rsid w:val="004C7E15"/>
    <w:rsid w:val="004D0269"/>
    <w:rsid w:val="004D0F1C"/>
    <w:rsid w:val="004D0F8F"/>
    <w:rsid w:val="004D1A4B"/>
    <w:rsid w:val="004D1B07"/>
    <w:rsid w:val="004D2087"/>
    <w:rsid w:val="004D2259"/>
    <w:rsid w:val="004D2434"/>
    <w:rsid w:val="004D2ABB"/>
    <w:rsid w:val="004D369C"/>
    <w:rsid w:val="004D4F6B"/>
    <w:rsid w:val="004D5647"/>
    <w:rsid w:val="004D5AEE"/>
    <w:rsid w:val="004D618B"/>
    <w:rsid w:val="004D646D"/>
    <w:rsid w:val="004D6D23"/>
    <w:rsid w:val="004D740A"/>
    <w:rsid w:val="004D7AF8"/>
    <w:rsid w:val="004D7C72"/>
    <w:rsid w:val="004D7D86"/>
    <w:rsid w:val="004E08EE"/>
    <w:rsid w:val="004E0A2F"/>
    <w:rsid w:val="004E21FB"/>
    <w:rsid w:val="004E256D"/>
    <w:rsid w:val="004E2597"/>
    <w:rsid w:val="004E2A5D"/>
    <w:rsid w:val="004E36EE"/>
    <w:rsid w:val="004E4714"/>
    <w:rsid w:val="004E4BB3"/>
    <w:rsid w:val="004E4E98"/>
    <w:rsid w:val="004E5DB0"/>
    <w:rsid w:val="004E61F9"/>
    <w:rsid w:val="004E6341"/>
    <w:rsid w:val="004E6F6E"/>
    <w:rsid w:val="004E71BE"/>
    <w:rsid w:val="004E7538"/>
    <w:rsid w:val="004E7857"/>
    <w:rsid w:val="004E7C28"/>
    <w:rsid w:val="004F01F4"/>
    <w:rsid w:val="004F040F"/>
    <w:rsid w:val="004F04C7"/>
    <w:rsid w:val="004F0A17"/>
    <w:rsid w:val="004F134D"/>
    <w:rsid w:val="004F210C"/>
    <w:rsid w:val="004F2541"/>
    <w:rsid w:val="004F2887"/>
    <w:rsid w:val="004F2D44"/>
    <w:rsid w:val="004F3225"/>
    <w:rsid w:val="004F341B"/>
    <w:rsid w:val="004F3D2A"/>
    <w:rsid w:val="004F44EC"/>
    <w:rsid w:val="004F46ED"/>
    <w:rsid w:val="004F49DB"/>
    <w:rsid w:val="004F50C7"/>
    <w:rsid w:val="004F524C"/>
    <w:rsid w:val="004F537B"/>
    <w:rsid w:val="004F58DF"/>
    <w:rsid w:val="004F5DB9"/>
    <w:rsid w:val="004F6790"/>
    <w:rsid w:val="004F69BF"/>
    <w:rsid w:val="004F73CB"/>
    <w:rsid w:val="004F777E"/>
    <w:rsid w:val="004F7AC6"/>
    <w:rsid w:val="004F7D69"/>
    <w:rsid w:val="004F7E7E"/>
    <w:rsid w:val="005000D4"/>
    <w:rsid w:val="00500CF7"/>
    <w:rsid w:val="005012C8"/>
    <w:rsid w:val="00501B5F"/>
    <w:rsid w:val="00501E12"/>
    <w:rsid w:val="00501E8A"/>
    <w:rsid w:val="00501EC7"/>
    <w:rsid w:val="00501EF6"/>
    <w:rsid w:val="005022BA"/>
    <w:rsid w:val="005023FE"/>
    <w:rsid w:val="0050297F"/>
    <w:rsid w:val="00502B9E"/>
    <w:rsid w:val="00502C9D"/>
    <w:rsid w:val="00502DA7"/>
    <w:rsid w:val="00502FD3"/>
    <w:rsid w:val="00503610"/>
    <w:rsid w:val="00503882"/>
    <w:rsid w:val="00503F63"/>
    <w:rsid w:val="005040AF"/>
    <w:rsid w:val="00504242"/>
    <w:rsid w:val="00504F8E"/>
    <w:rsid w:val="00505262"/>
    <w:rsid w:val="00505AAE"/>
    <w:rsid w:val="00505FE8"/>
    <w:rsid w:val="00506252"/>
    <w:rsid w:val="00506355"/>
    <w:rsid w:val="0050649D"/>
    <w:rsid w:val="005073C5"/>
    <w:rsid w:val="005078A8"/>
    <w:rsid w:val="005079A4"/>
    <w:rsid w:val="00507FA0"/>
    <w:rsid w:val="00510105"/>
    <w:rsid w:val="00510B32"/>
    <w:rsid w:val="00510CC7"/>
    <w:rsid w:val="0051140A"/>
    <w:rsid w:val="00511434"/>
    <w:rsid w:val="00511488"/>
    <w:rsid w:val="0051149C"/>
    <w:rsid w:val="00512AE9"/>
    <w:rsid w:val="005135BF"/>
    <w:rsid w:val="00513B6C"/>
    <w:rsid w:val="00513B88"/>
    <w:rsid w:val="005140F7"/>
    <w:rsid w:val="005144AC"/>
    <w:rsid w:val="00514A22"/>
    <w:rsid w:val="00514B61"/>
    <w:rsid w:val="00514D3E"/>
    <w:rsid w:val="00514F0F"/>
    <w:rsid w:val="00515242"/>
    <w:rsid w:val="005154F9"/>
    <w:rsid w:val="0051571A"/>
    <w:rsid w:val="00515856"/>
    <w:rsid w:val="0051592A"/>
    <w:rsid w:val="00515C65"/>
    <w:rsid w:val="00515EAC"/>
    <w:rsid w:val="005161E5"/>
    <w:rsid w:val="00516275"/>
    <w:rsid w:val="0051636C"/>
    <w:rsid w:val="0051660B"/>
    <w:rsid w:val="00516A49"/>
    <w:rsid w:val="00516DC1"/>
    <w:rsid w:val="00517250"/>
    <w:rsid w:val="005178C5"/>
    <w:rsid w:val="005178D3"/>
    <w:rsid w:val="005201A3"/>
    <w:rsid w:val="00520B57"/>
    <w:rsid w:val="00520DF9"/>
    <w:rsid w:val="005216B4"/>
    <w:rsid w:val="00521CD1"/>
    <w:rsid w:val="0052203B"/>
    <w:rsid w:val="005224B2"/>
    <w:rsid w:val="005235D8"/>
    <w:rsid w:val="00523D95"/>
    <w:rsid w:val="00524404"/>
    <w:rsid w:val="00524578"/>
    <w:rsid w:val="00524BE4"/>
    <w:rsid w:val="00525087"/>
    <w:rsid w:val="0052537E"/>
    <w:rsid w:val="00525C11"/>
    <w:rsid w:val="00526227"/>
    <w:rsid w:val="00526676"/>
    <w:rsid w:val="0052689D"/>
    <w:rsid w:val="0052709D"/>
    <w:rsid w:val="005271FC"/>
    <w:rsid w:val="005301DF"/>
    <w:rsid w:val="005304EA"/>
    <w:rsid w:val="0053071B"/>
    <w:rsid w:val="0053081D"/>
    <w:rsid w:val="00530A39"/>
    <w:rsid w:val="00530EC2"/>
    <w:rsid w:val="00531EC9"/>
    <w:rsid w:val="00531F69"/>
    <w:rsid w:val="005334F1"/>
    <w:rsid w:val="00533543"/>
    <w:rsid w:val="005335A4"/>
    <w:rsid w:val="00533CE1"/>
    <w:rsid w:val="005341F3"/>
    <w:rsid w:val="00534BE9"/>
    <w:rsid w:val="00534EEF"/>
    <w:rsid w:val="005357A2"/>
    <w:rsid w:val="00535B2B"/>
    <w:rsid w:val="00535DE2"/>
    <w:rsid w:val="0053616A"/>
    <w:rsid w:val="005362A6"/>
    <w:rsid w:val="005365C0"/>
    <w:rsid w:val="005368B2"/>
    <w:rsid w:val="00536EB3"/>
    <w:rsid w:val="005371A7"/>
    <w:rsid w:val="0053744A"/>
    <w:rsid w:val="0053749F"/>
    <w:rsid w:val="005374C9"/>
    <w:rsid w:val="0053768B"/>
    <w:rsid w:val="00537D89"/>
    <w:rsid w:val="00540AE2"/>
    <w:rsid w:val="005421F6"/>
    <w:rsid w:val="005423D2"/>
    <w:rsid w:val="00542A15"/>
    <w:rsid w:val="00542B9F"/>
    <w:rsid w:val="00543B70"/>
    <w:rsid w:val="00543BDE"/>
    <w:rsid w:val="00544076"/>
    <w:rsid w:val="005447DD"/>
    <w:rsid w:val="00544A6A"/>
    <w:rsid w:val="00544B1C"/>
    <w:rsid w:val="00544EF7"/>
    <w:rsid w:val="00545089"/>
    <w:rsid w:val="0054514F"/>
    <w:rsid w:val="005459C5"/>
    <w:rsid w:val="00545B9F"/>
    <w:rsid w:val="00545E90"/>
    <w:rsid w:val="005462B1"/>
    <w:rsid w:val="00547C2C"/>
    <w:rsid w:val="005502EE"/>
    <w:rsid w:val="00551B96"/>
    <w:rsid w:val="005521F6"/>
    <w:rsid w:val="005525AE"/>
    <w:rsid w:val="005528D2"/>
    <w:rsid w:val="00552D36"/>
    <w:rsid w:val="005548C2"/>
    <w:rsid w:val="0055587D"/>
    <w:rsid w:val="0055629D"/>
    <w:rsid w:val="00556DC9"/>
    <w:rsid w:val="00556DDE"/>
    <w:rsid w:val="00557238"/>
    <w:rsid w:val="00557C10"/>
    <w:rsid w:val="00560E88"/>
    <w:rsid w:val="005616B0"/>
    <w:rsid w:val="00561995"/>
    <w:rsid w:val="00561CFD"/>
    <w:rsid w:val="00562B07"/>
    <w:rsid w:val="0056306E"/>
    <w:rsid w:val="0056364D"/>
    <w:rsid w:val="00563686"/>
    <w:rsid w:val="00563A98"/>
    <w:rsid w:val="00564704"/>
    <w:rsid w:val="005654DE"/>
    <w:rsid w:val="005658B5"/>
    <w:rsid w:val="00565A44"/>
    <w:rsid w:val="00565E26"/>
    <w:rsid w:val="00566EED"/>
    <w:rsid w:val="005671DF"/>
    <w:rsid w:val="00567D55"/>
    <w:rsid w:val="005700E4"/>
    <w:rsid w:val="005705BD"/>
    <w:rsid w:val="00570AB3"/>
    <w:rsid w:val="00570BA2"/>
    <w:rsid w:val="00570C54"/>
    <w:rsid w:val="005715EE"/>
    <w:rsid w:val="00571C10"/>
    <w:rsid w:val="005732A5"/>
    <w:rsid w:val="0057361A"/>
    <w:rsid w:val="0057381E"/>
    <w:rsid w:val="00573DD5"/>
    <w:rsid w:val="00573E3E"/>
    <w:rsid w:val="00573FF4"/>
    <w:rsid w:val="00574566"/>
    <w:rsid w:val="005746AE"/>
    <w:rsid w:val="00575469"/>
    <w:rsid w:val="005758F1"/>
    <w:rsid w:val="00576A25"/>
    <w:rsid w:val="00576D14"/>
    <w:rsid w:val="0057713D"/>
    <w:rsid w:val="0057722A"/>
    <w:rsid w:val="00577326"/>
    <w:rsid w:val="00577478"/>
    <w:rsid w:val="00577626"/>
    <w:rsid w:val="005777BA"/>
    <w:rsid w:val="00577934"/>
    <w:rsid w:val="00577DDB"/>
    <w:rsid w:val="0058042C"/>
    <w:rsid w:val="005818A6"/>
    <w:rsid w:val="005818FF"/>
    <w:rsid w:val="00581C3F"/>
    <w:rsid w:val="00582278"/>
    <w:rsid w:val="00582B6F"/>
    <w:rsid w:val="005833FB"/>
    <w:rsid w:val="00583586"/>
    <w:rsid w:val="0058411A"/>
    <w:rsid w:val="00584395"/>
    <w:rsid w:val="005843C4"/>
    <w:rsid w:val="005853EE"/>
    <w:rsid w:val="00585632"/>
    <w:rsid w:val="00585AF0"/>
    <w:rsid w:val="00586089"/>
    <w:rsid w:val="005865F4"/>
    <w:rsid w:val="00586CF8"/>
    <w:rsid w:val="005873A0"/>
    <w:rsid w:val="005878A7"/>
    <w:rsid w:val="00587E04"/>
    <w:rsid w:val="005903F5"/>
    <w:rsid w:val="00590600"/>
    <w:rsid w:val="00590659"/>
    <w:rsid w:val="00590D36"/>
    <w:rsid w:val="00590D6B"/>
    <w:rsid w:val="00591458"/>
    <w:rsid w:val="005917D4"/>
    <w:rsid w:val="00593008"/>
    <w:rsid w:val="005931B3"/>
    <w:rsid w:val="00593C05"/>
    <w:rsid w:val="00593CE9"/>
    <w:rsid w:val="00594115"/>
    <w:rsid w:val="00594A89"/>
    <w:rsid w:val="00594AF4"/>
    <w:rsid w:val="00594CF5"/>
    <w:rsid w:val="00595067"/>
    <w:rsid w:val="005950F4"/>
    <w:rsid w:val="0059513C"/>
    <w:rsid w:val="0059522D"/>
    <w:rsid w:val="00595B72"/>
    <w:rsid w:val="00596381"/>
    <w:rsid w:val="00596566"/>
    <w:rsid w:val="00596AD6"/>
    <w:rsid w:val="00596BDA"/>
    <w:rsid w:val="00596D01"/>
    <w:rsid w:val="0059722C"/>
    <w:rsid w:val="0059763C"/>
    <w:rsid w:val="00597693"/>
    <w:rsid w:val="005A0EAD"/>
    <w:rsid w:val="005A144B"/>
    <w:rsid w:val="005A15E1"/>
    <w:rsid w:val="005A1A2D"/>
    <w:rsid w:val="005A1A7D"/>
    <w:rsid w:val="005A1BA4"/>
    <w:rsid w:val="005A2738"/>
    <w:rsid w:val="005A27F9"/>
    <w:rsid w:val="005A2B82"/>
    <w:rsid w:val="005A2D03"/>
    <w:rsid w:val="005A32D0"/>
    <w:rsid w:val="005A364A"/>
    <w:rsid w:val="005A39F4"/>
    <w:rsid w:val="005A3A26"/>
    <w:rsid w:val="005A4978"/>
    <w:rsid w:val="005A592F"/>
    <w:rsid w:val="005A6606"/>
    <w:rsid w:val="005A6C4A"/>
    <w:rsid w:val="005A6CC1"/>
    <w:rsid w:val="005A7717"/>
    <w:rsid w:val="005A79A7"/>
    <w:rsid w:val="005B0755"/>
    <w:rsid w:val="005B0879"/>
    <w:rsid w:val="005B0A0B"/>
    <w:rsid w:val="005B137B"/>
    <w:rsid w:val="005B20A1"/>
    <w:rsid w:val="005B2362"/>
    <w:rsid w:val="005B242E"/>
    <w:rsid w:val="005B25B4"/>
    <w:rsid w:val="005B2766"/>
    <w:rsid w:val="005B2816"/>
    <w:rsid w:val="005B389C"/>
    <w:rsid w:val="005B4090"/>
    <w:rsid w:val="005B41FC"/>
    <w:rsid w:val="005B439A"/>
    <w:rsid w:val="005B471C"/>
    <w:rsid w:val="005B4FFF"/>
    <w:rsid w:val="005B51B0"/>
    <w:rsid w:val="005B5440"/>
    <w:rsid w:val="005B6287"/>
    <w:rsid w:val="005B6B50"/>
    <w:rsid w:val="005B7C38"/>
    <w:rsid w:val="005C04AA"/>
    <w:rsid w:val="005C06C2"/>
    <w:rsid w:val="005C09A1"/>
    <w:rsid w:val="005C0D69"/>
    <w:rsid w:val="005C1086"/>
    <w:rsid w:val="005C13C0"/>
    <w:rsid w:val="005C142E"/>
    <w:rsid w:val="005C2C6D"/>
    <w:rsid w:val="005C365F"/>
    <w:rsid w:val="005C3C7F"/>
    <w:rsid w:val="005C4526"/>
    <w:rsid w:val="005C4724"/>
    <w:rsid w:val="005C4825"/>
    <w:rsid w:val="005C4BB1"/>
    <w:rsid w:val="005C4FB2"/>
    <w:rsid w:val="005C5205"/>
    <w:rsid w:val="005C55DD"/>
    <w:rsid w:val="005C5F1B"/>
    <w:rsid w:val="005C6135"/>
    <w:rsid w:val="005C6A8D"/>
    <w:rsid w:val="005C6DEA"/>
    <w:rsid w:val="005C6F57"/>
    <w:rsid w:val="005C7908"/>
    <w:rsid w:val="005D00F1"/>
    <w:rsid w:val="005D088E"/>
    <w:rsid w:val="005D1082"/>
    <w:rsid w:val="005D1A24"/>
    <w:rsid w:val="005D2110"/>
    <w:rsid w:val="005D2588"/>
    <w:rsid w:val="005D2763"/>
    <w:rsid w:val="005D2A69"/>
    <w:rsid w:val="005D3819"/>
    <w:rsid w:val="005D3821"/>
    <w:rsid w:val="005D3B25"/>
    <w:rsid w:val="005D423D"/>
    <w:rsid w:val="005D456F"/>
    <w:rsid w:val="005D4BA4"/>
    <w:rsid w:val="005D4FD5"/>
    <w:rsid w:val="005D5680"/>
    <w:rsid w:val="005D57F6"/>
    <w:rsid w:val="005D6159"/>
    <w:rsid w:val="005D616F"/>
    <w:rsid w:val="005D6343"/>
    <w:rsid w:val="005D6854"/>
    <w:rsid w:val="005D693E"/>
    <w:rsid w:val="005D6A04"/>
    <w:rsid w:val="005D6A0B"/>
    <w:rsid w:val="005D7A82"/>
    <w:rsid w:val="005D7CC5"/>
    <w:rsid w:val="005D7E39"/>
    <w:rsid w:val="005E102C"/>
    <w:rsid w:val="005E1180"/>
    <w:rsid w:val="005E148C"/>
    <w:rsid w:val="005E2D1C"/>
    <w:rsid w:val="005E32BE"/>
    <w:rsid w:val="005E3377"/>
    <w:rsid w:val="005E44FA"/>
    <w:rsid w:val="005E4C3A"/>
    <w:rsid w:val="005E527D"/>
    <w:rsid w:val="005E6196"/>
    <w:rsid w:val="005E685C"/>
    <w:rsid w:val="005E7215"/>
    <w:rsid w:val="005E7716"/>
    <w:rsid w:val="005F0548"/>
    <w:rsid w:val="005F06EB"/>
    <w:rsid w:val="005F1E06"/>
    <w:rsid w:val="005F1FAB"/>
    <w:rsid w:val="005F2372"/>
    <w:rsid w:val="005F23B0"/>
    <w:rsid w:val="005F3212"/>
    <w:rsid w:val="005F35D6"/>
    <w:rsid w:val="005F371A"/>
    <w:rsid w:val="005F3E5B"/>
    <w:rsid w:val="005F46EE"/>
    <w:rsid w:val="005F4746"/>
    <w:rsid w:val="005F4F04"/>
    <w:rsid w:val="005F54A0"/>
    <w:rsid w:val="005F54DA"/>
    <w:rsid w:val="005F558B"/>
    <w:rsid w:val="005F578A"/>
    <w:rsid w:val="005F5B49"/>
    <w:rsid w:val="005F5E14"/>
    <w:rsid w:val="005F6A34"/>
    <w:rsid w:val="005F70EC"/>
    <w:rsid w:val="005F7365"/>
    <w:rsid w:val="005F7B63"/>
    <w:rsid w:val="00600726"/>
    <w:rsid w:val="00600DA4"/>
    <w:rsid w:val="00601068"/>
    <w:rsid w:val="006016E0"/>
    <w:rsid w:val="00601841"/>
    <w:rsid w:val="006021FF"/>
    <w:rsid w:val="00602583"/>
    <w:rsid w:val="00602730"/>
    <w:rsid w:val="00602A25"/>
    <w:rsid w:val="00602C2C"/>
    <w:rsid w:val="0060402B"/>
    <w:rsid w:val="00604045"/>
    <w:rsid w:val="0060411C"/>
    <w:rsid w:val="006042DB"/>
    <w:rsid w:val="00604634"/>
    <w:rsid w:val="00604CCC"/>
    <w:rsid w:val="00605395"/>
    <w:rsid w:val="0060588D"/>
    <w:rsid w:val="00605A2D"/>
    <w:rsid w:val="00606440"/>
    <w:rsid w:val="006065BF"/>
    <w:rsid w:val="00606987"/>
    <w:rsid w:val="00607A3E"/>
    <w:rsid w:val="006101BF"/>
    <w:rsid w:val="00610484"/>
    <w:rsid w:val="00610BB5"/>
    <w:rsid w:val="00611205"/>
    <w:rsid w:val="00611355"/>
    <w:rsid w:val="0061216D"/>
    <w:rsid w:val="00612A2A"/>
    <w:rsid w:val="006138E5"/>
    <w:rsid w:val="006139F7"/>
    <w:rsid w:val="00613B1A"/>
    <w:rsid w:val="00613FF0"/>
    <w:rsid w:val="00614A0C"/>
    <w:rsid w:val="00614A2B"/>
    <w:rsid w:val="00615040"/>
    <w:rsid w:val="00615C65"/>
    <w:rsid w:val="006160A9"/>
    <w:rsid w:val="006161DC"/>
    <w:rsid w:val="006168D5"/>
    <w:rsid w:val="00617077"/>
    <w:rsid w:val="006171F0"/>
    <w:rsid w:val="006177A1"/>
    <w:rsid w:val="0061799C"/>
    <w:rsid w:val="00617C87"/>
    <w:rsid w:val="00617CDF"/>
    <w:rsid w:val="00620059"/>
    <w:rsid w:val="006202F2"/>
    <w:rsid w:val="006206C8"/>
    <w:rsid w:val="00620F50"/>
    <w:rsid w:val="006214DE"/>
    <w:rsid w:val="00621621"/>
    <w:rsid w:val="00621CA2"/>
    <w:rsid w:val="00622194"/>
    <w:rsid w:val="006222FD"/>
    <w:rsid w:val="00622659"/>
    <w:rsid w:val="00623294"/>
    <w:rsid w:val="0062337D"/>
    <w:rsid w:val="0062415C"/>
    <w:rsid w:val="00624FDA"/>
    <w:rsid w:val="00625343"/>
    <w:rsid w:val="006259B4"/>
    <w:rsid w:val="00625E1B"/>
    <w:rsid w:val="0062603C"/>
    <w:rsid w:val="006264C6"/>
    <w:rsid w:val="00626D6B"/>
    <w:rsid w:val="006272C9"/>
    <w:rsid w:val="00627736"/>
    <w:rsid w:val="00627D93"/>
    <w:rsid w:val="00627E8A"/>
    <w:rsid w:val="00627F73"/>
    <w:rsid w:val="00630C02"/>
    <w:rsid w:val="00631CFE"/>
    <w:rsid w:val="00632398"/>
    <w:rsid w:val="006324E9"/>
    <w:rsid w:val="00632569"/>
    <w:rsid w:val="00632E64"/>
    <w:rsid w:val="00633255"/>
    <w:rsid w:val="006339FF"/>
    <w:rsid w:val="00633AC2"/>
    <w:rsid w:val="00633ACB"/>
    <w:rsid w:val="00633B74"/>
    <w:rsid w:val="00633BD0"/>
    <w:rsid w:val="00633EB0"/>
    <w:rsid w:val="006345E5"/>
    <w:rsid w:val="00634D06"/>
    <w:rsid w:val="00634E0C"/>
    <w:rsid w:val="0063595B"/>
    <w:rsid w:val="00636649"/>
    <w:rsid w:val="00637457"/>
    <w:rsid w:val="00637999"/>
    <w:rsid w:val="00640209"/>
    <w:rsid w:val="006404D4"/>
    <w:rsid w:val="00640CC2"/>
    <w:rsid w:val="006412D9"/>
    <w:rsid w:val="00641A74"/>
    <w:rsid w:val="00642CE9"/>
    <w:rsid w:val="00643BC2"/>
    <w:rsid w:val="00644181"/>
    <w:rsid w:val="006442CD"/>
    <w:rsid w:val="006450EE"/>
    <w:rsid w:val="006451E1"/>
    <w:rsid w:val="006454F2"/>
    <w:rsid w:val="00645B06"/>
    <w:rsid w:val="00645D82"/>
    <w:rsid w:val="00645EA4"/>
    <w:rsid w:val="006464E7"/>
    <w:rsid w:val="00646C61"/>
    <w:rsid w:val="0064765A"/>
    <w:rsid w:val="00647CCA"/>
    <w:rsid w:val="00650C62"/>
    <w:rsid w:val="00650DC2"/>
    <w:rsid w:val="006512CC"/>
    <w:rsid w:val="00651B20"/>
    <w:rsid w:val="006524A0"/>
    <w:rsid w:val="0065374F"/>
    <w:rsid w:val="006542FD"/>
    <w:rsid w:val="00654582"/>
    <w:rsid w:val="00654F0A"/>
    <w:rsid w:val="00656189"/>
    <w:rsid w:val="00656279"/>
    <w:rsid w:val="006569A3"/>
    <w:rsid w:val="0065700E"/>
    <w:rsid w:val="00657143"/>
    <w:rsid w:val="00657A5D"/>
    <w:rsid w:val="00657F85"/>
    <w:rsid w:val="00660327"/>
    <w:rsid w:val="0066037B"/>
    <w:rsid w:val="00661326"/>
    <w:rsid w:val="006614D2"/>
    <w:rsid w:val="00661666"/>
    <w:rsid w:val="006620D0"/>
    <w:rsid w:val="006623C5"/>
    <w:rsid w:val="006628F8"/>
    <w:rsid w:val="00663192"/>
    <w:rsid w:val="00663847"/>
    <w:rsid w:val="006638BC"/>
    <w:rsid w:val="00664777"/>
    <w:rsid w:val="00664D4A"/>
    <w:rsid w:val="00665D54"/>
    <w:rsid w:val="00665FBD"/>
    <w:rsid w:val="00666031"/>
    <w:rsid w:val="006660C3"/>
    <w:rsid w:val="006667BF"/>
    <w:rsid w:val="00666C84"/>
    <w:rsid w:val="00667512"/>
    <w:rsid w:val="00667836"/>
    <w:rsid w:val="00667F22"/>
    <w:rsid w:val="00670000"/>
    <w:rsid w:val="00670179"/>
    <w:rsid w:val="006706E1"/>
    <w:rsid w:val="00670730"/>
    <w:rsid w:val="006707F8"/>
    <w:rsid w:val="00670B48"/>
    <w:rsid w:val="00671B16"/>
    <w:rsid w:val="006725DE"/>
    <w:rsid w:val="00672C84"/>
    <w:rsid w:val="00672ED7"/>
    <w:rsid w:val="006730C0"/>
    <w:rsid w:val="0067326D"/>
    <w:rsid w:val="00674428"/>
    <w:rsid w:val="006746D9"/>
    <w:rsid w:val="00674A3D"/>
    <w:rsid w:val="00675365"/>
    <w:rsid w:val="00675E6B"/>
    <w:rsid w:val="00675E89"/>
    <w:rsid w:val="00676607"/>
    <w:rsid w:val="0067766A"/>
    <w:rsid w:val="006776A5"/>
    <w:rsid w:val="00677701"/>
    <w:rsid w:val="00677CAE"/>
    <w:rsid w:val="0068003E"/>
    <w:rsid w:val="0068070C"/>
    <w:rsid w:val="0068094B"/>
    <w:rsid w:val="00680E53"/>
    <w:rsid w:val="00681303"/>
    <w:rsid w:val="00681BB5"/>
    <w:rsid w:val="0068239D"/>
    <w:rsid w:val="006823FD"/>
    <w:rsid w:val="00682727"/>
    <w:rsid w:val="00683028"/>
    <w:rsid w:val="00683141"/>
    <w:rsid w:val="00683582"/>
    <w:rsid w:val="0068390B"/>
    <w:rsid w:val="00683CBC"/>
    <w:rsid w:val="006840BC"/>
    <w:rsid w:val="006849E4"/>
    <w:rsid w:val="00684C70"/>
    <w:rsid w:val="006857DF"/>
    <w:rsid w:val="0068648B"/>
    <w:rsid w:val="006864C2"/>
    <w:rsid w:val="00686615"/>
    <w:rsid w:val="00686707"/>
    <w:rsid w:val="00686A95"/>
    <w:rsid w:val="00686CBC"/>
    <w:rsid w:val="00686FCE"/>
    <w:rsid w:val="00687772"/>
    <w:rsid w:val="0069026D"/>
    <w:rsid w:val="006909D1"/>
    <w:rsid w:val="00691127"/>
    <w:rsid w:val="0069113D"/>
    <w:rsid w:val="006913C6"/>
    <w:rsid w:val="00691635"/>
    <w:rsid w:val="00691A52"/>
    <w:rsid w:val="00691CEC"/>
    <w:rsid w:val="00692355"/>
    <w:rsid w:val="00692C69"/>
    <w:rsid w:val="00692EAC"/>
    <w:rsid w:val="00693D81"/>
    <w:rsid w:val="006950DC"/>
    <w:rsid w:val="006956DD"/>
    <w:rsid w:val="006957FD"/>
    <w:rsid w:val="00696270"/>
    <w:rsid w:val="0069644E"/>
    <w:rsid w:val="00696703"/>
    <w:rsid w:val="00697433"/>
    <w:rsid w:val="00697D2E"/>
    <w:rsid w:val="006A0DEB"/>
    <w:rsid w:val="006A12B2"/>
    <w:rsid w:val="006A136D"/>
    <w:rsid w:val="006A195E"/>
    <w:rsid w:val="006A1E8B"/>
    <w:rsid w:val="006A21FD"/>
    <w:rsid w:val="006A37D7"/>
    <w:rsid w:val="006A39B5"/>
    <w:rsid w:val="006A3FB5"/>
    <w:rsid w:val="006A4132"/>
    <w:rsid w:val="006A4184"/>
    <w:rsid w:val="006A41F9"/>
    <w:rsid w:val="006A45C3"/>
    <w:rsid w:val="006A4BE6"/>
    <w:rsid w:val="006A4F89"/>
    <w:rsid w:val="006A50CF"/>
    <w:rsid w:val="006A511B"/>
    <w:rsid w:val="006A524E"/>
    <w:rsid w:val="006A59DE"/>
    <w:rsid w:val="006A5B7A"/>
    <w:rsid w:val="006A66FC"/>
    <w:rsid w:val="006A687A"/>
    <w:rsid w:val="006A6A56"/>
    <w:rsid w:val="006A6EAD"/>
    <w:rsid w:val="006A7B02"/>
    <w:rsid w:val="006B06B3"/>
    <w:rsid w:val="006B0891"/>
    <w:rsid w:val="006B0EA1"/>
    <w:rsid w:val="006B0EF3"/>
    <w:rsid w:val="006B1914"/>
    <w:rsid w:val="006B1E1F"/>
    <w:rsid w:val="006B2D7A"/>
    <w:rsid w:val="006B2F76"/>
    <w:rsid w:val="006B33AA"/>
    <w:rsid w:val="006B3521"/>
    <w:rsid w:val="006B3626"/>
    <w:rsid w:val="006B3637"/>
    <w:rsid w:val="006B4839"/>
    <w:rsid w:val="006B4C7D"/>
    <w:rsid w:val="006B4FE0"/>
    <w:rsid w:val="006B51C0"/>
    <w:rsid w:val="006B569B"/>
    <w:rsid w:val="006B5F71"/>
    <w:rsid w:val="006B6416"/>
    <w:rsid w:val="006B667A"/>
    <w:rsid w:val="006B76A7"/>
    <w:rsid w:val="006B7803"/>
    <w:rsid w:val="006B7C93"/>
    <w:rsid w:val="006B7E18"/>
    <w:rsid w:val="006C02AF"/>
    <w:rsid w:val="006C0368"/>
    <w:rsid w:val="006C0489"/>
    <w:rsid w:val="006C18DE"/>
    <w:rsid w:val="006C1F5C"/>
    <w:rsid w:val="006C250B"/>
    <w:rsid w:val="006C2639"/>
    <w:rsid w:val="006C3794"/>
    <w:rsid w:val="006C3DD6"/>
    <w:rsid w:val="006C4346"/>
    <w:rsid w:val="006C4BB7"/>
    <w:rsid w:val="006C51F5"/>
    <w:rsid w:val="006C5CCE"/>
    <w:rsid w:val="006C606E"/>
    <w:rsid w:val="006C626E"/>
    <w:rsid w:val="006C65A5"/>
    <w:rsid w:val="006C662E"/>
    <w:rsid w:val="006C6B5D"/>
    <w:rsid w:val="006C773D"/>
    <w:rsid w:val="006C7CC3"/>
    <w:rsid w:val="006C7F46"/>
    <w:rsid w:val="006D116A"/>
    <w:rsid w:val="006D1A4E"/>
    <w:rsid w:val="006D1F52"/>
    <w:rsid w:val="006D30EE"/>
    <w:rsid w:val="006D3184"/>
    <w:rsid w:val="006D3392"/>
    <w:rsid w:val="006D34C9"/>
    <w:rsid w:val="006D383B"/>
    <w:rsid w:val="006D3B3F"/>
    <w:rsid w:val="006D3E49"/>
    <w:rsid w:val="006D477D"/>
    <w:rsid w:val="006D4DD8"/>
    <w:rsid w:val="006D4ED1"/>
    <w:rsid w:val="006D58C4"/>
    <w:rsid w:val="006D58D4"/>
    <w:rsid w:val="006D5D9C"/>
    <w:rsid w:val="006D5DE5"/>
    <w:rsid w:val="006D5DF9"/>
    <w:rsid w:val="006D5E8F"/>
    <w:rsid w:val="006D6846"/>
    <w:rsid w:val="006D6905"/>
    <w:rsid w:val="006D723A"/>
    <w:rsid w:val="006D75BB"/>
    <w:rsid w:val="006E02E6"/>
    <w:rsid w:val="006E08B0"/>
    <w:rsid w:val="006E1806"/>
    <w:rsid w:val="006E18A2"/>
    <w:rsid w:val="006E28FF"/>
    <w:rsid w:val="006E3315"/>
    <w:rsid w:val="006E332C"/>
    <w:rsid w:val="006E3CB1"/>
    <w:rsid w:val="006E3F43"/>
    <w:rsid w:val="006E49DC"/>
    <w:rsid w:val="006E4B19"/>
    <w:rsid w:val="006E4C63"/>
    <w:rsid w:val="006E510E"/>
    <w:rsid w:val="006E536B"/>
    <w:rsid w:val="006E6059"/>
    <w:rsid w:val="006E6F0D"/>
    <w:rsid w:val="006E72C6"/>
    <w:rsid w:val="006E7578"/>
    <w:rsid w:val="006E7756"/>
    <w:rsid w:val="006E77CB"/>
    <w:rsid w:val="006E7B77"/>
    <w:rsid w:val="006E7C77"/>
    <w:rsid w:val="006E7F10"/>
    <w:rsid w:val="006F037D"/>
    <w:rsid w:val="006F075B"/>
    <w:rsid w:val="006F08A3"/>
    <w:rsid w:val="006F13E5"/>
    <w:rsid w:val="006F1A91"/>
    <w:rsid w:val="006F1D3B"/>
    <w:rsid w:val="006F2287"/>
    <w:rsid w:val="006F2D3F"/>
    <w:rsid w:val="006F3499"/>
    <w:rsid w:val="006F3A1A"/>
    <w:rsid w:val="006F3AB8"/>
    <w:rsid w:val="006F3B3E"/>
    <w:rsid w:val="006F40F4"/>
    <w:rsid w:val="006F4242"/>
    <w:rsid w:val="006F452B"/>
    <w:rsid w:val="006F4530"/>
    <w:rsid w:val="006F4CE4"/>
    <w:rsid w:val="006F4F0D"/>
    <w:rsid w:val="006F4FA9"/>
    <w:rsid w:val="006F5471"/>
    <w:rsid w:val="006F5ACB"/>
    <w:rsid w:val="006F6037"/>
    <w:rsid w:val="006F6C0B"/>
    <w:rsid w:val="006F7088"/>
    <w:rsid w:val="006F73C8"/>
    <w:rsid w:val="0070067D"/>
    <w:rsid w:val="00700977"/>
    <w:rsid w:val="00701154"/>
    <w:rsid w:val="00701750"/>
    <w:rsid w:val="00701F75"/>
    <w:rsid w:val="00702937"/>
    <w:rsid w:val="007029DC"/>
    <w:rsid w:val="007031A0"/>
    <w:rsid w:val="00703AED"/>
    <w:rsid w:val="00703D2C"/>
    <w:rsid w:val="007047F9"/>
    <w:rsid w:val="00704D42"/>
    <w:rsid w:val="0070569F"/>
    <w:rsid w:val="007059D5"/>
    <w:rsid w:val="00705D0A"/>
    <w:rsid w:val="00705EF5"/>
    <w:rsid w:val="0070610B"/>
    <w:rsid w:val="0070623C"/>
    <w:rsid w:val="007067F0"/>
    <w:rsid w:val="0070699A"/>
    <w:rsid w:val="00706ADD"/>
    <w:rsid w:val="00707FB7"/>
    <w:rsid w:val="007107ED"/>
    <w:rsid w:val="0071083C"/>
    <w:rsid w:val="0071084D"/>
    <w:rsid w:val="007108DB"/>
    <w:rsid w:val="00711033"/>
    <w:rsid w:val="0071106A"/>
    <w:rsid w:val="00711ED8"/>
    <w:rsid w:val="0071210B"/>
    <w:rsid w:val="00712FE0"/>
    <w:rsid w:val="0071319F"/>
    <w:rsid w:val="00714789"/>
    <w:rsid w:val="00714FA9"/>
    <w:rsid w:val="0071528E"/>
    <w:rsid w:val="00715901"/>
    <w:rsid w:val="00715C05"/>
    <w:rsid w:val="00715FD4"/>
    <w:rsid w:val="00717469"/>
    <w:rsid w:val="00717727"/>
    <w:rsid w:val="007177BA"/>
    <w:rsid w:val="00717825"/>
    <w:rsid w:val="00717F17"/>
    <w:rsid w:val="00720282"/>
    <w:rsid w:val="00720AE8"/>
    <w:rsid w:val="007212C2"/>
    <w:rsid w:val="00721468"/>
    <w:rsid w:val="0072183A"/>
    <w:rsid w:val="00722189"/>
    <w:rsid w:val="00722752"/>
    <w:rsid w:val="0072307A"/>
    <w:rsid w:val="00723657"/>
    <w:rsid w:val="00723B6B"/>
    <w:rsid w:val="00724F74"/>
    <w:rsid w:val="0072524C"/>
    <w:rsid w:val="00725B18"/>
    <w:rsid w:val="0072619A"/>
    <w:rsid w:val="007261B9"/>
    <w:rsid w:val="00726C32"/>
    <w:rsid w:val="00726DF5"/>
    <w:rsid w:val="00726E88"/>
    <w:rsid w:val="0072773F"/>
    <w:rsid w:val="00730295"/>
    <w:rsid w:val="00730647"/>
    <w:rsid w:val="00730B0B"/>
    <w:rsid w:val="00730EA2"/>
    <w:rsid w:val="00730F0F"/>
    <w:rsid w:val="00731139"/>
    <w:rsid w:val="00731146"/>
    <w:rsid w:val="007316F2"/>
    <w:rsid w:val="007317E4"/>
    <w:rsid w:val="007325BB"/>
    <w:rsid w:val="00732D8F"/>
    <w:rsid w:val="0073327D"/>
    <w:rsid w:val="00733832"/>
    <w:rsid w:val="00733920"/>
    <w:rsid w:val="00733A84"/>
    <w:rsid w:val="00733CCE"/>
    <w:rsid w:val="00734029"/>
    <w:rsid w:val="007349CB"/>
    <w:rsid w:val="00734ACE"/>
    <w:rsid w:val="00734E1A"/>
    <w:rsid w:val="00735B13"/>
    <w:rsid w:val="0073794F"/>
    <w:rsid w:val="00740749"/>
    <w:rsid w:val="00740FF3"/>
    <w:rsid w:val="00741B48"/>
    <w:rsid w:val="00741CFD"/>
    <w:rsid w:val="0074250B"/>
    <w:rsid w:val="00742B5F"/>
    <w:rsid w:val="00742BE6"/>
    <w:rsid w:val="00743D60"/>
    <w:rsid w:val="00744310"/>
    <w:rsid w:val="00744CC5"/>
    <w:rsid w:val="007451DF"/>
    <w:rsid w:val="0074580E"/>
    <w:rsid w:val="00745BC4"/>
    <w:rsid w:val="00747626"/>
    <w:rsid w:val="00747817"/>
    <w:rsid w:val="0075045E"/>
    <w:rsid w:val="00750575"/>
    <w:rsid w:val="00750B43"/>
    <w:rsid w:val="00751508"/>
    <w:rsid w:val="00751B23"/>
    <w:rsid w:val="00751B29"/>
    <w:rsid w:val="00752D46"/>
    <w:rsid w:val="00752D7C"/>
    <w:rsid w:val="00752EEA"/>
    <w:rsid w:val="00753090"/>
    <w:rsid w:val="007530EE"/>
    <w:rsid w:val="00753B4A"/>
    <w:rsid w:val="007540F6"/>
    <w:rsid w:val="007545BA"/>
    <w:rsid w:val="007554F2"/>
    <w:rsid w:val="00755A5D"/>
    <w:rsid w:val="00755C66"/>
    <w:rsid w:val="00756323"/>
    <w:rsid w:val="00756A17"/>
    <w:rsid w:val="00757162"/>
    <w:rsid w:val="007572A9"/>
    <w:rsid w:val="0075769C"/>
    <w:rsid w:val="007600F5"/>
    <w:rsid w:val="00760216"/>
    <w:rsid w:val="00760FC4"/>
    <w:rsid w:val="00761EC6"/>
    <w:rsid w:val="0076230D"/>
    <w:rsid w:val="007628C9"/>
    <w:rsid w:val="007629DF"/>
    <w:rsid w:val="00763044"/>
    <w:rsid w:val="0076309B"/>
    <w:rsid w:val="00763298"/>
    <w:rsid w:val="007636DA"/>
    <w:rsid w:val="00763A06"/>
    <w:rsid w:val="007640F8"/>
    <w:rsid w:val="007646BC"/>
    <w:rsid w:val="007649D9"/>
    <w:rsid w:val="007656CF"/>
    <w:rsid w:val="00765CD7"/>
    <w:rsid w:val="00766086"/>
    <w:rsid w:val="007660FB"/>
    <w:rsid w:val="00766D9D"/>
    <w:rsid w:val="00766ECE"/>
    <w:rsid w:val="0076715E"/>
    <w:rsid w:val="00767589"/>
    <w:rsid w:val="00767A39"/>
    <w:rsid w:val="00767E8E"/>
    <w:rsid w:val="0077005E"/>
    <w:rsid w:val="007700E2"/>
    <w:rsid w:val="0077063C"/>
    <w:rsid w:val="007710DF"/>
    <w:rsid w:val="007714D9"/>
    <w:rsid w:val="00771A2E"/>
    <w:rsid w:val="00771EAA"/>
    <w:rsid w:val="007722B9"/>
    <w:rsid w:val="007723E0"/>
    <w:rsid w:val="00772B1B"/>
    <w:rsid w:val="0077315A"/>
    <w:rsid w:val="0077318B"/>
    <w:rsid w:val="00773359"/>
    <w:rsid w:val="00773854"/>
    <w:rsid w:val="00774505"/>
    <w:rsid w:val="007746C3"/>
    <w:rsid w:val="00774AEC"/>
    <w:rsid w:val="00774EDA"/>
    <w:rsid w:val="00775A73"/>
    <w:rsid w:val="007760DA"/>
    <w:rsid w:val="0077736D"/>
    <w:rsid w:val="0077759B"/>
    <w:rsid w:val="007775F3"/>
    <w:rsid w:val="007776C7"/>
    <w:rsid w:val="0077786B"/>
    <w:rsid w:val="007802A3"/>
    <w:rsid w:val="007808F4"/>
    <w:rsid w:val="00780C25"/>
    <w:rsid w:val="00780D3D"/>
    <w:rsid w:val="0078160E"/>
    <w:rsid w:val="00781C92"/>
    <w:rsid w:val="00781FFA"/>
    <w:rsid w:val="00782A79"/>
    <w:rsid w:val="00782CF8"/>
    <w:rsid w:val="00782E37"/>
    <w:rsid w:val="00782FCD"/>
    <w:rsid w:val="00783AAE"/>
    <w:rsid w:val="00784349"/>
    <w:rsid w:val="00784480"/>
    <w:rsid w:val="00784A33"/>
    <w:rsid w:val="00784C1C"/>
    <w:rsid w:val="00784EB9"/>
    <w:rsid w:val="0078561F"/>
    <w:rsid w:val="00785E55"/>
    <w:rsid w:val="00785ECA"/>
    <w:rsid w:val="007862EE"/>
    <w:rsid w:val="00786A96"/>
    <w:rsid w:val="0078708C"/>
    <w:rsid w:val="00787960"/>
    <w:rsid w:val="00787F28"/>
    <w:rsid w:val="0079054A"/>
    <w:rsid w:val="00790739"/>
    <w:rsid w:val="00790C7A"/>
    <w:rsid w:val="00790C7C"/>
    <w:rsid w:val="00790F8D"/>
    <w:rsid w:val="00791F12"/>
    <w:rsid w:val="007920EE"/>
    <w:rsid w:val="00792964"/>
    <w:rsid w:val="00792D2B"/>
    <w:rsid w:val="0079351F"/>
    <w:rsid w:val="00793A69"/>
    <w:rsid w:val="00794864"/>
    <w:rsid w:val="00795030"/>
    <w:rsid w:val="00795481"/>
    <w:rsid w:val="00796BDC"/>
    <w:rsid w:val="007973B4"/>
    <w:rsid w:val="007974D8"/>
    <w:rsid w:val="007978B2"/>
    <w:rsid w:val="00797A61"/>
    <w:rsid w:val="007A0052"/>
    <w:rsid w:val="007A0310"/>
    <w:rsid w:val="007A168A"/>
    <w:rsid w:val="007A1731"/>
    <w:rsid w:val="007A19FB"/>
    <w:rsid w:val="007A1D5B"/>
    <w:rsid w:val="007A2837"/>
    <w:rsid w:val="007A30D5"/>
    <w:rsid w:val="007A34D6"/>
    <w:rsid w:val="007A3D67"/>
    <w:rsid w:val="007A3DCC"/>
    <w:rsid w:val="007A4104"/>
    <w:rsid w:val="007A4197"/>
    <w:rsid w:val="007A4EE2"/>
    <w:rsid w:val="007A5D2B"/>
    <w:rsid w:val="007A5EFE"/>
    <w:rsid w:val="007A6AAD"/>
    <w:rsid w:val="007B037B"/>
    <w:rsid w:val="007B07D0"/>
    <w:rsid w:val="007B0ECE"/>
    <w:rsid w:val="007B1E5A"/>
    <w:rsid w:val="007B209E"/>
    <w:rsid w:val="007B2E47"/>
    <w:rsid w:val="007B3021"/>
    <w:rsid w:val="007B3506"/>
    <w:rsid w:val="007B3CFD"/>
    <w:rsid w:val="007B421D"/>
    <w:rsid w:val="007B4491"/>
    <w:rsid w:val="007B59E1"/>
    <w:rsid w:val="007B5C53"/>
    <w:rsid w:val="007B64CA"/>
    <w:rsid w:val="007B6EC4"/>
    <w:rsid w:val="007B74DD"/>
    <w:rsid w:val="007B7900"/>
    <w:rsid w:val="007B7C4B"/>
    <w:rsid w:val="007B7F5A"/>
    <w:rsid w:val="007C01CE"/>
    <w:rsid w:val="007C02EE"/>
    <w:rsid w:val="007C12D8"/>
    <w:rsid w:val="007C1D82"/>
    <w:rsid w:val="007C221B"/>
    <w:rsid w:val="007C2629"/>
    <w:rsid w:val="007C303B"/>
    <w:rsid w:val="007C3C90"/>
    <w:rsid w:val="007C3D8D"/>
    <w:rsid w:val="007C3F8E"/>
    <w:rsid w:val="007C430C"/>
    <w:rsid w:val="007C4577"/>
    <w:rsid w:val="007C46FA"/>
    <w:rsid w:val="007C4748"/>
    <w:rsid w:val="007C516A"/>
    <w:rsid w:val="007C5431"/>
    <w:rsid w:val="007C5E6C"/>
    <w:rsid w:val="007C5ECA"/>
    <w:rsid w:val="007C61DD"/>
    <w:rsid w:val="007C6F7A"/>
    <w:rsid w:val="007C714B"/>
    <w:rsid w:val="007C7275"/>
    <w:rsid w:val="007C753C"/>
    <w:rsid w:val="007C76E2"/>
    <w:rsid w:val="007C77E1"/>
    <w:rsid w:val="007C7A9B"/>
    <w:rsid w:val="007C7EE2"/>
    <w:rsid w:val="007D0112"/>
    <w:rsid w:val="007D0816"/>
    <w:rsid w:val="007D0E36"/>
    <w:rsid w:val="007D0EFA"/>
    <w:rsid w:val="007D0FC8"/>
    <w:rsid w:val="007D11E4"/>
    <w:rsid w:val="007D1557"/>
    <w:rsid w:val="007D1981"/>
    <w:rsid w:val="007D2B0D"/>
    <w:rsid w:val="007D2BBA"/>
    <w:rsid w:val="007D3AC3"/>
    <w:rsid w:val="007D3DD4"/>
    <w:rsid w:val="007D3ED3"/>
    <w:rsid w:val="007D4ABD"/>
    <w:rsid w:val="007D4BC7"/>
    <w:rsid w:val="007D4F3F"/>
    <w:rsid w:val="007D4FCD"/>
    <w:rsid w:val="007D70F6"/>
    <w:rsid w:val="007D74DE"/>
    <w:rsid w:val="007D7EBA"/>
    <w:rsid w:val="007E0660"/>
    <w:rsid w:val="007E0A78"/>
    <w:rsid w:val="007E1325"/>
    <w:rsid w:val="007E175A"/>
    <w:rsid w:val="007E1854"/>
    <w:rsid w:val="007E1A11"/>
    <w:rsid w:val="007E1CE9"/>
    <w:rsid w:val="007E1F12"/>
    <w:rsid w:val="007E213C"/>
    <w:rsid w:val="007E24AE"/>
    <w:rsid w:val="007E2A72"/>
    <w:rsid w:val="007E3533"/>
    <w:rsid w:val="007E3AEE"/>
    <w:rsid w:val="007E3B48"/>
    <w:rsid w:val="007E4CEE"/>
    <w:rsid w:val="007E5137"/>
    <w:rsid w:val="007E552B"/>
    <w:rsid w:val="007E5D50"/>
    <w:rsid w:val="007E5E51"/>
    <w:rsid w:val="007E6099"/>
    <w:rsid w:val="007E6214"/>
    <w:rsid w:val="007E62E1"/>
    <w:rsid w:val="007E62F0"/>
    <w:rsid w:val="007E6C9D"/>
    <w:rsid w:val="007E7A10"/>
    <w:rsid w:val="007F07DC"/>
    <w:rsid w:val="007F2839"/>
    <w:rsid w:val="007F28E1"/>
    <w:rsid w:val="007F2954"/>
    <w:rsid w:val="007F2AC8"/>
    <w:rsid w:val="007F2B30"/>
    <w:rsid w:val="007F3BE2"/>
    <w:rsid w:val="007F3FE5"/>
    <w:rsid w:val="007F471C"/>
    <w:rsid w:val="007F478C"/>
    <w:rsid w:val="007F5CA4"/>
    <w:rsid w:val="007F67F3"/>
    <w:rsid w:val="007F6F88"/>
    <w:rsid w:val="007F7381"/>
    <w:rsid w:val="007F73E0"/>
    <w:rsid w:val="007F7EC1"/>
    <w:rsid w:val="00800295"/>
    <w:rsid w:val="008002CF"/>
    <w:rsid w:val="00800B2B"/>
    <w:rsid w:val="00801FD6"/>
    <w:rsid w:val="00802039"/>
    <w:rsid w:val="008022ED"/>
    <w:rsid w:val="00802516"/>
    <w:rsid w:val="008030FB"/>
    <w:rsid w:val="00803F93"/>
    <w:rsid w:val="00804595"/>
    <w:rsid w:val="00804710"/>
    <w:rsid w:val="008057E0"/>
    <w:rsid w:val="00805E8C"/>
    <w:rsid w:val="00805FE2"/>
    <w:rsid w:val="00806620"/>
    <w:rsid w:val="00807774"/>
    <w:rsid w:val="008078BD"/>
    <w:rsid w:val="0080795E"/>
    <w:rsid w:val="00807BEA"/>
    <w:rsid w:val="00807C12"/>
    <w:rsid w:val="00807C95"/>
    <w:rsid w:val="00807E3D"/>
    <w:rsid w:val="00810696"/>
    <w:rsid w:val="00810A55"/>
    <w:rsid w:val="00810FC7"/>
    <w:rsid w:val="008110E9"/>
    <w:rsid w:val="00812023"/>
    <w:rsid w:val="00813A87"/>
    <w:rsid w:val="00813BAB"/>
    <w:rsid w:val="00813F9D"/>
    <w:rsid w:val="0081400A"/>
    <w:rsid w:val="008147F8"/>
    <w:rsid w:val="0081493F"/>
    <w:rsid w:val="00814B0C"/>
    <w:rsid w:val="00814CA4"/>
    <w:rsid w:val="00814D9F"/>
    <w:rsid w:val="00814F00"/>
    <w:rsid w:val="008150A3"/>
    <w:rsid w:val="0081582C"/>
    <w:rsid w:val="00816250"/>
    <w:rsid w:val="00816C8B"/>
    <w:rsid w:val="00816E5A"/>
    <w:rsid w:val="00817470"/>
    <w:rsid w:val="00817702"/>
    <w:rsid w:val="00817A60"/>
    <w:rsid w:val="008202A6"/>
    <w:rsid w:val="00820706"/>
    <w:rsid w:val="00820840"/>
    <w:rsid w:val="00820C29"/>
    <w:rsid w:val="00820D45"/>
    <w:rsid w:val="00821684"/>
    <w:rsid w:val="008221B2"/>
    <w:rsid w:val="0082236F"/>
    <w:rsid w:val="00822FF4"/>
    <w:rsid w:val="00823345"/>
    <w:rsid w:val="008234E1"/>
    <w:rsid w:val="00823A23"/>
    <w:rsid w:val="00823CA9"/>
    <w:rsid w:val="00824683"/>
    <w:rsid w:val="00824754"/>
    <w:rsid w:val="0082479B"/>
    <w:rsid w:val="00824920"/>
    <w:rsid w:val="00824C35"/>
    <w:rsid w:val="0082526E"/>
    <w:rsid w:val="00827CE2"/>
    <w:rsid w:val="00827DD1"/>
    <w:rsid w:val="00831A63"/>
    <w:rsid w:val="00831C29"/>
    <w:rsid w:val="00832092"/>
    <w:rsid w:val="008320E3"/>
    <w:rsid w:val="0083219F"/>
    <w:rsid w:val="00832434"/>
    <w:rsid w:val="00832ED1"/>
    <w:rsid w:val="008330FA"/>
    <w:rsid w:val="008332FA"/>
    <w:rsid w:val="00833999"/>
    <w:rsid w:val="00833BFE"/>
    <w:rsid w:val="00833D74"/>
    <w:rsid w:val="00833EC2"/>
    <w:rsid w:val="008348A1"/>
    <w:rsid w:val="008348A7"/>
    <w:rsid w:val="00834B77"/>
    <w:rsid w:val="00835F44"/>
    <w:rsid w:val="00836496"/>
    <w:rsid w:val="0083659F"/>
    <w:rsid w:val="00840739"/>
    <w:rsid w:val="008408EE"/>
    <w:rsid w:val="008410E7"/>
    <w:rsid w:val="008419A1"/>
    <w:rsid w:val="00841C3F"/>
    <w:rsid w:val="008426DB"/>
    <w:rsid w:val="0084291D"/>
    <w:rsid w:val="008433B5"/>
    <w:rsid w:val="00843FA1"/>
    <w:rsid w:val="00844B75"/>
    <w:rsid w:val="00845306"/>
    <w:rsid w:val="0084553E"/>
    <w:rsid w:val="008457EA"/>
    <w:rsid w:val="00845AB0"/>
    <w:rsid w:val="00845BA4"/>
    <w:rsid w:val="00845BBD"/>
    <w:rsid w:val="008460A6"/>
    <w:rsid w:val="0084637D"/>
    <w:rsid w:val="00846609"/>
    <w:rsid w:val="00846B89"/>
    <w:rsid w:val="00850167"/>
    <w:rsid w:val="0085016F"/>
    <w:rsid w:val="00850309"/>
    <w:rsid w:val="00851580"/>
    <w:rsid w:val="00851F69"/>
    <w:rsid w:val="008522B4"/>
    <w:rsid w:val="00852A47"/>
    <w:rsid w:val="00853444"/>
    <w:rsid w:val="00854473"/>
    <w:rsid w:val="00854567"/>
    <w:rsid w:val="008546D7"/>
    <w:rsid w:val="0085499A"/>
    <w:rsid w:val="00855FAB"/>
    <w:rsid w:val="00856600"/>
    <w:rsid w:val="00856B66"/>
    <w:rsid w:val="00856C1B"/>
    <w:rsid w:val="00856CE2"/>
    <w:rsid w:val="008571C1"/>
    <w:rsid w:val="0085734E"/>
    <w:rsid w:val="008573E3"/>
    <w:rsid w:val="0085754A"/>
    <w:rsid w:val="0085795E"/>
    <w:rsid w:val="00857DF7"/>
    <w:rsid w:val="00857E0C"/>
    <w:rsid w:val="008608DD"/>
    <w:rsid w:val="00860A9C"/>
    <w:rsid w:val="008611BC"/>
    <w:rsid w:val="008613BC"/>
    <w:rsid w:val="00862DA8"/>
    <w:rsid w:val="00863009"/>
    <w:rsid w:val="008633C7"/>
    <w:rsid w:val="00863BBB"/>
    <w:rsid w:val="008642CA"/>
    <w:rsid w:val="008647CE"/>
    <w:rsid w:val="0086491D"/>
    <w:rsid w:val="008651A9"/>
    <w:rsid w:val="008652DA"/>
    <w:rsid w:val="008653D4"/>
    <w:rsid w:val="008654D1"/>
    <w:rsid w:val="0086572D"/>
    <w:rsid w:val="008659E2"/>
    <w:rsid w:val="00866085"/>
    <w:rsid w:val="00866C05"/>
    <w:rsid w:val="00866D16"/>
    <w:rsid w:val="008671F4"/>
    <w:rsid w:val="00867265"/>
    <w:rsid w:val="00870072"/>
    <w:rsid w:val="00870861"/>
    <w:rsid w:val="008720F2"/>
    <w:rsid w:val="008728E7"/>
    <w:rsid w:val="008728EC"/>
    <w:rsid w:val="008733C3"/>
    <w:rsid w:val="0087341F"/>
    <w:rsid w:val="00873F2C"/>
    <w:rsid w:val="0087540E"/>
    <w:rsid w:val="00875687"/>
    <w:rsid w:val="00875A5C"/>
    <w:rsid w:val="00875A66"/>
    <w:rsid w:val="00876478"/>
    <w:rsid w:val="008771BD"/>
    <w:rsid w:val="008776E9"/>
    <w:rsid w:val="00877D91"/>
    <w:rsid w:val="00880475"/>
    <w:rsid w:val="008813D5"/>
    <w:rsid w:val="0088167C"/>
    <w:rsid w:val="00881A7A"/>
    <w:rsid w:val="00882315"/>
    <w:rsid w:val="00882714"/>
    <w:rsid w:val="00882854"/>
    <w:rsid w:val="00882935"/>
    <w:rsid w:val="0088297A"/>
    <w:rsid w:val="00882BC1"/>
    <w:rsid w:val="0088349F"/>
    <w:rsid w:val="00883563"/>
    <w:rsid w:val="00883AAB"/>
    <w:rsid w:val="008847C5"/>
    <w:rsid w:val="008848D7"/>
    <w:rsid w:val="00885C07"/>
    <w:rsid w:val="00885CE9"/>
    <w:rsid w:val="00885F66"/>
    <w:rsid w:val="0088674B"/>
    <w:rsid w:val="008879BD"/>
    <w:rsid w:val="00887D87"/>
    <w:rsid w:val="00890A90"/>
    <w:rsid w:val="00890B93"/>
    <w:rsid w:val="00890DD1"/>
    <w:rsid w:val="00891002"/>
    <w:rsid w:val="00892090"/>
    <w:rsid w:val="00892442"/>
    <w:rsid w:val="00892978"/>
    <w:rsid w:val="00893C45"/>
    <w:rsid w:val="00893C55"/>
    <w:rsid w:val="0089427E"/>
    <w:rsid w:val="008957B5"/>
    <w:rsid w:val="008958AF"/>
    <w:rsid w:val="00895B24"/>
    <w:rsid w:val="00895BA1"/>
    <w:rsid w:val="00895F04"/>
    <w:rsid w:val="00896034"/>
    <w:rsid w:val="00896080"/>
    <w:rsid w:val="008960D0"/>
    <w:rsid w:val="0089752F"/>
    <w:rsid w:val="00897847"/>
    <w:rsid w:val="00897C65"/>
    <w:rsid w:val="008A0974"/>
    <w:rsid w:val="008A1046"/>
    <w:rsid w:val="008A104C"/>
    <w:rsid w:val="008A11CF"/>
    <w:rsid w:val="008A1512"/>
    <w:rsid w:val="008A160C"/>
    <w:rsid w:val="008A167A"/>
    <w:rsid w:val="008A16C6"/>
    <w:rsid w:val="008A16CF"/>
    <w:rsid w:val="008A2AC6"/>
    <w:rsid w:val="008A2C31"/>
    <w:rsid w:val="008A2F86"/>
    <w:rsid w:val="008A3BBC"/>
    <w:rsid w:val="008A3D6D"/>
    <w:rsid w:val="008A3F8C"/>
    <w:rsid w:val="008A52C3"/>
    <w:rsid w:val="008A565B"/>
    <w:rsid w:val="008A584E"/>
    <w:rsid w:val="008A5DA3"/>
    <w:rsid w:val="008A6036"/>
    <w:rsid w:val="008A6CC7"/>
    <w:rsid w:val="008A6F02"/>
    <w:rsid w:val="008A756A"/>
    <w:rsid w:val="008A7E4B"/>
    <w:rsid w:val="008A7FA2"/>
    <w:rsid w:val="008B05C9"/>
    <w:rsid w:val="008B1032"/>
    <w:rsid w:val="008B1033"/>
    <w:rsid w:val="008B10B9"/>
    <w:rsid w:val="008B1A98"/>
    <w:rsid w:val="008B21CB"/>
    <w:rsid w:val="008B29AC"/>
    <w:rsid w:val="008B330B"/>
    <w:rsid w:val="008B34DA"/>
    <w:rsid w:val="008B39F2"/>
    <w:rsid w:val="008B3C7B"/>
    <w:rsid w:val="008B40D5"/>
    <w:rsid w:val="008B4867"/>
    <w:rsid w:val="008B4E4F"/>
    <w:rsid w:val="008B4E75"/>
    <w:rsid w:val="008B54F8"/>
    <w:rsid w:val="008B55CD"/>
    <w:rsid w:val="008B5734"/>
    <w:rsid w:val="008B5D39"/>
    <w:rsid w:val="008B631A"/>
    <w:rsid w:val="008B777D"/>
    <w:rsid w:val="008C02C2"/>
    <w:rsid w:val="008C030D"/>
    <w:rsid w:val="008C04A3"/>
    <w:rsid w:val="008C0527"/>
    <w:rsid w:val="008C0ABF"/>
    <w:rsid w:val="008C12EF"/>
    <w:rsid w:val="008C15AD"/>
    <w:rsid w:val="008C1F4E"/>
    <w:rsid w:val="008C33D2"/>
    <w:rsid w:val="008C353B"/>
    <w:rsid w:val="008C35E4"/>
    <w:rsid w:val="008C370D"/>
    <w:rsid w:val="008C37CD"/>
    <w:rsid w:val="008C3CDF"/>
    <w:rsid w:val="008C3DDD"/>
    <w:rsid w:val="008C3F6D"/>
    <w:rsid w:val="008C3FF6"/>
    <w:rsid w:val="008C4177"/>
    <w:rsid w:val="008C44D5"/>
    <w:rsid w:val="008C4DD9"/>
    <w:rsid w:val="008C5C16"/>
    <w:rsid w:val="008C6071"/>
    <w:rsid w:val="008C61A9"/>
    <w:rsid w:val="008C6235"/>
    <w:rsid w:val="008C65EF"/>
    <w:rsid w:val="008C6AB7"/>
    <w:rsid w:val="008C70D3"/>
    <w:rsid w:val="008C7499"/>
    <w:rsid w:val="008C76EE"/>
    <w:rsid w:val="008C7BA0"/>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C73"/>
    <w:rsid w:val="008D4CF6"/>
    <w:rsid w:val="008D4DB7"/>
    <w:rsid w:val="008D56C7"/>
    <w:rsid w:val="008D5800"/>
    <w:rsid w:val="008D5B1E"/>
    <w:rsid w:val="008D5BEC"/>
    <w:rsid w:val="008D5F75"/>
    <w:rsid w:val="008D60CC"/>
    <w:rsid w:val="008D63DB"/>
    <w:rsid w:val="008D6450"/>
    <w:rsid w:val="008D6932"/>
    <w:rsid w:val="008E041D"/>
    <w:rsid w:val="008E09FF"/>
    <w:rsid w:val="008E0AB1"/>
    <w:rsid w:val="008E0E1D"/>
    <w:rsid w:val="008E1143"/>
    <w:rsid w:val="008E1908"/>
    <w:rsid w:val="008E1CFD"/>
    <w:rsid w:val="008E219D"/>
    <w:rsid w:val="008E29E4"/>
    <w:rsid w:val="008E2A08"/>
    <w:rsid w:val="008E3372"/>
    <w:rsid w:val="008E3E8C"/>
    <w:rsid w:val="008E3FD9"/>
    <w:rsid w:val="008E40AB"/>
    <w:rsid w:val="008E4B96"/>
    <w:rsid w:val="008E4CF8"/>
    <w:rsid w:val="008E51EC"/>
    <w:rsid w:val="008E53E8"/>
    <w:rsid w:val="008E5525"/>
    <w:rsid w:val="008E669A"/>
    <w:rsid w:val="008E68CD"/>
    <w:rsid w:val="008E75B9"/>
    <w:rsid w:val="008E7D69"/>
    <w:rsid w:val="008F0187"/>
    <w:rsid w:val="008F05B6"/>
    <w:rsid w:val="008F078B"/>
    <w:rsid w:val="008F0DC3"/>
    <w:rsid w:val="008F12BE"/>
    <w:rsid w:val="008F3274"/>
    <w:rsid w:val="008F36E2"/>
    <w:rsid w:val="008F5004"/>
    <w:rsid w:val="008F5C7F"/>
    <w:rsid w:val="008F6354"/>
    <w:rsid w:val="008F6494"/>
    <w:rsid w:val="008F665D"/>
    <w:rsid w:val="008F6E36"/>
    <w:rsid w:val="008F7133"/>
    <w:rsid w:val="008F7DEE"/>
    <w:rsid w:val="008F7F85"/>
    <w:rsid w:val="00900575"/>
    <w:rsid w:val="0090152B"/>
    <w:rsid w:val="00901AF1"/>
    <w:rsid w:val="00901C31"/>
    <w:rsid w:val="00901C6C"/>
    <w:rsid w:val="009024BF"/>
    <w:rsid w:val="009028D1"/>
    <w:rsid w:val="00902DD9"/>
    <w:rsid w:val="00902F19"/>
    <w:rsid w:val="00902F2E"/>
    <w:rsid w:val="00903406"/>
    <w:rsid w:val="00903A38"/>
    <w:rsid w:val="009041BD"/>
    <w:rsid w:val="009045AE"/>
    <w:rsid w:val="00904A3A"/>
    <w:rsid w:val="00905391"/>
    <w:rsid w:val="00905561"/>
    <w:rsid w:val="009055AA"/>
    <w:rsid w:val="0090579A"/>
    <w:rsid w:val="00905832"/>
    <w:rsid w:val="0090615C"/>
    <w:rsid w:val="009061F1"/>
    <w:rsid w:val="009073A2"/>
    <w:rsid w:val="0090768C"/>
    <w:rsid w:val="0090773F"/>
    <w:rsid w:val="0090776E"/>
    <w:rsid w:val="00907A01"/>
    <w:rsid w:val="00907BEB"/>
    <w:rsid w:val="00907F3F"/>
    <w:rsid w:val="00910B06"/>
    <w:rsid w:val="00910B56"/>
    <w:rsid w:val="00910DFE"/>
    <w:rsid w:val="00911BE8"/>
    <w:rsid w:val="00911F12"/>
    <w:rsid w:val="009121A7"/>
    <w:rsid w:val="0091292F"/>
    <w:rsid w:val="00912E5A"/>
    <w:rsid w:val="00913320"/>
    <w:rsid w:val="009138AD"/>
    <w:rsid w:val="00913C82"/>
    <w:rsid w:val="00914AEA"/>
    <w:rsid w:val="00914CA9"/>
    <w:rsid w:val="00915967"/>
    <w:rsid w:val="00915E4C"/>
    <w:rsid w:val="00915EBF"/>
    <w:rsid w:val="00916FED"/>
    <w:rsid w:val="00917071"/>
    <w:rsid w:val="00917725"/>
    <w:rsid w:val="00917ADD"/>
    <w:rsid w:val="00917CED"/>
    <w:rsid w:val="00920520"/>
    <w:rsid w:val="00920D89"/>
    <w:rsid w:val="00921161"/>
    <w:rsid w:val="009218C0"/>
    <w:rsid w:val="009218F6"/>
    <w:rsid w:val="009219ED"/>
    <w:rsid w:val="00922392"/>
    <w:rsid w:val="00923905"/>
    <w:rsid w:val="00923CB1"/>
    <w:rsid w:val="00923E38"/>
    <w:rsid w:val="00923F33"/>
    <w:rsid w:val="00923FAF"/>
    <w:rsid w:val="00924381"/>
    <w:rsid w:val="00924925"/>
    <w:rsid w:val="0092494D"/>
    <w:rsid w:val="00925097"/>
    <w:rsid w:val="00926173"/>
    <w:rsid w:val="00926430"/>
    <w:rsid w:val="00926E10"/>
    <w:rsid w:val="00926FF5"/>
    <w:rsid w:val="00927761"/>
    <w:rsid w:val="00927E14"/>
    <w:rsid w:val="00927EA0"/>
    <w:rsid w:val="0093013A"/>
    <w:rsid w:val="00930656"/>
    <w:rsid w:val="00930C05"/>
    <w:rsid w:val="00930F3D"/>
    <w:rsid w:val="00932ADC"/>
    <w:rsid w:val="00933283"/>
    <w:rsid w:val="009333EB"/>
    <w:rsid w:val="00933DC6"/>
    <w:rsid w:val="0093478E"/>
    <w:rsid w:val="00935948"/>
    <w:rsid w:val="00935BF1"/>
    <w:rsid w:val="00936024"/>
    <w:rsid w:val="00937690"/>
    <w:rsid w:val="00937DD8"/>
    <w:rsid w:val="00940F86"/>
    <w:rsid w:val="00941A68"/>
    <w:rsid w:val="009421CC"/>
    <w:rsid w:val="0094265B"/>
    <w:rsid w:val="00942B1E"/>
    <w:rsid w:val="00942E92"/>
    <w:rsid w:val="009431C4"/>
    <w:rsid w:val="009443E8"/>
    <w:rsid w:val="00944B66"/>
    <w:rsid w:val="00945A84"/>
    <w:rsid w:val="00945C90"/>
    <w:rsid w:val="00945E44"/>
    <w:rsid w:val="00946145"/>
    <w:rsid w:val="0094619D"/>
    <w:rsid w:val="00946805"/>
    <w:rsid w:val="00946A29"/>
    <w:rsid w:val="00946D82"/>
    <w:rsid w:val="009472C7"/>
    <w:rsid w:val="00947FD8"/>
    <w:rsid w:val="00950F92"/>
    <w:rsid w:val="00950FA4"/>
    <w:rsid w:val="00952141"/>
    <w:rsid w:val="00952BF7"/>
    <w:rsid w:val="00952D41"/>
    <w:rsid w:val="00952E0A"/>
    <w:rsid w:val="00953534"/>
    <w:rsid w:val="00953714"/>
    <w:rsid w:val="009538F0"/>
    <w:rsid w:val="009547ED"/>
    <w:rsid w:val="00954DD9"/>
    <w:rsid w:val="00955D81"/>
    <w:rsid w:val="00955E30"/>
    <w:rsid w:val="0095647F"/>
    <w:rsid w:val="00956DCF"/>
    <w:rsid w:val="00957B67"/>
    <w:rsid w:val="00957C30"/>
    <w:rsid w:val="009601FF"/>
    <w:rsid w:val="009603E0"/>
    <w:rsid w:val="009613FB"/>
    <w:rsid w:val="009615A0"/>
    <w:rsid w:val="009615F0"/>
    <w:rsid w:val="00962064"/>
    <w:rsid w:val="00962781"/>
    <w:rsid w:val="00962BF3"/>
    <w:rsid w:val="00963409"/>
    <w:rsid w:val="00963FB8"/>
    <w:rsid w:val="00964A04"/>
    <w:rsid w:val="00965228"/>
    <w:rsid w:val="0096571F"/>
    <w:rsid w:val="00965B2E"/>
    <w:rsid w:val="00965CF6"/>
    <w:rsid w:val="0096623C"/>
    <w:rsid w:val="00966EC2"/>
    <w:rsid w:val="00967811"/>
    <w:rsid w:val="00967A18"/>
    <w:rsid w:val="00967C06"/>
    <w:rsid w:val="00967DA9"/>
    <w:rsid w:val="00970D69"/>
    <w:rsid w:val="00971175"/>
    <w:rsid w:val="00971342"/>
    <w:rsid w:val="00971741"/>
    <w:rsid w:val="009720DB"/>
    <w:rsid w:val="0097244B"/>
    <w:rsid w:val="009726D0"/>
    <w:rsid w:val="00972994"/>
    <w:rsid w:val="00972CA6"/>
    <w:rsid w:val="0097309B"/>
    <w:rsid w:val="0097331B"/>
    <w:rsid w:val="0097334A"/>
    <w:rsid w:val="00974453"/>
    <w:rsid w:val="0097470C"/>
    <w:rsid w:val="009749FA"/>
    <w:rsid w:val="00974F74"/>
    <w:rsid w:val="00975583"/>
    <w:rsid w:val="009756F8"/>
    <w:rsid w:val="009757D2"/>
    <w:rsid w:val="00975C4D"/>
    <w:rsid w:val="009764C1"/>
    <w:rsid w:val="009778CF"/>
    <w:rsid w:val="00977E79"/>
    <w:rsid w:val="009800F0"/>
    <w:rsid w:val="00980B76"/>
    <w:rsid w:val="009817AE"/>
    <w:rsid w:val="00981AEB"/>
    <w:rsid w:val="009825E3"/>
    <w:rsid w:val="00982E11"/>
    <w:rsid w:val="0098313A"/>
    <w:rsid w:val="009831E7"/>
    <w:rsid w:val="009832B9"/>
    <w:rsid w:val="0098344B"/>
    <w:rsid w:val="009839A6"/>
    <w:rsid w:val="009844F2"/>
    <w:rsid w:val="009847A9"/>
    <w:rsid w:val="00984EA6"/>
    <w:rsid w:val="00984F08"/>
    <w:rsid w:val="0098604B"/>
    <w:rsid w:val="0098623A"/>
    <w:rsid w:val="009862B0"/>
    <w:rsid w:val="00987F41"/>
    <w:rsid w:val="0099036A"/>
    <w:rsid w:val="009904E1"/>
    <w:rsid w:val="00990653"/>
    <w:rsid w:val="00990937"/>
    <w:rsid w:val="00990D31"/>
    <w:rsid w:val="00990EE9"/>
    <w:rsid w:val="0099113E"/>
    <w:rsid w:val="009913C6"/>
    <w:rsid w:val="00992047"/>
    <w:rsid w:val="009929B0"/>
    <w:rsid w:val="00993302"/>
    <w:rsid w:val="00993343"/>
    <w:rsid w:val="00994A98"/>
    <w:rsid w:val="00994BC0"/>
    <w:rsid w:val="00994F46"/>
    <w:rsid w:val="009954E4"/>
    <w:rsid w:val="00995E8A"/>
    <w:rsid w:val="00996929"/>
    <w:rsid w:val="00997343"/>
    <w:rsid w:val="00997614"/>
    <w:rsid w:val="00997C7A"/>
    <w:rsid w:val="00997CB6"/>
    <w:rsid w:val="00997DF4"/>
    <w:rsid w:val="00997E96"/>
    <w:rsid w:val="009A03AF"/>
    <w:rsid w:val="009A0A2E"/>
    <w:rsid w:val="009A0DE0"/>
    <w:rsid w:val="009A12AB"/>
    <w:rsid w:val="009A164D"/>
    <w:rsid w:val="009A1833"/>
    <w:rsid w:val="009A1948"/>
    <w:rsid w:val="009A2985"/>
    <w:rsid w:val="009A2B88"/>
    <w:rsid w:val="009A2FFE"/>
    <w:rsid w:val="009A30E1"/>
    <w:rsid w:val="009A31CA"/>
    <w:rsid w:val="009A3B23"/>
    <w:rsid w:val="009A3BA0"/>
    <w:rsid w:val="009A4982"/>
    <w:rsid w:val="009A49EB"/>
    <w:rsid w:val="009A4B3A"/>
    <w:rsid w:val="009A5839"/>
    <w:rsid w:val="009A5E78"/>
    <w:rsid w:val="009A5E8C"/>
    <w:rsid w:val="009A613B"/>
    <w:rsid w:val="009A6282"/>
    <w:rsid w:val="009A6C38"/>
    <w:rsid w:val="009A7507"/>
    <w:rsid w:val="009A7B58"/>
    <w:rsid w:val="009B064D"/>
    <w:rsid w:val="009B0D9B"/>
    <w:rsid w:val="009B0E7D"/>
    <w:rsid w:val="009B185E"/>
    <w:rsid w:val="009B18FA"/>
    <w:rsid w:val="009B1B4A"/>
    <w:rsid w:val="009B1F33"/>
    <w:rsid w:val="009B21E5"/>
    <w:rsid w:val="009B22CE"/>
    <w:rsid w:val="009B2A8F"/>
    <w:rsid w:val="009B2C7F"/>
    <w:rsid w:val="009B2E9A"/>
    <w:rsid w:val="009B32E5"/>
    <w:rsid w:val="009B3349"/>
    <w:rsid w:val="009B3440"/>
    <w:rsid w:val="009B367D"/>
    <w:rsid w:val="009B3977"/>
    <w:rsid w:val="009B3998"/>
    <w:rsid w:val="009B3CCF"/>
    <w:rsid w:val="009B3ECE"/>
    <w:rsid w:val="009B422F"/>
    <w:rsid w:val="009B4AAE"/>
    <w:rsid w:val="009B518F"/>
    <w:rsid w:val="009B51BD"/>
    <w:rsid w:val="009B52BF"/>
    <w:rsid w:val="009B662F"/>
    <w:rsid w:val="009B6A8F"/>
    <w:rsid w:val="009B6F38"/>
    <w:rsid w:val="009B7654"/>
    <w:rsid w:val="009B7C70"/>
    <w:rsid w:val="009C006B"/>
    <w:rsid w:val="009C0C7F"/>
    <w:rsid w:val="009C0C9C"/>
    <w:rsid w:val="009C0E02"/>
    <w:rsid w:val="009C1B5C"/>
    <w:rsid w:val="009C1D3E"/>
    <w:rsid w:val="009C2314"/>
    <w:rsid w:val="009C24E5"/>
    <w:rsid w:val="009C2BF5"/>
    <w:rsid w:val="009C3075"/>
    <w:rsid w:val="009C30F6"/>
    <w:rsid w:val="009C31B5"/>
    <w:rsid w:val="009C33D7"/>
    <w:rsid w:val="009C3925"/>
    <w:rsid w:val="009C3D01"/>
    <w:rsid w:val="009C4382"/>
    <w:rsid w:val="009C4AFC"/>
    <w:rsid w:val="009C4E1B"/>
    <w:rsid w:val="009C4F2A"/>
    <w:rsid w:val="009C5181"/>
    <w:rsid w:val="009C5236"/>
    <w:rsid w:val="009C5799"/>
    <w:rsid w:val="009C584A"/>
    <w:rsid w:val="009C5F25"/>
    <w:rsid w:val="009C6C9D"/>
    <w:rsid w:val="009C73D7"/>
    <w:rsid w:val="009C74C5"/>
    <w:rsid w:val="009C7595"/>
    <w:rsid w:val="009C79B3"/>
    <w:rsid w:val="009C7F7C"/>
    <w:rsid w:val="009D0208"/>
    <w:rsid w:val="009D03D7"/>
    <w:rsid w:val="009D0B92"/>
    <w:rsid w:val="009D0F00"/>
    <w:rsid w:val="009D1790"/>
    <w:rsid w:val="009D183A"/>
    <w:rsid w:val="009D1E7D"/>
    <w:rsid w:val="009D26DC"/>
    <w:rsid w:val="009D3366"/>
    <w:rsid w:val="009D34AF"/>
    <w:rsid w:val="009D35C2"/>
    <w:rsid w:val="009D3600"/>
    <w:rsid w:val="009D3631"/>
    <w:rsid w:val="009D396B"/>
    <w:rsid w:val="009D3A83"/>
    <w:rsid w:val="009D49E8"/>
    <w:rsid w:val="009D55DA"/>
    <w:rsid w:val="009D5CC0"/>
    <w:rsid w:val="009D6CDD"/>
    <w:rsid w:val="009D6E49"/>
    <w:rsid w:val="009D6ECE"/>
    <w:rsid w:val="009D702C"/>
    <w:rsid w:val="009D7295"/>
    <w:rsid w:val="009D76F1"/>
    <w:rsid w:val="009D77CB"/>
    <w:rsid w:val="009D7849"/>
    <w:rsid w:val="009E0187"/>
    <w:rsid w:val="009E04F1"/>
    <w:rsid w:val="009E0C16"/>
    <w:rsid w:val="009E0FF8"/>
    <w:rsid w:val="009E18D5"/>
    <w:rsid w:val="009E22DA"/>
    <w:rsid w:val="009E2557"/>
    <w:rsid w:val="009E2C4D"/>
    <w:rsid w:val="009E40D0"/>
    <w:rsid w:val="009E463B"/>
    <w:rsid w:val="009E53DD"/>
    <w:rsid w:val="009E56B1"/>
    <w:rsid w:val="009E5E79"/>
    <w:rsid w:val="009E6340"/>
    <w:rsid w:val="009E7DFF"/>
    <w:rsid w:val="009F024B"/>
    <w:rsid w:val="009F0932"/>
    <w:rsid w:val="009F0F9F"/>
    <w:rsid w:val="009F107F"/>
    <w:rsid w:val="009F1598"/>
    <w:rsid w:val="009F18B4"/>
    <w:rsid w:val="009F1B77"/>
    <w:rsid w:val="009F3005"/>
    <w:rsid w:val="009F3DDE"/>
    <w:rsid w:val="009F3E41"/>
    <w:rsid w:val="009F4B4D"/>
    <w:rsid w:val="009F4CFD"/>
    <w:rsid w:val="009F4F46"/>
    <w:rsid w:val="009F516D"/>
    <w:rsid w:val="009F52EB"/>
    <w:rsid w:val="009F58D6"/>
    <w:rsid w:val="009F5ED5"/>
    <w:rsid w:val="009F6481"/>
    <w:rsid w:val="009F7D98"/>
    <w:rsid w:val="00A00A63"/>
    <w:rsid w:val="00A0113A"/>
    <w:rsid w:val="00A016BE"/>
    <w:rsid w:val="00A01EC9"/>
    <w:rsid w:val="00A02244"/>
    <w:rsid w:val="00A0270C"/>
    <w:rsid w:val="00A02E5B"/>
    <w:rsid w:val="00A02E91"/>
    <w:rsid w:val="00A0394F"/>
    <w:rsid w:val="00A03AAB"/>
    <w:rsid w:val="00A03C86"/>
    <w:rsid w:val="00A0430D"/>
    <w:rsid w:val="00A04743"/>
    <w:rsid w:val="00A04FDA"/>
    <w:rsid w:val="00A05000"/>
    <w:rsid w:val="00A055D7"/>
    <w:rsid w:val="00A059A0"/>
    <w:rsid w:val="00A06E81"/>
    <w:rsid w:val="00A072A9"/>
    <w:rsid w:val="00A074F5"/>
    <w:rsid w:val="00A07709"/>
    <w:rsid w:val="00A077BD"/>
    <w:rsid w:val="00A10092"/>
    <w:rsid w:val="00A109EA"/>
    <w:rsid w:val="00A119AC"/>
    <w:rsid w:val="00A11DDB"/>
    <w:rsid w:val="00A121DC"/>
    <w:rsid w:val="00A13617"/>
    <w:rsid w:val="00A138D3"/>
    <w:rsid w:val="00A13FB9"/>
    <w:rsid w:val="00A142F0"/>
    <w:rsid w:val="00A151F5"/>
    <w:rsid w:val="00A15575"/>
    <w:rsid w:val="00A159B2"/>
    <w:rsid w:val="00A162C6"/>
    <w:rsid w:val="00A17A4F"/>
    <w:rsid w:val="00A20000"/>
    <w:rsid w:val="00A20266"/>
    <w:rsid w:val="00A20295"/>
    <w:rsid w:val="00A204C3"/>
    <w:rsid w:val="00A2066F"/>
    <w:rsid w:val="00A20687"/>
    <w:rsid w:val="00A20FA6"/>
    <w:rsid w:val="00A211F4"/>
    <w:rsid w:val="00A215FC"/>
    <w:rsid w:val="00A219E0"/>
    <w:rsid w:val="00A225D3"/>
    <w:rsid w:val="00A2351D"/>
    <w:rsid w:val="00A24E3D"/>
    <w:rsid w:val="00A25106"/>
    <w:rsid w:val="00A25F23"/>
    <w:rsid w:val="00A26012"/>
    <w:rsid w:val="00A26A5B"/>
    <w:rsid w:val="00A273A8"/>
    <w:rsid w:val="00A27462"/>
    <w:rsid w:val="00A27A25"/>
    <w:rsid w:val="00A3008E"/>
    <w:rsid w:val="00A30694"/>
    <w:rsid w:val="00A30AAD"/>
    <w:rsid w:val="00A311B5"/>
    <w:rsid w:val="00A3145C"/>
    <w:rsid w:val="00A3146D"/>
    <w:rsid w:val="00A317A1"/>
    <w:rsid w:val="00A318F3"/>
    <w:rsid w:val="00A31EA0"/>
    <w:rsid w:val="00A31EC7"/>
    <w:rsid w:val="00A3250B"/>
    <w:rsid w:val="00A326EB"/>
    <w:rsid w:val="00A32FD8"/>
    <w:rsid w:val="00A33733"/>
    <w:rsid w:val="00A34BEF"/>
    <w:rsid w:val="00A34D77"/>
    <w:rsid w:val="00A35C04"/>
    <w:rsid w:val="00A36934"/>
    <w:rsid w:val="00A3693A"/>
    <w:rsid w:val="00A36A58"/>
    <w:rsid w:val="00A36F08"/>
    <w:rsid w:val="00A374EE"/>
    <w:rsid w:val="00A37A08"/>
    <w:rsid w:val="00A37B1D"/>
    <w:rsid w:val="00A37CE4"/>
    <w:rsid w:val="00A40698"/>
    <w:rsid w:val="00A409F7"/>
    <w:rsid w:val="00A40BF2"/>
    <w:rsid w:val="00A411CA"/>
    <w:rsid w:val="00A41D96"/>
    <w:rsid w:val="00A420C9"/>
    <w:rsid w:val="00A428BD"/>
    <w:rsid w:val="00A43874"/>
    <w:rsid w:val="00A439AD"/>
    <w:rsid w:val="00A44012"/>
    <w:rsid w:val="00A44020"/>
    <w:rsid w:val="00A442B0"/>
    <w:rsid w:val="00A44364"/>
    <w:rsid w:val="00A44515"/>
    <w:rsid w:val="00A4506D"/>
    <w:rsid w:val="00A452AC"/>
    <w:rsid w:val="00A4553E"/>
    <w:rsid w:val="00A458AD"/>
    <w:rsid w:val="00A45986"/>
    <w:rsid w:val="00A45BA8"/>
    <w:rsid w:val="00A46A43"/>
    <w:rsid w:val="00A47215"/>
    <w:rsid w:val="00A47516"/>
    <w:rsid w:val="00A478A2"/>
    <w:rsid w:val="00A47FA1"/>
    <w:rsid w:val="00A502A5"/>
    <w:rsid w:val="00A507A6"/>
    <w:rsid w:val="00A50F3D"/>
    <w:rsid w:val="00A5136A"/>
    <w:rsid w:val="00A5140E"/>
    <w:rsid w:val="00A515FE"/>
    <w:rsid w:val="00A51A5D"/>
    <w:rsid w:val="00A51D45"/>
    <w:rsid w:val="00A52BBB"/>
    <w:rsid w:val="00A52D7A"/>
    <w:rsid w:val="00A53181"/>
    <w:rsid w:val="00A533A6"/>
    <w:rsid w:val="00A5364C"/>
    <w:rsid w:val="00A53A22"/>
    <w:rsid w:val="00A541B4"/>
    <w:rsid w:val="00A543CE"/>
    <w:rsid w:val="00A54E74"/>
    <w:rsid w:val="00A55239"/>
    <w:rsid w:val="00A561F8"/>
    <w:rsid w:val="00A56662"/>
    <w:rsid w:val="00A56C5D"/>
    <w:rsid w:val="00A5702C"/>
    <w:rsid w:val="00A579EC"/>
    <w:rsid w:val="00A605D3"/>
    <w:rsid w:val="00A608D1"/>
    <w:rsid w:val="00A60A63"/>
    <w:rsid w:val="00A61071"/>
    <w:rsid w:val="00A611D5"/>
    <w:rsid w:val="00A6161A"/>
    <w:rsid w:val="00A61638"/>
    <w:rsid w:val="00A61756"/>
    <w:rsid w:val="00A61943"/>
    <w:rsid w:val="00A61E0B"/>
    <w:rsid w:val="00A61FEB"/>
    <w:rsid w:val="00A628AA"/>
    <w:rsid w:val="00A62C4F"/>
    <w:rsid w:val="00A632E4"/>
    <w:rsid w:val="00A636E2"/>
    <w:rsid w:val="00A639BD"/>
    <w:rsid w:val="00A63FBC"/>
    <w:rsid w:val="00A64A6A"/>
    <w:rsid w:val="00A64B82"/>
    <w:rsid w:val="00A64C18"/>
    <w:rsid w:val="00A65711"/>
    <w:rsid w:val="00A6578B"/>
    <w:rsid w:val="00A65AB8"/>
    <w:rsid w:val="00A65E3B"/>
    <w:rsid w:val="00A65E48"/>
    <w:rsid w:val="00A662D8"/>
    <w:rsid w:val="00A66692"/>
    <w:rsid w:val="00A66A59"/>
    <w:rsid w:val="00A67207"/>
    <w:rsid w:val="00A67605"/>
    <w:rsid w:val="00A67C99"/>
    <w:rsid w:val="00A67E29"/>
    <w:rsid w:val="00A708B8"/>
    <w:rsid w:val="00A70B33"/>
    <w:rsid w:val="00A716E3"/>
    <w:rsid w:val="00A720CD"/>
    <w:rsid w:val="00A728B8"/>
    <w:rsid w:val="00A72B99"/>
    <w:rsid w:val="00A73BB3"/>
    <w:rsid w:val="00A74B1E"/>
    <w:rsid w:val="00A75268"/>
    <w:rsid w:val="00A754DB"/>
    <w:rsid w:val="00A759C9"/>
    <w:rsid w:val="00A778B8"/>
    <w:rsid w:val="00A80648"/>
    <w:rsid w:val="00A8115C"/>
    <w:rsid w:val="00A8155D"/>
    <w:rsid w:val="00A81DF7"/>
    <w:rsid w:val="00A822CF"/>
    <w:rsid w:val="00A82CB9"/>
    <w:rsid w:val="00A82F0F"/>
    <w:rsid w:val="00A83422"/>
    <w:rsid w:val="00A8473D"/>
    <w:rsid w:val="00A847FE"/>
    <w:rsid w:val="00A84C38"/>
    <w:rsid w:val="00A84D45"/>
    <w:rsid w:val="00A85249"/>
    <w:rsid w:val="00A85F06"/>
    <w:rsid w:val="00A86774"/>
    <w:rsid w:val="00A9001E"/>
    <w:rsid w:val="00A9046E"/>
    <w:rsid w:val="00A909D9"/>
    <w:rsid w:val="00A91064"/>
    <w:rsid w:val="00A9123E"/>
    <w:rsid w:val="00A917CF"/>
    <w:rsid w:val="00A9187E"/>
    <w:rsid w:val="00A918EE"/>
    <w:rsid w:val="00A91A2F"/>
    <w:rsid w:val="00A9274E"/>
    <w:rsid w:val="00A92FD9"/>
    <w:rsid w:val="00A9325E"/>
    <w:rsid w:val="00A93346"/>
    <w:rsid w:val="00A9453A"/>
    <w:rsid w:val="00A94EF7"/>
    <w:rsid w:val="00A94F58"/>
    <w:rsid w:val="00A956EE"/>
    <w:rsid w:val="00A95A58"/>
    <w:rsid w:val="00A95D8D"/>
    <w:rsid w:val="00A9659A"/>
    <w:rsid w:val="00A9669F"/>
    <w:rsid w:val="00A968DC"/>
    <w:rsid w:val="00A96924"/>
    <w:rsid w:val="00A96DB0"/>
    <w:rsid w:val="00A96FEE"/>
    <w:rsid w:val="00AA0480"/>
    <w:rsid w:val="00AA094C"/>
    <w:rsid w:val="00AA0EE7"/>
    <w:rsid w:val="00AA1C81"/>
    <w:rsid w:val="00AA232F"/>
    <w:rsid w:val="00AA26BE"/>
    <w:rsid w:val="00AA26FA"/>
    <w:rsid w:val="00AA277D"/>
    <w:rsid w:val="00AA293E"/>
    <w:rsid w:val="00AA34A6"/>
    <w:rsid w:val="00AA43C8"/>
    <w:rsid w:val="00AA4594"/>
    <w:rsid w:val="00AA45A0"/>
    <w:rsid w:val="00AA4816"/>
    <w:rsid w:val="00AA4F07"/>
    <w:rsid w:val="00AA504C"/>
    <w:rsid w:val="00AA5119"/>
    <w:rsid w:val="00AA51F5"/>
    <w:rsid w:val="00AA5BB3"/>
    <w:rsid w:val="00AA5D1E"/>
    <w:rsid w:val="00AA5ED2"/>
    <w:rsid w:val="00AA6234"/>
    <w:rsid w:val="00AA6F3A"/>
    <w:rsid w:val="00AA7CAF"/>
    <w:rsid w:val="00AB01C4"/>
    <w:rsid w:val="00AB08B4"/>
    <w:rsid w:val="00AB0C73"/>
    <w:rsid w:val="00AB14AE"/>
    <w:rsid w:val="00AB19C3"/>
    <w:rsid w:val="00AB1FD1"/>
    <w:rsid w:val="00AB2B44"/>
    <w:rsid w:val="00AB3018"/>
    <w:rsid w:val="00AB4AEC"/>
    <w:rsid w:val="00AB57DF"/>
    <w:rsid w:val="00AB5BA7"/>
    <w:rsid w:val="00AB6690"/>
    <w:rsid w:val="00AB66B1"/>
    <w:rsid w:val="00AB6A9F"/>
    <w:rsid w:val="00AC01CE"/>
    <w:rsid w:val="00AC04E1"/>
    <w:rsid w:val="00AC0880"/>
    <w:rsid w:val="00AC0A4E"/>
    <w:rsid w:val="00AC0A57"/>
    <w:rsid w:val="00AC0A60"/>
    <w:rsid w:val="00AC0B99"/>
    <w:rsid w:val="00AC25D8"/>
    <w:rsid w:val="00AC29E7"/>
    <w:rsid w:val="00AC2C4E"/>
    <w:rsid w:val="00AC31EE"/>
    <w:rsid w:val="00AC36C5"/>
    <w:rsid w:val="00AC3C74"/>
    <w:rsid w:val="00AC46AC"/>
    <w:rsid w:val="00AC4CE6"/>
    <w:rsid w:val="00AC5068"/>
    <w:rsid w:val="00AC51E4"/>
    <w:rsid w:val="00AC5B72"/>
    <w:rsid w:val="00AC5C4E"/>
    <w:rsid w:val="00AC64EE"/>
    <w:rsid w:val="00AC6761"/>
    <w:rsid w:val="00AC6B45"/>
    <w:rsid w:val="00AC746E"/>
    <w:rsid w:val="00AC77DC"/>
    <w:rsid w:val="00AC7EF6"/>
    <w:rsid w:val="00AC7F56"/>
    <w:rsid w:val="00AD0B65"/>
    <w:rsid w:val="00AD0D05"/>
    <w:rsid w:val="00AD0F0D"/>
    <w:rsid w:val="00AD1119"/>
    <w:rsid w:val="00AD139C"/>
    <w:rsid w:val="00AD1675"/>
    <w:rsid w:val="00AD1B54"/>
    <w:rsid w:val="00AD27F5"/>
    <w:rsid w:val="00AD2BE3"/>
    <w:rsid w:val="00AD40BF"/>
    <w:rsid w:val="00AD69A2"/>
    <w:rsid w:val="00AD6BCB"/>
    <w:rsid w:val="00AD6BE7"/>
    <w:rsid w:val="00AD6C70"/>
    <w:rsid w:val="00AE1DAD"/>
    <w:rsid w:val="00AE22BB"/>
    <w:rsid w:val="00AE259F"/>
    <w:rsid w:val="00AE2988"/>
    <w:rsid w:val="00AE2A00"/>
    <w:rsid w:val="00AE3051"/>
    <w:rsid w:val="00AE308B"/>
    <w:rsid w:val="00AE39A1"/>
    <w:rsid w:val="00AE39F5"/>
    <w:rsid w:val="00AE3AB3"/>
    <w:rsid w:val="00AE3B67"/>
    <w:rsid w:val="00AE3F84"/>
    <w:rsid w:val="00AE44BC"/>
    <w:rsid w:val="00AE5023"/>
    <w:rsid w:val="00AE5498"/>
    <w:rsid w:val="00AE5529"/>
    <w:rsid w:val="00AE5AB7"/>
    <w:rsid w:val="00AE5E7F"/>
    <w:rsid w:val="00AE65CE"/>
    <w:rsid w:val="00AE68E1"/>
    <w:rsid w:val="00AE694F"/>
    <w:rsid w:val="00AE6B58"/>
    <w:rsid w:val="00AE7130"/>
    <w:rsid w:val="00AE73BD"/>
    <w:rsid w:val="00AE79A9"/>
    <w:rsid w:val="00AE7F1D"/>
    <w:rsid w:val="00AF03EB"/>
    <w:rsid w:val="00AF0726"/>
    <w:rsid w:val="00AF1132"/>
    <w:rsid w:val="00AF150E"/>
    <w:rsid w:val="00AF1511"/>
    <w:rsid w:val="00AF1E60"/>
    <w:rsid w:val="00AF229D"/>
    <w:rsid w:val="00AF2FC8"/>
    <w:rsid w:val="00AF30EE"/>
    <w:rsid w:val="00AF3221"/>
    <w:rsid w:val="00AF353C"/>
    <w:rsid w:val="00AF38EB"/>
    <w:rsid w:val="00AF4203"/>
    <w:rsid w:val="00AF424E"/>
    <w:rsid w:val="00AF45C8"/>
    <w:rsid w:val="00AF49D1"/>
    <w:rsid w:val="00AF4A86"/>
    <w:rsid w:val="00AF4AB7"/>
    <w:rsid w:val="00AF515B"/>
    <w:rsid w:val="00AF5250"/>
    <w:rsid w:val="00AF58E0"/>
    <w:rsid w:val="00AF5F4A"/>
    <w:rsid w:val="00AF6A2C"/>
    <w:rsid w:val="00AF6B14"/>
    <w:rsid w:val="00B00440"/>
    <w:rsid w:val="00B0049B"/>
    <w:rsid w:val="00B005AA"/>
    <w:rsid w:val="00B005C8"/>
    <w:rsid w:val="00B00CCB"/>
    <w:rsid w:val="00B011E1"/>
    <w:rsid w:val="00B011FC"/>
    <w:rsid w:val="00B01503"/>
    <w:rsid w:val="00B02229"/>
    <w:rsid w:val="00B027EF"/>
    <w:rsid w:val="00B029CF"/>
    <w:rsid w:val="00B02D9A"/>
    <w:rsid w:val="00B02FF2"/>
    <w:rsid w:val="00B0359A"/>
    <w:rsid w:val="00B036BD"/>
    <w:rsid w:val="00B06549"/>
    <w:rsid w:val="00B0666A"/>
    <w:rsid w:val="00B069BB"/>
    <w:rsid w:val="00B06A51"/>
    <w:rsid w:val="00B06C4B"/>
    <w:rsid w:val="00B07414"/>
    <w:rsid w:val="00B075E2"/>
    <w:rsid w:val="00B07826"/>
    <w:rsid w:val="00B07B94"/>
    <w:rsid w:val="00B07BF3"/>
    <w:rsid w:val="00B07D7F"/>
    <w:rsid w:val="00B07F2F"/>
    <w:rsid w:val="00B10B3A"/>
    <w:rsid w:val="00B11108"/>
    <w:rsid w:val="00B11307"/>
    <w:rsid w:val="00B11763"/>
    <w:rsid w:val="00B1191B"/>
    <w:rsid w:val="00B11C94"/>
    <w:rsid w:val="00B11CC0"/>
    <w:rsid w:val="00B11FD3"/>
    <w:rsid w:val="00B124AE"/>
    <w:rsid w:val="00B12BF0"/>
    <w:rsid w:val="00B12CB9"/>
    <w:rsid w:val="00B131A6"/>
    <w:rsid w:val="00B131C7"/>
    <w:rsid w:val="00B1328C"/>
    <w:rsid w:val="00B133EF"/>
    <w:rsid w:val="00B13B7C"/>
    <w:rsid w:val="00B143BF"/>
    <w:rsid w:val="00B14851"/>
    <w:rsid w:val="00B14E07"/>
    <w:rsid w:val="00B14E1E"/>
    <w:rsid w:val="00B152CF"/>
    <w:rsid w:val="00B15486"/>
    <w:rsid w:val="00B1626D"/>
    <w:rsid w:val="00B174AB"/>
    <w:rsid w:val="00B17619"/>
    <w:rsid w:val="00B176B4"/>
    <w:rsid w:val="00B1786B"/>
    <w:rsid w:val="00B17B45"/>
    <w:rsid w:val="00B17E9A"/>
    <w:rsid w:val="00B2000B"/>
    <w:rsid w:val="00B20C62"/>
    <w:rsid w:val="00B21009"/>
    <w:rsid w:val="00B215E7"/>
    <w:rsid w:val="00B219B0"/>
    <w:rsid w:val="00B21A2E"/>
    <w:rsid w:val="00B21BF0"/>
    <w:rsid w:val="00B21E76"/>
    <w:rsid w:val="00B22103"/>
    <w:rsid w:val="00B22DC6"/>
    <w:rsid w:val="00B23136"/>
    <w:rsid w:val="00B231A9"/>
    <w:rsid w:val="00B23236"/>
    <w:rsid w:val="00B23261"/>
    <w:rsid w:val="00B23FEE"/>
    <w:rsid w:val="00B24574"/>
    <w:rsid w:val="00B245A6"/>
    <w:rsid w:val="00B24613"/>
    <w:rsid w:val="00B24941"/>
    <w:rsid w:val="00B24CCE"/>
    <w:rsid w:val="00B25DEE"/>
    <w:rsid w:val="00B2680B"/>
    <w:rsid w:val="00B2696A"/>
    <w:rsid w:val="00B27640"/>
    <w:rsid w:val="00B2796F"/>
    <w:rsid w:val="00B3029B"/>
    <w:rsid w:val="00B30C5C"/>
    <w:rsid w:val="00B31939"/>
    <w:rsid w:val="00B31D01"/>
    <w:rsid w:val="00B31DCD"/>
    <w:rsid w:val="00B331F5"/>
    <w:rsid w:val="00B33378"/>
    <w:rsid w:val="00B33557"/>
    <w:rsid w:val="00B347CC"/>
    <w:rsid w:val="00B34C83"/>
    <w:rsid w:val="00B34EA7"/>
    <w:rsid w:val="00B35163"/>
    <w:rsid w:val="00B352D2"/>
    <w:rsid w:val="00B3558D"/>
    <w:rsid w:val="00B35693"/>
    <w:rsid w:val="00B35A02"/>
    <w:rsid w:val="00B35C6B"/>
    <w:rsid w:val="00B35F17"/>
    <w:rsid w:val="00B364C4"/>
    <w:rsid w:val="00B364DF"/>
    <w:rsid w:val="00B36A48"/>
    <w:rsid w:val="00B36CA8"/>
    <w:rsid w:val="00B36D2F"/>
    <w:rsid w:val="00B36F10"/>
    <w:rsid w:val="00B37531"/>
    <w:rsid w:val="00B379B7"/>
    <w:rsid w:val="00B4072A"/>
    <w:rsid w:val="00B40954"/>
    <w:rsid w:val="00B409D9"/>
    <w:rsid w:val="00B40EBC"/>
    <w:rsid w:val="00B4117D"/>
    <w:rsid w:val="00B41394"/>
    <w:rsid w:val="00B4198D"/>
    <w:rsid w:val="00B42057"/>
    <w:rsid w:val="00B420CB"/>
    <w:rsid w:val="00B421E4"/>
    <w:rsid w:val="00B4238A"/>
    <w:rsid w:val="00B4274D"/>
    <w:rsid w:val="00B42C23"/>
    <w:rsid w:val="00B43297"/>
    <w:rsid w:val="00B43694"/>
    <w:rsid w:val="00B43A7D"/>
    <w:rsid w:val="00B43E70"/>
    <w:rsid w:val="00B44289"/>
    <w:rsid w:val="00B44A85"/>
    <w:rsid w:val="00B44E7C"/>
    <w:rsid w:val="00B4593C"/>
    <w:rsid w:val="00B45B4A"/>
    <w:rsid w:val="00B46A7E"/>
    <w:rsid w:val="00B46CF7"/>
    <w:rsid w:val="00B47296"/>
    <w:rsid w:val="00B477EE"/>
    <w:rsid w:val="00B47D55"/>
    <w:rsid w:val="00B50440"/>
    <w:rsid w:val="00B507FD"/>
    <w:rsid w:val="00B508C4"/>
    <w:rsid w:val="00B50C88"/>
    <w:rsid w:val="00B50D73"/>
    <w:rsid w:val="00B5135E"/>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57AE7"/>
    <w:rsid w:val="00B60956"/>
    <w:rsid w:val="00B60CFD"/>
    <w:rsid w:val="00B61639"/>
    <w:rsid w:val="00B61852"/>
    <w:rsid w:val="00B61893"/>
    <w:rsid w:val="00B6191B"/>
    <w:rsid w:val="00B62382"/>
    <w:rsid w:val="00B6251D"/>
    <w:rsid w:val="00B62ADF"/>
    <w:rsid w:val="00B633DF"/>
    <w:rsid w:val="00B635EA"/>
    <w:rsid w:val="00B638BE"/>
    <w:rsid w:val="00B638C9"/>
    <w:rsid w:val="00B63AFC"/>
    <w:rsid w:val="00B63B53"/>
    <w:rsid w:val="00B63DB3"/>
    <w:rsid w:val="00B63E20"/>
    <w:rsid w:val="00B63FDD"/>
    <w:rsid w:val="00B640AD"/>
    <w:rsid w:val="00B643AA"/>
    <w:rsid w:val="00B64767"/>
    <w:rsid w:val="00B64ABE"/>
    <w:rsid w:val="00B65285"/>
    <w:rsid w:val="00B653CC"/>
    <w:rsid w:val="00B65A74"/>
    <w:rsid w:val="00B65CEB"/>
    <w:rsid w:val="00B66A4D"/>
    <w:rsid w:val="00B6728A"/>
    <w:rsid w:val="00B67A98"/>
    <w:rsid w:val="00B67E0E"/>
    <w:rsid w:val="00B70952"/>
    <w:rsid w:val="00B709E2"/>
    <w:rsid w:val="00B70FD8"/>
    <w:rsid w:val="00B7104F"/>
    <w:rsid w:val="00B7133A"/>
    <w:rsid w:val="00B7148F"/>
    <w:rsid w:val="00B7197B"/>
    <w:rsid w:val="00B71DB4"/>
    <w:rsid w:val="00B72F6C"/>
    <w:rsid w:val="00B744EA"/>
    <w:rsid w:val="00B749FE"/>
    <w:rsid w:val="00B74BEB"/>
    <w:rsid w:val="00B74FDF"/>
    <w:rsid w:val="00B7520A"/>
    <w:rsid w:val="00B75732"/>
    <w:rsid w:val="00B7585B"/>
    <w:rsid w:val="00B75BC6"/>
    <w:rsid w:val="00B76144"/>
    <w:rsid w:val="00B76262"/>
    <w:rsid w:val="00B7669B"/>
    <w:rsid w:val="00B7678C"/>
    <w:rsid w:val="00B76D6B"/>
    <w:rsid w:val="00B76EBD"/>
    <w:rsid w:val="00B77930"/>
    <w:rsid w:val="00B77D06"/>
    <w:rsid w:val="00B77D6D"/>
    <w:rsid w:val="00B8020E"/>
    <w:rsid w:val="00B80DA5"/>
    <w:rsid w:val="00B811EA"/>
    <w:rsid w:val="00B813A7"/>
    <w:rsid w:val="00B81D2A"/>
    <w:rsid w:val="00B82C2C"/>
    <w:rsid w:val="00B82ECB"/>
    <w:rsid w:val="00B830FC"/>
    <w:rsid w:val="00B834A8"/>
    <w:rsid w:val="00B83513"/>
    <w:rsid w:val="00B835D2"/>
    <w:rsid w:val="00B835E9"/>
    <w:rsid w:val="00B83D21"/>
    <w:rsid w:val="00B84853"/>
    <w:rsid w:val="00B872E2"/>
    <w:rsid w:val="00B87489"/>
    <w:rsid w:val="00B875A4"/>
    <w:rsid w:val="00B908D8"/>
    <w:rsid w:val="00B9092D"/>
    <w:rsid w:val="00B909E7"/>
    <w:rsid w:val="00B90B9B"/>
    <w:rsid w:val="00B915EE"/>
    <w:rsid w:val="00B91849"/>
    <w:rsid w:val="00B92F54"/>
    <w:rsid w:val="00B9357D"/>
    <w:rsid w:val="00B9418D"/>
    <w:rsid w:val="00B9428C"/>
    <w:rsid w:val="00B943A2"/>
    <w:rsid w:val="00B944E4"/>
    <w:rsid w:val="00B94743"/>
    <w:rsid w:val="00B9488F"/>
    <w:rsid w:val="00B95A4A"/>
    <w:rsid w:val="00B95F01"/>
    <w:rsid w:val="00B967FF"/>
    <w:rsid w:val="00B96BEF"/>
    <w:rsid w:val="00B96D94"/>
    <w:rsid w:val="00B96F0F"/>
    <w:rsid w:val="00B9705F"/>
    <w:rsid w:val="00B9736E"/>
    <w:rsid w:val="00B97631"/>
    <w:rsid w:val="00BA02FD"/>
    <w:rsid w:val="00BA0A66"/>
    <w:rsid w:val="00BA0E09"/>
    <w:rsid w:val="00BA24E4"/>
    <w:rsid w:val="00BA3249"/>
    <w:rsid w:val="00BA3D43"/>
    <w:rsid w:val="00BA3FCE"/>
    <w:rsid w:val="00BA46DA"/>
    <w:rsid w:val="00BA4BD1"/>
    <w:rsid w:val="00BA5161"/>
    <w:rsid w:val="00BA549C"/>
    <w:rsid w:val="00BA60CC"/>
    <w:rsid w:val="00BA65DC"/>
    <w:rsid w:val="00BA670E"/>
    <w:rsid w:val="00BA674A"/>
    <w:rsid w:val="00BA73DB"/>
    <w:rsid w:val="00BA7E18"/>
    <w:rsid w:val="00BA7F1A"/>
    <w:rsid w:val="00BB005F"/>
    <w:rsid w:val="00BB028A"/>
    <w:rsid w:val="00BB03B1"/>
    <w:rsid w:val="00BB0522"/>
    <w:rsid w:val="00BB0F86"/>
    <w:rsid w:val="00BB12DA"/>
    <w:rsid w:val="00BB1617"/>
    <w:rsid w:val="00BB16A7"/>
    <w:rsid w:val="00BB1D01"/>
    <w:rsid w:val="00BB2296"/>
    <w:rsid w:val="00BB30A8"/>
    <w:rsid w:val="00BB3131"/>
    <w:rsid w:val="00BB3296"/>
    <w:rsid w:val="00BB336F"/>
    <w:rsid w:val="00BB3CA1"/>
    <w:rsid w:val="00BB3D2B"/>
    <w:rsid w:val="00BB40D0"/>
    <w:rsid w:val="00BB4F02"/>
    <w:rsid w:val="00BB5033"/>
    <w:rsid w:val="00BB5A33"/>
    <w:rsid w:val="00BB5BFB"/>
    <w:rsid w:val="00BB6A25"/>
    <w:rsid w:val="00BB6F87"/>
    <w:rsid w:val="00BB73D3"/>
    <w:rsid w:val="00BB7625"/>
    <w:rsid w:val="00BB776A"/>
    <w:rsid w:val="00BB7E2B"/>
    <w:rsid w:val="00BC01DF"/>
    <w:rsid w:val="00BC06E5"/>
    <w:rsid w:val="00BC0DB1"/>
    <w:rsid w:val="00BC1172"/>
    <w:rsid w:val="00BC128F"/>
    <w:rsid w:val="00BC23FF"/>
    <w:rsid w:val="00BC37C4"/>
    <w:rsid w:val="00BC42B8"/>
    <w:rsid w:val="00BC4FA3"/>
    <w:rsid w:val="00BC4FB6"/>
    <w:rsid w:val="00BC5073"/>
    <w:rsid w:val="00BC6312"/>
    <w:rsid w:val="00BC63A6"/>
    <w:rsid w:val="00BC7264"/>
    <w:rsid w:val="00BC77E3"/>
    <w:rsid w:val="00BC7A9F"/>
    <w:rsid w:val="00BD020B"/>
    <w:rsid w:val="00BD021B"/>
    <w:rsid w:val="00BD0EA4"/>
    <w:rsid w:val="00BD10D7"/>
    <w:rsid w:val="00BD1AAA"/>
    <w:rsid w:val="00BD2210"/>
    <w:rsid w:val="00BD22A6"/>
    <w:rsid w:val="00BD23AA"/>
    <w:rsid w:val="00BD25BC"/>
    <w:rsid w:val="00BD28D4"/>
    <w:rsid w:val="00BD350B"/>
    <w:rsid w:val="00BD3686"/>
    <w:rsid w:val="00BD36BD"/>
    <w:rsid w:val="00BD3992"/>
    <w:rsid w:val="00BD5015"/>
    <w:rsid w:val="00BD5202"/>
    <w:rsid w:val="00BD5436"/>
    <w:rsid w:val="00BD5C2A"/>
    <w:rsid w:val="00BD6828"/>
    <w:rsid w:val="00BD7166"/>
    <w:rsid w:val="00BD7339"/>
    <w:rsid w:val="00BD7680"/>
    <w:rsid w:val="00BD7858"/>
    <w:rsid w:val="00BD78E0"/>
    <w:rsid w:val="00BD796D"/>
    <w:rsid w:val="00BD7ABC"/>
    <w:rsid w:val="00BE02B8"/>
    <w:rsid w:val="00BE0349"/>
    <w:rsid w:val="00BE13F4"/>
    <w:rsid w:val="00BE1AC6"/>
    <w:rsid w:val="00BE2D1E"/>
    <w:rsid w:val="00BE39BA"/>
    <w:rsid w:val="00BE4A8E"/>
    <w:rsid w:val="00BE4C62"/>
    <w:rsid w:val="00BE4E16"/>
    <w:rsid w:val="00BE4EA1"/>
    <w:rsid w:val="00BE50A2"/>
    <w:rsid w:val="00BE5366"/>
    <w:rsid w:val="00BE57D0"/>
    <w:rsid w:val="00BE650D"/>
    <w:rsid w:val="00BE6896"/>
    <w:rsid w:val="00BE757B"/>
    <w:rsid w:val="00BE75A7"/>
    <w:rsid w:val="00BF0113"/>
    <w:rsid w:val="00BF0AD0"/>
    <w:rsid w:val="00BF0E3D"/>
    <w:rsid w:val="00BF20C4"/>
    <w:rsid w:val="00BF2D47"/>
    <w:rsid w:val="00BF3109"/>
    <w:rsid w:val="00BF3499"/>
    <w:rsid w:val="00BF3E71"/>
    <w:rsid w:val="00BF4013"/>
    <w:rsid w:val="00BF444E"/>
    <w:rsid w:val="00BF4A13"/>
    <w:rsid w:val="00BF4B03"/>
    <w:rsid w:val="00BF5AF8"/>
    <w:rsid w:val="00BF5B2D"/>
    <w:rsid w:val="00BF5C7F"/>
    <w:rsid w:val="00BF5D4F"/>
    <w:rsid w:val="00BF5E79"/>
    <w:rsid w:val="00BF6250"/>
    <w:rsid w:val="00BF65A2"/>
    <w:rsid w:val="00BF6ADF"/>
    <w:rsid w:val="00BF7076"/>
    <w:rsid w:val="00BF79C6"/>
    <w:rsid w:val="00BF7C2C"/>
    <w:rsid w:val="00C00376"/>
    <w:rsid w:val="00C0050D"/>
    <w:rsid w:val="00C01295"/>
    <w:rsid w:val="00C0170B"/>
    <w:rsid w:val="00C01AB7"/>
    <w:rsid w:val="00C01D94"/>
    <w:rsid w:val="00C0211F"/>
    <w:rsid w:val="00C023DC"/>
    <w:rsid w:val="00C02761"/>
    <w:rsid w:val="00C02B6C"/>
    <w:rsid w:val="00C02D92"/>
    <w:rsid w:val="00C02F48"/>
    <w:rsid w:val="00C037C8"/>
    <w:rsid w:val="00C03E3F"/>
    <w:rsid w:val="00C044C4"/>
    <w:rsid w:val="00C04692"/>
    <w:rsid w:val="00C0488B"/>
    <w:rsid w:val="00C0576E"/>
    <w:rsid w:val="00C05966"/>
    <w:rsid w:val="00C061BC"/>
    <w:rsid w:val="00C06599"/>
    <w:rsid w:val="00C067D7"/>
    <w:rsid w:val="00C06813"/>
    <w:rsid w:val="00C0757E"/>
    <w:rsid w:val="00C07618"/>
    <w:rsid w:val="00C0769D"/>
    <w:rsid w:val="00C07978"/>
    <w:rsid w:val="00C1033F"/>
    <w:rsid w:val="00C106F8"/>
    <w:rsid w:val="00C108D4"/>
    <w:rsid w:val="00C1095C"/>
    <w:rsid w:val="00C11008"/>
    <w:rsid w:val="00C1150B"/>
    <w:rsid w:val="00C118CE"/>
    <w:rsid w:val="00C12450"/>
    <w:rsid w:val="00C142AC"/>
    <w:rsid w:val="00C14C5C"/>
    <w:rsid w:val="00C14D0E"/>
    <w:rsid w:val="00C14E57"/>
    <w:rsid w:val="00C15063"/>
    <w:rsid w:val="00C1539F"/>
    <w:rsid w:val="00C157EB"/>
    <w:rsid w:val="00C15BED"/>
    <w:rsid w:val="00C15BFA"/>
    <w:rsid w:val="00C16317"/>
    <w:rsid w:val="00C1652A"/>
    <w:rsid w:val="00C16A3A"/>
    <w:rsid w:val="00C16C5A"/>
    <w:rsid w:val="00C17AB8"/>
    <w:rsid w:val="00C17B31"/>
    <w:rsid w:val="00C218F5"/>
    <w:rsid w:val="00C228C9"/>
    <w:rsid w:val="00C22CEF"/>
    <w:rsid w:val="00C22DAB"/>
    <w:rsid w:val="00C2351F"/>
    <w:rsid w:val="00C25070"/>
    <w:rsid w:val="00C25374"/>
    <w:rsid w:val="00C253FD"/>
    <w:rsid w:val="00C258CA"/>
    <w:rsid w:val="00C25FD6"/>
    <w:rsid w:val="00C260A6"/>
    <w:rsid w:val="00C266B9"/>
    <w:rsid w:val="00C26895"/>
    <w:rsid w:val="00C26CA3"/>
    <w:rsid w:val="00C26DAD"/>
    <w:rsid w:val="00C27624"/>
    <w:rsid w:val="00C27B78"/>
    <w:rsid w:val="00C301AA"/>
    <w:rsid w:val="00C30485"/>
    <w:rsid w:val="00C30AFC"/>
    <w:rsid w:val="00C30BD0"/>
    <w:rsid w:val="00C31C00"/>
    <w:rsid w:val="00C31DBF"/>
    <w:rsid w:val="00C33804"/>
    <w:rsid w:val="00C3450C"/>
    <w:rsid w:val="00C34771"/>
    <w:rsid w:val="00C35E23"/>
    <w:rsid w:val="00C3628E"/>
    <w:rsid w:val="00C36706"/>
    <w:rsid w:val="00C369B5"/>
    <w:rsid w:val="00C37141"/>
    <w:rsid w:val="00C37318"/>
    <w:rsid w:val="00C37D6F"/>
    <w:rsid w:val="00C37EC2"/>
    <w:rsid w:val="00C40011"/>
    <w:rsid w:val="00C40172"/>
    <w:rsid w:val="00C40381"/>
    <w:rsid w:val="00C40424"/>
    <w:rsid w:val="00C412B1"/>
    <w:rsid w:val="00C4187C"/>
    <w:rsid w:val="00C41D52"/>
    <w:rsid w:val="00C41E60"/>
    <w:rsid w:val="00C42265"/>
    <w:rsid w:val="00C42374"/>
    <w:rsid w:val="00C432B5"/>
    <w:rsid w:val="00C44277"/>
    <w:rsid w:val="00C4526A"/>
    <w:rsid w:val="00C45355"/>
    <w:rsid w:val="00C45418"/>
    <w:rsid w:val="00C456B2"/>
    <w:rsid w:val="00C45C4D"/>
    <w:rsid w:val="00C460BD"/>
    <w:rsid w:val="00C46C11"/>
    <w:rsid w:val="00C47017"/>
    <w:rsid w:val="00C502AC"/>
    <w:rsid w:val="00C50740"/>
    <w:rsid w:val="00C52519"/>
    <w:rsid w:val="00C526EF"/>
    <w:rsid w:val="00C52AEA"/>
    <w:rsid w:val="00C538DC"/>
    <w:rsid w:val="00C539CB"/>
    <w:rsid w:val="00C53B66"/>
    <w:rsid w:val="00C54322"/>
    <w:rsid w:val="00C5468F"/>
    <w:rsid w:val="00C54B3F"/>
    <w:rsid w:val="00C55135"/>
    <w:rsid w:val="00C559BE"/>
    <w:rsid w:val="00C55E80"/>
    <w:rsid w:val="00C5692C"/>
    <w:rsid w:val="00C57058"/>
    <w:rsid w:val="00C6053A"/>
    <w:rsid w:val="00C6072C"/>
    <w:rsid w:val="00C61011"/>
    <w:rsid w:val="00C610B1"/>
    <w:rsid w:val="00C612C1"/>
    <w:rsid w:val="00C614C9"/>
    <w:rsid w:val="00C61912"/>
    <w:rsid w:val="00C620D0"/>
    <w:rsid w:val="00C62CA2"/>
    <w:rsid w:val="00C62CF9"/>
    <w:rsid w:val="00C6378F"/>
    <w:rsid w:val="00C638DB"/>
    <w:rsid w:val="00C638F0"/>
    <w:rsid w:val="00C63934"/>
    <w:rsid w:val="00C63B78"/>
    <w:rsid w:val="00C64062"/>
    <w:rsid w:val="00C64082"/>
    <w:rsid w:val="00C64C73"/>
    <w:rsid w:val="00C64DE0"/>
    <w:rsid w:val="00C65182"/>
    <w:rsid w:val="00C66C22"/>
    <w:rsid w:val="00C66E06"/>
    <w:rsid w:val="00C7102D"/>
    <w:rsid w:val="00C7111B"/>
    <w:rsid w:val="00C7119F"/>
    <w:rsid w:val="00C719D1"/>
    <w:rsid w:val="00C71F69"/>
    <w:rsid w:val="00C722E1"/>
    <w:rsid w:val="00C726D7"/>
    <w:rsid w:val="00C73D92"/>
    <w:rsid w:val="00C73F6F"/>
    <w:rsid w:val="00C740DA"/>
    <w:rsid w:val="00C743DE"/>
    <w:rsid w:val="00C74484"/>
    <w:rsid w:val="00C74B03"/>
    <w:rsid w:val="00C74F81"/>
    <w:rsid w:val="00C7549A"/>
    <w:rsid w:val="00C75BB7"/>
    <w:rsid w:val="00C75BCB"/>
    <w:rsid w:val="00C7625F"/>
    <w:rsid w:val="00C762EB"/>
    <w:rsid w:val="00C763F8"/>
    <w:rsid w:val="00C769EA"/>
    <w:rsid w:val="00C77542"/>
    <w:rsid w:val="00C77546"/>
    <w:rsid w:val="00C77B4E"/>
    <w:rsid w:val="00C800B0"/>
    <w:rsid w:val="00C81E41"/>
    <w:rsid w:val="00C82461"/>
    <w:rsid w:val="00C82477"/>
    <w:rsid w:val="00C82704"/>
    <w:rsid w:val="00C82823"/>
    <w:rsid w:val="00C82AF0"/>
    <w:rsid w:val="00C82B0D"/>
    <w:rsid w:val="00C82F1F"/>
    <w:rsid w:val="00C832B9"/>
    <w:rsid w:val="00C83C2C"/>
    <w:rsid w:val="00C842BD"/>
    <w:rsid w:val="00C84B27"/>
    <w:rsid w:val="00C852CC"/>
    <w:rsid w:val="00C85B89"/>
    <w:rsid w:val="00C8605F"/>
    <w:rsid w:val="00C866C4"/>
    <w:rsid w:val="00C8689E"/>
    <w:rsid w:val="00C87D30"/>
    <w:rsid w:val="00C87E54"/>
    <w:rsid w:val="00C904AE"/>
    <w:rsid w:val="00C905F1"/>
    <w:rsid w:val="00C906B5"/>
    <w:rsid w:val="00C906F0"/>
    <w:rsid w:val="00C90FD0"/>
    <w:rsid w:val="00C91360"/>
    <w:rsid w:val="00C91B89"/>
    <w:rsid w:val="00C91BB0"/>
    <w:rsid w:val="00C92171"/>
    <w:rsid w:val="00C92689"/>
    <w:rsid w:val="00C92FA9"/>
    <w:rsid w:val="00C9337A"/>
    <w:rsid w:val="00C933AF"/>
    <w:rsid w:val="00C93929"/>
    <w:rsid w:val="00C93DF1"/>
    <w:rsid w:val="00C93FFC"/>
    <w:rsid w:val="00C946E7"/>
    <w:rsid w:val="00C94830"/>
    <w:rsid w:val="00C9487D"/>
    <w:rsid w:val="00C9494C"/>
    <w:rsid w:val="00C94961"/>
    <w:rsid w:val="00C95228"/>
    <w:rsid w:val="00C952D1"/>
    <w:rsid w:val="00C95795"/>
    <w:rsid w:val="00C96085"/>
    <w:rsid w:val="00C96888"/>
    <w:rsid w:val="00C96F46"/>
    <w:rsid w:val="00C97156"/>
    <w:rsid w:val="00C974CE"/>
    <w:rsid w:val="00C976CD"/>
    <w:rsid w:val="00C976DC"/>
    <w:rsid w:val="00C977CE"/>
    <w:rsid w:val="00C978BF"/>
    <w:rsid w:val="00C97A38"/>
    <w:rsid w:val="00CA073D"/>
    <w:rsid w:val="00CA0B34"/>
    <w:rsid w:val="00CA1238"/>
    <w:rsid w:val="00CA1239"/>
    <w:rsid w:val="00CA16CE"/>
    <w:rsid w:val="00CA1AA5"/>
    <w:rsid w:val="00CA22F5"/>
    <w:rsid w:val="00CA23F8"/>
    <w:rsid w:val="00CA2685"/>
    <w:rsid w:val="00CA2B60"/>
    <w:rsid w:val="00CA36AB"/>
    <w:rsid w:val="00CA3C02"/>
    <w:rsid w:val="00CA4C1E"/>
    <w:rsid w:val="00CA4D40"/>
    <w:rsid w:val="00CA530A"/>
    <w:rsid w:val="00CA5557"/>
    <w:rsid w:val="00CA5C28"/>
    <w:rsid w:val="00CA5EA7"/>
    <w:rsid w:val="00CA6458"/>
    <w:rsid w:val="00CA6C75"/>
    <w:rsid w:val="00CA7901"/>
    <w:rsid w:val="00CA7971"/>
    <w:rsid w:val="00CA7983"/>
    <w:rsid w:val="00CA7C85"/>
    <w:rsid w:val="00CA7ECB"/>
    <w:rsid w:val="00CB0630"/>
    <w:rsid w:val="00CB0A54"/>
    <w:rsid w:val="00CB1B8A"/>
    <w:rsid w:val="00CB20E8"/>
    <w:rsid w:val="00CB2274"/>
    <w:rsid w:val="00CB25B3"/>
    <w:rsid w:val="00CB2944"/>
    <w:rsid w:val="00CB2CF8"/>
    <w:rsid w:val="00CB3792"/>
    <w:rsid w:val="00CB3F94"/>
    <w:rsid w:val="00CB4681"/>
    <w:rsid w:val="00CB4C29"/>
    <w:rsid w:val="00CB70F2"/>
    <w:rsid w:val="00CB7B82"/>
    <w:rsid w:val="00CB7EC2"/>
    <w:rsid w:val="00CC0122"/>
    <w:rsid w:val="00CC10A7"/>
    <w:rsid w:val="00CC140D"/>
    <w:rsid w:val="00CC2D36"/>
    <w:rsid w:val="00CC2ED6"/>
    <w:rsid w:val="00CC361F"/>
    <w:rsid w:val="00CC3E50"/>
    <w:rsid w:val="00CC5636"/>
    <w:rsid w:val="00CC5E30"/>
    <w:rsid w:val="00CC638E"/>
    <w:rsid w:val="00CC63F8"/>
    <w:rsid w:val="00CC6419"/>
    <w:rsid w:val="00CC652D"/>
    <w:rsid w:val="00CC68F6"/>
    <w:rsid w:val="00CC6910"/>
    <w:rsid w:val="00CC718B"/>
    <w:rsid w:val="00CC7413"/>
    <w:rsid w:val="00CC778A"/>
    <w:rsid w:val="00CC783B"/>
    <w:rsid w:val="00CC7AB1"/>
    <w:rsid w:val="00CC7BAB"/>
    <w:rsid w:val="00CC7DCD"/>
    <w:rsid w:val="00CD00AD"/>
    <w:rsid w:val="00CD0780"/>
    <w:rsid w:val="00CD0E83"/>
    <w:rsid w:val="00CD112E"/>
    <w:rsid w:val="00CD1484"/>
    <w:rsid w:val="00CD1F60"/>
    <w:rsid w:val="00CD1F9E"/>
    <w:rsid w:val="00CD2468"/>
    <w:rsid w:val="00CD283C"/>
    <w:rsid w:val="00CD2BB9"/>
    <w:rsid w:val="00CD2C42"/>
    <w:rsid w:val="00CD2DD8"/>
    <w:rsid w:val="00CD30B8"/>
    <w:rsid w:val="00CD3382"/>
    <w:rsid w:val="00CD3A27"/>
    <w:rsid w:val="00CD4797"/>
    <w:rsid w:val="00CD4DBA"/>
    <w:rsid w:val="00CD515E"/>
    <w:rsid w:val="00CD55E1"/>
    <w:rsid w:val="00CD5960"/>
    <w:rsid w:val="00CD5CEE"/>
    <w:rsid w:val="00CD64F7"/>
    <w:rsid w:val="00CD6781"/>
    <w:rsid w:val="00CD7354"/>
    <w:rsid w:val="00CD7BA4"/>
    <w:rsid w:val="00CE04E1"/>
    <w:rsid w:val="00CE109B"/>
    <w:rsid w:val="00CE11E5"/>
    <w:rsid w:val="00CE14FC"/>
    <w:rsid w:val="00CE19F4"/>
    <w:rsid w:val="00CE1E23"/>
    <w:rsid w:val="00CE1F46"/>
    <w:rsid w:val="00CE2859"/>
    <w:rsid w:val="00CE31F8"/>
    <w:rsid w:val="00CE39DB"/>
    <w:rsid w:val="00CE3AB4"/>
    <w:rsid w:val="00CE3B0D"/>
    <w:rsid w:val="00CE41BC"/>
    <w:rsid w:val="00CE479D"/>
    <w:rsid w:val="00CE4A5E"/>
    <w:rsid w:val="00CE4D3C"/>
    <w:rsid w:val="00CE5054"/>
    <w:rsid w:val="00CE513D"/>
    <w:rsid w:val="00CE53FD"/>
    <w:rsid w:val="00CE64EA"/>
    <w:rsid w:val="00CE6568"/>
    <w:rsid w:val="00CE6BA9"/>
    <w:rsid w:val="00CE6E58"/>
    <w:rsid w:val="00CE70DA"/>
    <w:rsid w:val="00CE7453"/>
    <w:rsid w:val="00CE7AD4"/>
    <w:rsid w:val="00CE7F63"/>
    <w:rsid w:val="00CF0790"/>
    <w:rsid w:val="00CF1A98"/>
    <w:rsid w:val="00CF1CE9"/>
    <w:rsid w:val="00CF1E47"/>
    <w:rsid w:val="00CF1F5E"/>
    <w:rsid w:val="00CF212E"/>
    <w:rsid w:val="00CF34E1"/>
    <w:rsid w:val="00CF34F8"/>
    <w:rsid w:val="00CF3590"/>
    <w:rsid w:val="00CF365B"/>
    <w:rsid w:val="00CF3EEE"/>
    <w:rsid w:val="00CF44E7"/>
    <w:rsid w:val="00CF4C4E"/>
    <w:rsid w:val="00CF4CC8"/>
    <w:rsid w:val="00CF5535"/>
    <w:rsid w:val="00CF5DA4"/>
    <w:rsid w:val="00CF6174"/>
    <w:rsid w:val="00CF61FA"/>
    <w:rsid w:val="00CF63CC"/>
    <w:rsid w:val="00CF7104"/>
    <w:rsid w:val="00CF7721"/>
    <w:rsid w:val="00CF7907"/>
    <w:rsid w:val="00CF7FB4"/>
    <w:rsid w:val="00D00F8D"/>
    <w:rsid w:val="00D01212"/>
    <w:rsid w:val="00D01966"/>
    <w:rsid w:val="00D02354"/>
    <w:rsid w:val="00D02494"/>
    <w:rsid w:val="00D0284B"/>
    <w:rsid w:val="00D04188"/>
    <w:rsid w:val="00D0423A"/>
    <w:rsid w:val="00D043F3"/>
    <w:rsid w:val="00D04B32"/>
    <w:rsid w:val="00D05195"/>
    <w:rsid w:val="00D0529D"/>
    <w:rsid w:val="00D05578"/>
    <w:rsid w:val="00D05A0B"/>
    <w:rsid w:val="00D05CFE"/>
    <w:rsid w:val="00D05F8D"/>
    <w:rsid w:val="00D06282"/>
    <w:rsid w:val="00D06933"/>
    <w:rsid w:val="00D06BC6"/>
    <w:rsid w:val="00D07E03"/>
    <w:rsid w:val="00D07E56"/>
    <w:rsid w:val="00D102A3"/>
    <w:rsid w:val="00D105F9"/>
    <w:rsid w:val="00D10CD5"/>
    <w:rsid w:val="00D10CDC"/>
    <w:rsid w:val="00D11463"/>
    <w:rsid w:val="00D1173F"/>
    <w:rsid w:val="00D11C30"/>
    <w:rsid w:val="00D1221B"/>
    <w:rsid w:val="00D125A7"/>
    <w:rsid w:val="00D1288C"/>
    <w:rsid w:val="00D12AEA"/>
    <w:rsid w:val="00D12D6D"/>
    <w:rsid w:val="00D1356D"/>
    <w:rsid w:val="00D13942"/>
    <w:rsid w:val="00D13D99"/>
    <w:rsid w:val="00D14486"/>
    <w:rsid w:val="00D14EFB"/>
    <w:rsid w:val="00D15230"/>
    <w:rsid w:val="00D1532A"/>
    <w:rsid w:val="00D15E13"/>
    <w:rsid w:val="00D16567"/>
    <w:rsid w:val="00D170CF"/>
    <w:rsid w:val="00D1743D"/>
    <w:rsid w:val="00D17485"/>
    <w:rsid w:val="00D20500"/>
    <w:rsid w:val="00D21686"/>
    <w:rsid w:val="00D21D02"/>
    <w:rsid w:val="00D21FD1"/>
    <w:rsid w:val="00D227E9"/>
    <w:rsid w:val="00D231ED"/>
    <w:rsid w:val="00D23242"/>
    <w:rsid w:val="00D2324F"/>
    <w:rsid w:val="00D233C9"/>
    <w:rsid w:val="00D235EB"/>
    <w:rsid w:val="00D23D06"/>
    <w:rsid w:val="00D246D2"/>
    <w:rsid w:val="00D24CAB"/>
    <w:rsid w:val="00D251BB"/>
    <w:rsid w:val="00D25319"/>
    <w:rsid w:val="00D2566E"/>
    <w:rsid w:val="00D25D42"/>
    <w:rsid w:val="00D265A8"/>
    <w:rsid w:val="00D26C45"/>
    <w:rsid w:val="00D26CE5"/>
    <w:rsid w:val="00D271EF"/>
    <w:rsid w:val="00D27BD3"/>
    <w:rsid w:val="00D27C22"/>
    <w:rsid w:val="00D3013B"/>
    <w:rsid w:val="00D3029B"/>
    <w:rsid w:val="00D30303"/>
    <w:rsid w:val="00D3084E"/>
    <w:rsid w:val="00D30BA0"/>
    <w:rsid w:val="00D30E50"/>
    <w:rsid w:val="00D30EEC"/>
    <w:rsid w:val="00D31A7F"/>
    <w:rsid w:val="00D326CF"/>
    <w:rsid w:val="00D326D6"/>
    <w:rsid w:val="00D328CC"/>
    <w:rsid w:val="00D329E0"/>
    <w:rsid w:val="00D32FE0"/>
    <w:rsid w:val="00D33A86"/>
    <w:rsid w:val="00D33EF6"/>
    <w:rsid w:val="00D34568"/>
    <w:rsid w:val="00D34702"/>
    <w:rsid w:val="00D348FA"/>
    <w:rsid w:val="00D34A53"/>
    <w:rsid w:val="00D34A89"/>
    <w:rsid w:val="00D352F7"/>
    <w:rsid w:val="00D35836"/>
    <w:rsid w:val="00D3627D"/>
    <w:rsid w:val="00D3693E"/>
    <w:rsid w:val="00D372AC"/>
    <w:rsid w:val="00D375DD"/>
    <w:rsid w:val="00D404AD"/>
    <w:rsid w:val="00D406EA"/>
    <w:rsid w:val="00D40B97"/>
    <w:rsid w:val="00D40D03"/>
    <w:rsid w:val="00D40EC9"/>
    <w:rsid w:val="00D410EB"/>
    <w:rsid w:val="00D418B7"/>
    <w:rsid w:val="00D437AC"/>
    <w:rsid w:val="00D4387E"/>
    <w:rsid w:val="00D4396F"/>
    <w:rsid w:val="00D43B92"/>
    <w:rsid w:val="00D44014"/>
    <w:rsid w:val="00D440DF"/>
    <w:rsid w:val="00D44AF7"/>
    <w:rsid w:val="00D44B80"/>
    <w:rsid w:val="00D44F57"/>
    <w:rsid w:val="00D44FDC"/>
    <w:rsid w:val="00D454D4"/>
    <w:rsid w:val="00D45F52"/>
    <w:rsid w:val="00D461DE"/>
    <w:rsid w:val="00D46216"/>
    <w:rsid w:val="00D465FE"/>
    <w:rsid w:val="00D4670D"/>
    <w:rsid w:val="00D46812"/>
    <w:rsid w:val="00D47717"/>
    <w:rsid w:val="00D47FE9"/>
    <w:rsid w:val="00D500DC"/>
    <w:rsid w:val="00D506CB"/>
    <w:rsid w:val="00D5149C"/>
    <w:rsid w:val="00D51998"/>
    <w:rsid w:val="00D51ADC"/>
    <w:rsid w:val="00D51B1C"/>
    <w:rsid w:val="00D51FD2"/>
    <w:rsid w:val="00D535C9"/>
    <w:rsid w:val="00D5567E"/>
    <w:rsid w:val="00D575BB"/>
    <w:rsid w:val="00D578B3"/>
    <w:rsid w:val="00D60880"/>
    <w:rsid w:val="00D60D06"/>
    <w:rsid w:val="00D60DE6"/>
    <w:rsid w:val="00D60EF9"/>
    <w:rsid w:val="00D6123B"/>
    <w:rsid w:val="00D617AC"/>
    <w:rsid w:val="00D619C4"/>
    <w:rsid w:val="00D62EEF"/>
    <w:rsid w:val="00D6316B"/>
    <w:rsid w:val="00D6326C"/>
    <w:rsid w:val="00D641D1"/>
    <w:rsid w:val="00D64292"/>
    <w:rsid w:val="00D656A5"/>
    <w:rsid w:val="00D65828"/>
    <w:rsid w:val="00D65CE7"/>
    <w:rsid w:val="00D65D1A"/>
    <w:rsid w:val="00D6639A"/>
    <w:rsid w:val="00D66AC3"/>
    <w:rsid w:val="00D670D3"/>
    <w:rsid w:val="00D671F2"/>
    <w:rsid w:val="00D676EF"/>
    <w:rsid w:val="00D677F9"/>
    <w:rsid w:val="00D67967"/>
    <w:rsid w:val="00D67CB2"/>
    <w:rsid w:val="00D7053C"/>
    <w:rsid w:val="00D7088B"/>
    <w:rsid w:val="00D70E11"/>
    <w:rsid w:val="00D710A3"/>
    <w:rsid w:val="00D711E8"/>
    <w:rsid w:val="00D7145F"/>
    <w:rsid w:val="00D71705"/>
    <w:rsid w:val="00D7303B"/>
    <w:rsid w:val="00D7317B"/>
    <w:rsid w:val="00D73217"/>
    <w:rsid w:val="00D732E8"/>
    <w:rsid w:val="00D7368A"/>
    <w:rsid w:val="00D73B88"/>
    <w:rsid w:val="00D73C5A"/>
    <w:rsid w:val="00D73E2E"/>
    <w:rsid w:val="00D741DB"/>
    <w:rsid w:val="00D74782"/>
    <w:rsid w:val="00D748B1"/>
    <w:rsid w:val="00D75232"/>
    <w:rsid w:val="00D7547C"/>
    <w:rsid w:val="00D756C5"/>
    <w:rsid w:val="00D75750"/>
    <w:rsid w:val="00D75BD0"/>
    <w:rsid w:val="00D75DB9"/>
    <w:rsid w:val="00D75FAD"/>
    <w:rsid w:val="00D766AA"/>
    <w:rsid w:val="00D7692E"/>
    <w:rsid w:val="00D769B5"/>
    <w:rsid w:val="00D76CAE"/>
    <w:rsid w:val="00D77120"/>
    <w:rsid w:val="00D774B1"/>
    <w:rsid w:val="00D77EEC"/>
    <w:rsid w:val="00D77F7E"/>
    <w:rsid w:val="00D80593"/>
    <w:rsid w:val="00D80B64"/>
    <w:rsid w:val="00D80FF1"/>
    <w:rsid w:val="00D81B37"/>
    <w:rsid w:val="00D81B4A"/>
    <w:rsid w:val="00D81B51"/>
    <w:rsid w:val="00D81D79"/>
    <w:rsid w:val="00D825E5"/>
    <w:rsid w:val="00D827A8"/>
    <w:rsid w:val="00D82CB0"/>
    <w:rsid w:val="00D82DF6"/>
    <w:rsid w:val="00D8361D"/>
    <w:rsid w:val="00D8450C"/>
    <w:rsid w:val="00D8465D"/>
    <w:rsid w:val="00D84C2B"/>
    <w:rsid w:val="00D857BD"/>
    <w:rsid w:val="00D85D85"/>
    <w:rsid w:val="00D86EB3"/>
    <w:rsid w:val="00D87F70"/>
    <w:rsid w:val="00D90350"/>
    <w:rsid w:val="00D90566"/>
    <w:rsid w:val="00D90C0C"/>
    <w:rsid w:val="00D90F70"/>
    <w:rsid w:val="00D91A10"/>
    <w:rsid w:val="00D923A2"/>
    <w:rsid w:val="00D9293E"/>
    <w:rsid w:val="00D92F7C"/>
    <w:rsid w:val="00D93042"/>
    <w:rsid w:val="00D93100"/>
    <w:rsid w:val="00D932DD"/>
    <w:rsid w:val="00D93420"/>
    <w:rsid w:val="00D9399B"/>
    <w:rsid w:val="00D93CA2"/>
    <w:rsid w:val="00D9415F"/>
    <w:rsid w:val="00D9449C"/>
    <w:rsid w:val="00D9463E"/>
    <w:rsid w:val="00D94C2D"/>
    <w:rsid w:val="00D94C57"/>
    <w:rsid w:val="00D95933"/>
    <w:rsid w:val="00D96135"/>
    <w:rsid w:val="00D96328"/>
    <w:rsid w:val="00D96E69"/>
    <w:rsid w:val="00D96FC3"/>
    <w:rsid w:val="00D970E0"/>
    <w:rsid w:val="00D9768A"/>
    <w:rsid w:val="00D9768C"/>
    <w:rsid w:val="00D97C84"/>
    <w:rsid w:val="00DA03BF"/>
    <w:rsid w:val="00DA09AA"/>
    <w:rsid w:val="00DA0C40"/>
    <w:rsid w:val="00DA0E72"/>
    <w:rsid w:val="00DA158F"/>
    <w:rsid w:val="00DA176A"/>
    <w:rsid w:val="00DA1829"/>
    <w:rsid w:val="00DA188C"/>
    <w:rsid w:val="00DA1CE1"/>
    <w:rsid w:val="00DA1DCC"/>
    <w:rsid w:val="00DA2409"/>
    <w:rsid w:val="00DA267B"/>
    <w:rsid w:val="00DA29C6"/>
    <w:rsid w:val="00DA2B3F"/>
    <w:rsid w:val="00DA2C58"/>
    <w:rsid w:val="00DA3AB0"/>
    <w:rsid w:val="00DA3CEC"/>
    <w:rsid w:val="00DA47A0"/>
    <w:rsid w:val="00DA4EA6"/>
    <w:rsid w:val="00DA5B8E"/>
    <w:rsid w:val="00DA5BB4"/>
    <w:rsid w:val="00DA64D4"/>
    <w:rsid w:val="00DA650D"/>
    <w:rsid w:val="00DA6614"/>
    <w:rsid w:val="00DA6C32"/>
    <w:rsid w:val="00DA6C47"/>
    <w:rsid w:val="00DA7598"/>
    <w:rsid w:val="00DB0354"/>
    <w:rsid w:val="00DB0CDA"/>
    <w:rsid w:val="00DB0ED1"/>
    <w:rsid w:val="00DB0FDF"/>
    <w:rsid w:val="00DB12DD"/>
    <w:rsid w:val="00DB180D"/>
    <w:rsid w:val="00DB1A08"/>
    <w:rsid w:val="00DB1FD4"/>
    <w:rsid w:val="00DB28B4"/>
    <w:rsid w:val="00DB2A3C"/>
    <w:rsid w:val="00DB2B64"/>
    <w:rsid w:val="00DB2C89"/>
    <w:rsid w:val="00DB2E78"/>
    <w:rsid w:val="00DB3306"/>
    <w:rsid w:val="00DB3AE2"/>
    <w:rsid w:val="00DB3FB8"/>
    <w:rsid w:val="00DB4142"/>
    <w:rsid w:val="00DB58ED"/>
    <w:rsid w:val="00DB5DAD"/>
    <w:rsid w:val="00DB5FDE"/>
    <w:rsid w:val="00DB6044"/>
    <w:rsid w:val="00DB6317"/>
    <w:rsid w:val="00DB75DC"/>
    <w:rsid w:val="00DB761F"/>
    <w:rsid w:val="00DB79F7"/>
    <w:rsid w:val="00DC04E9"/>
    <w:rsid w:val="00DC060F"/>
    <w:rsid w:val="00DC06E9"/>
    <w:rsid w:val="00DC07CE"/>
    <w:rsid w:val="00DC16A9"/>
    <w:rsid w:val="00DC226E"/>
    <w:rsid w:val="00DC29FF"/>
    <w:rsid w:val="00DC2EED"/>
    <w:rsid w:val="00DC3567"/>
    <w:rsid w:val="00DC3978"/>
    <w:rsid w:val="00DC3DA4"/>
    <w:rsid w:val="00DC3E79"/>
    <w:rsid w:val="00DC404D"/>
    <w:rsid w:val="00DC40AB"/>
    <w:rsid w:val="00DC4A03"/>
    <w:rsid w:val="00DC4DFC"/>
    <w:rsid w:val="00DC4FA9"/>
    <w:rsid w:val="00DC50CA"/>
    <w:rsid w:val="00DC59C1"/>
    <w:rsid w:val="00DC5BF9"/>
    <w:rsid w:val="00DC748F"/>
    <w:rsid w:val="00DC754C"/>
    <w:rsid w:val="00DD00CC"/>
    <w:rsid w:val="00DD08AA"/>
    <w:rsid w:val="00DD0C72"/>
    <w:rsid w:val="00DD0FD8"/>
    <w:rsid w:val="00DD1054"/>
    <w:rsid w:val="00DD11FD"/>
    <w:rsid w:val="00DD16FD"/>
    <w:rsid w:val="00DD1D4D"/>
    <w:rsid w:val="00DD30BB"/>
    <w:rsid w:val="00DD30E7"/>
    <w:rsid w:val="00DD43E6"/>
    <w:rsid w:val="00DD44F6"/>
    <w:rsid w:val="00DD47C3"/>
    <w:rsid w:val="00DD4A3F"/>
    <w:rsid w:val="00DD4C1F"/>
    <w:rsid w:val="00DD4E65"/>
    <w:rsid w:val="00DD5355"/>
    <w:rsid w:val="00DD5855"/>
    <w:rsid w:val="00DD6D6B"/>
    <w:rsid w:val="00DD759B"/>
    <w:rsid w:val="00DD779B"/>
    <w:rsid w:val="00DD779F"/>
    <w:rsid w:val="00DE04AE"/>
    <w:rsid w:val="00DE1771"/>
    <w:rsid w:val="00DE1E92"/>
    <w:rsid w:val="00DE1EC5"/>
    <w:rsid w:val="00DE1FC7"/>
    <w:rsid w:val="00DE2C4C"/>
    <w:rsid w:val="00DE2CD9"/>
    <w:rsid w:val="00DE2EA2"/>
    <w:rsid w:val="00DE3BEA"/>
    <w:rsid w:val="00DE3EB0"/>
    <w:rsid w:val="00DE4515"/>
    <w:rsid w:val="00DE46F0"/>
    <w:rsid w:val="00DE48DC"/>
    <w:rsid w:val="00DE4936"/>
    <w:rsid w:val="00DE53AB"/>
    <w:rsid w:val="00DE592A"/>
    <w:rsid w:val="00DE5C9A"/>
    <w:rsid w:val="00DE633E"/>
    <w:rsid w:val="00DE661E"/>
    <w:rsid w:val="00DE6C5D"/>
    <w:rsid w:val="00DE6DF7"/>
    <w:rsid w:val="00DE7882"/>
    <w:rsid w:val="00DF03F5"/>
    <w:rsid w:val="00DF1264"/>
    <w:rsid w:val="00DF1A56"/>
    <w:rsid w:val="00DF220A"/>
    <w:rsid w:val="00DF2B5E"/>
    <w:rsid w:val="00DF4073"/>
    <w:rsid w:val="00DF4239"/>
    <w:rsid w:val="00DF4D45"/>
    <w:rsid w:val="00DF4E6E"/>
    <w:rsid w:val="00DF517C"/>
    <w:rsid w:val="00DF540D"/>
    <w:rsid w:val="00DF5520"/>
    <w:rsid w:val="00DF58D3"/>
    <w:rsid w:val="00DF5EC4"/>
    <w:rsid w:val="00DF75CB"/>
    <w:rsid w:val="00E0034E"/>
    <w:rsid w:val="00E009A4"/>
    <w:rsid w:val="00E00A18"/>
    <w:rsid w:val="00E00DBD"/>
    <w:rsid w:val="00E012E3"/>
    <w:rsid w:val="00E0263B"/>
    <w:rsid w:val="00E030A4"/>
    <w:rsid w:val="00E03FA6"/>
    <w:rsid w:val="00E03FE6"/>
    <w:rsid w:val="00E04ADC"/>
    <w:rsid w:val="00E057AC"/>
    <w:rsid w:val="00E05821"/>
    <w:rsid w:val="00E05BDE"/>
    <w:rsid w:val="00E060EF"/>
    <w:rsid w:val="00E06D17"/>
    <w:rsid w:val="00E07A65"/>
    <w:rsid w:val="00E07F5C"/>
    <w:rsid w:val="00E10121"/>
    <w:rsid w:val="00E10AAB"/>
    <w:rsid w:val="00E10EE1"/>
    <w:rsid w:val="00E11EE2"/>
    <w:rsid w:val="00E12263"/>
    <w:rsid w:val="00E124CC"/>
    <w:rsid w:val="00E12540"/>
    <w:rsid w:val="00E12F1C"/>
    <w:rsid w:val="00E13B4D"/>
    <w:rsid w:val="00E13B7E"/>
    <w:rsid w:val="00E14FCE"/>
    <w:rsid w:val="00E15A13"/>
    <w:rsid w:val="00E15AE3"/>
    <w:rsid w:val="00E1612C"/>
    <w:rsid w:val="00E163CD"/>
    <w:rsid w:val="00E16499"/>
    <w:rsid w:val="00E1663C"/>
    <w:rsid w:val="00E17278"/>
    <w:rsid w:val="00E179C7"/>
    <w:rsid w:val="00E17DFA"/>
    <w:rsid w:val="00E200CE"/>
    <w:rsid w:val="00E20231"/>
    <w:rsid w:val="00E206E8"/>
    <w:rsid w:val="00E20E08"/>
    <w:rsid w:val="00E21726"/>
    <w:rsid w:val="00E21933"/>
    <w:rsid w:val="00E22A72"/>
    <w:rsid w:val="00E22CCD"/>
    <w:rsid w:val="00E23128"/>
    <w:rsid w:val="00E2334B"/>
    <w:rsid w:val="00E23603"/>
    <w:rsid w:val="00E23661"/>
    <w:rsid w:val="00E23759"/>
    <w:rsid w:val="00E23A99"/>
    <w:rsid w:val="00E23CB8"/>
    <w:rsid w:val="00E23F94"/>
    <w:rsid w:val="00E24089"/>
    <w:rsid w:val="00E24778"/>
    <w:rsid w:val="00E24D95"/>
    <w:rsid w:val="00E257E1"/>
    <w:rsid w:val="00E25A10"/>
    <w:rsid w:val="00E263AA"/>
    <w:rsid w:val="00E266F2"/>
    <w:rsid w:val="00E26857"/>
    <w:rsid w:val="00E26D31"/>
    <w:rsid w:val="00E26F55"/>
    <w:rsid w:val="00E30044"/>
    <w:rsid w:val="00E30AAB"/>
    <w:rsid w:val="00E30ACA"/>
    <w:rsid w:val="00E30BB5"/>
    <w:rsid w:val="00E3160E"/>
    <w:rsid w:val="00E321FE"/>
    <w:rsid w:val="00E3296C"/>
    <w:rsid w:val="00E32FA2"/>
    <w:rsid w:val="00E32FBC"/>
    <w:rsid w:val="00E33996"/>
    <w:rsid w:val="00E34071"/>
    <w:rsid w:val="00E341DF"/>
    <w:rsid w:val="00E34C3A"/>
    <w:rsid w:val="00E35522"/>
    <w:rsid w:val="00E3569F"/>
    <w:rsid w:val="00E357C2"/>
    <w:rsid w:val="00E359E5"/>
    <w:rsid w:val="00E35F08"/>
    <w:rsid w:val="00E36172"/>
    <w:rsid w:val="00E36546"/>
    <w:rsid w:val="00E36595"/>
    <w:rsid w:val="00E36682"/>
    <w:rsid w:val="00E36B59"/>
    <w:rsid w:val="00E375C4"/>
    <w:rsid w:val="00E401DA"/>
    <w:rsid w:val="00E402E3"/>
    <w:rsid w:val="00E407AF"/>
    <w:rsid w:val="00E40E11"/>
    <w:rsid w:val="00E4273E"/>
    <w:rsid w:val="00E42EED"/>
    <w:rsid w:val="00E4304B"/>
    <w:rsid w:val="00E43B5A"/>
    <w:rsid w:val="00E43BA1"/>
    <w:rsid w:val="00E452B4"/>
    <w:rsid w:val="00E45633"/>
    <w:rsid w:val="00E45B8F"/>
    <w:rsid w:val="00E460E1"/>
    <w:rsid w:val="00E465C2"/>
    <w:rsid w:val="00E46AAF"/>
    <w:rsid w:val="00E47140"/>
    <w:rsid w:val="00E47C5C"/>
    <w:rsid w:val="00E47CB5"/>
    <w:rsid w:val="00E50724"/>
    <w:rsid w:val="00E51151"/>
    <w:rsid w:val="00E51496"/>
    <w:rsid w:val="00E51630"/>
    <w:rsid w:val="00E516C8"/>
    <w:rsid w:val="00E51710"/>
    <w:rsid w:val="00E51A11"/>
    <w:rsid w:val="00E5222B"/>
    <w:rsid w:val="00E528EA"/>
    <w:rsid w:val="00E52AE0"/>
    <w:rsid w:val="00E53370"/>
    <w:rsid w:val="00E5366E"/>
    <w:rsid w:val="00E53946"/>
    <w:rsid w:val="00E53BED"/>
    <w:rsid w:val="00E541B0"/>
    <w:rsid w:val="00E5451B"/>
    <w:rsid w:val="00E54E8C"/>
    <w:rsid w:val="00E5533E"/>
    <w:rsid w:val="00E55802"/>
    <w:rsid w:val="00E57CD3"/>
    <w:rsid w:val="00E57FE3"/>
    <w:rsid w:val="00E6003C"/>
    <w:rsid w:val="00E60494"/>
    <w:rsid w:val="00E609DF"/>
    <w:rsid w:val="00E61551"/>
    <w:rsid w:val="00E616C9"/>
    <w:rsid w:val="00E6182C"/>
    <w:rsid w:val="00E618A0"/>
    <w:rsid w:val="00E62B5A"/>
    <w:rsid w:val="00E62CB5"/>
    <w:rsid w:val="00E6331A"/>
    <w:rsid w:val="00E63A28"/>
    <w:rsid w:val="00E63CB2"/>
    <w:rsid w:val="00E645DE"/>
    <w:rsid w:val="00E64AD0"/>
    <w:rsid w:val="00E64F63"/>
    <w:rsid w:val="00E65185"/>
    <w:rsid w:val="00E65539"/>
    <w:rsid w:val="00E656BF"/>
    <w:rsid w:val="00E65FD8"/>
    <w:rsid w:val="00E66CC4"/>
    <w:rsid w:val="00E67A5E"/>
    <w:rsid w:val="00E67C51"/>
    <w:rsid w:val="00E67DE9"/>
    <w:rsid w:val="00E67F84"/>
    <w:rsid w:val="00E702C7"/>
    <w:rsid w:val="00E710FD"/>
    <w:rsid w:val="00E71861"/>
    <w:rsid w:val="00E71E6E"/>
    <w:rsid w:val="00E71F5E"/>
    <w:rsid w:val="00E72130"/>
    <w:rsid w:val="00E72640"/>
    <w:rsid w:val="00E733D1"/>
    <w:rsid w:val="00E7359D"/>
    <w:rsid w:val="00E737F6"/>
    <w:rsid w:val="00E73908"/>
    <w:rsid w:val="00E73D3A"/>
    <w:rsid w:val="00E7408A"/>
    <w:rsid w:val="00E74820"/>
    <w:rsid w:val="00E74D95"/>
    <w:rsid w:val="00E75080"/>
    <w:rsid w:val="00E7538D"/>
    <w:rsid w:val="00E75B1A"/>
    <w:rsid w:val="00E75E04"/>
    <w:rsid w:val="00E760E0"/>
    <w:rsid w:val="00E7666B"/>
    <w:rsid w:val="00E767AC"/>
    <w:rsid w:val="00E76BEC"/>
    <w:rsid w:val="00E7750A"/>
    <w:rsid w:val="00E7786F"/>
    <w:rsid w:val="00E77C8C"/>
    <w:rsid w:val="00E805D8"/>
    <w:rsid w:val="00E80729"/>
    <w:rsid w:val="00E808B9"/>
    <w:rsid w:val="00E80E8F"/>
    <w:rsid w:val="00E80F27"/>
    <w:rsid w:val="00E811C3"/>
    <w:rsid w:val="00E813DC"/>
    <w:rsid w:val="00E818F1"/>
    <w:rsid w:val="00E8193D"/>
    <w:rsid w:val="00E81986"/>
    <w:rsid w:val="00E82715"/>
    <w:rsid w:val="00E82E0A"/>
    <w:rsid w:val="00E83665"/>
    <w:rsid w:val="00E838E7"/>
    <w:rsid w:val="00E8445C"/>
    <w:rsid w:val="00E84E96"/>
    <w:rsid w:val="00E85244"/>
    <w:rsid w:val="00E858AD"/>
    <w:rsid w:val="00E85DA1"/>
    <w:rsid w:val="00E8624F"/>
    <w:rsid w:val="00E86750"/>
    <w:rsid w:val="00E87125"/>
    <w:rsid w:val="00E87BBA"/>
    <w:rsid w:val="00E87FB1"/>
    <w:rsid w:val="00E90A1E"/>
    <w:rsid w:val="00E90B9E"/>
    <w:rsid w:val="00E9104D"/>
    <w:rsid w:val="00E915AB"/>
    <w:rsid w:val="00E9168D"/>
    <w:rsid w:val="00E91C09"/>
    <w:rsid w:val="00E91D60"/>
    <w:rsid w:val="00E92778"/>
    <w:rsid w:val="00E92DB4"/>
    <w:rsid w:val="00E92F4B"/>
    <w:rsid w:val="00E93387"/>
    <w:rsid w:val="00E942E0"/>
    <w:rsid w:val="00E9481C"/>
    <w:rsid w:val="00E94921"/>
    <w:rsid w:val="00E94A52"/>
    <w:rsid w:val="00E94B46"/>
    <w:rsid w:val="00E94F67"/>
    <w:rsid w:val="00E94F9F"/>
    <w:rsid w:val="00E95593"/>
    <w:rsid w:val="00E9571D"/>
    <w:rsid w:val="00E95FA5"/>
    <w:rsid w:val="00E9637F"/>
    <w:rsid w:val="00E96B05"/>
    <w:rsid w:val="00E96B30"/>
    <w:rsid w:val="00E96B5D"/>
    <w:rsid w:val="00E972C8"/>
    <w:rsid w:val="00E97863"/>
    <w:rsid w:val="00EA00DF"/>
    <w:rsid w:val="00EA0427"/>
    <w:rsid w:val="00EA0C19"/>
    <w:rsid w:val="00EA0E13"/>
    <w:rsid w:val="00EA117A"/>
    <w:rsid w:val="00EA1F38"/>
    <w:rsid w:val="00EA21A7"/>
    <w:rsid w:val="00EA25F0"/>
    <w:rsid w:val="00EA2665"/>
    <w:rsid w:val="00EA27A5"/>
    <w:rsid w:val="00EA27D9"/>
    <w:rsid w:val="00EA2C35"/>
    <w:rsid w:val="00EA2D88"/>
    <w:rsid w:val="00EA3004"/>
    <w:rsid w:val="00EA370D"/>
    <w:rsid w:val="00EA3CB6"/>
    <w:rsid w:val="00EA4122"/>
    <w:rsid w:val="00EA416D"/>
    <w:rsid w:val="00EA430B"/>
    <w:rsid w:val="00EA43BF"/>
    <w:rsid w:val="00EA44BA"/>
    <w:rsid w:val="00EA4BCF"/>
    <w:rsid w:val="00EA537F"/>
    <w:rsid w:val="00EA53F4"/>
    <w:rsid w:val="00EA548A"/>
    <w:rsid w:val="00EA5D61"/>
    <w:rsid w:val="00EA670D"/>
    <w:rsid w:val="00EA6F92"/>
    <w:rsid w:val="00EA7069"/>
    <w:rsid w:val="00EA7A40"/>
    <w:rsid w:val="00EB061F"/>
    <w:rsid w:val="00EB08CC"/>
    <w:rsid w:val="00EB25CE"/>
    <w:rsid w:val="00EB3583"/>
    <w:rsid w:val="00EB3BBA"/>
    <w:rsid w:val="00EB3E84"/>
    <w:rsid w:val="00EB429A"/>
    <w:rsid w:val="00EB53F0"/>
    <w:rsid w:val="00EB542C"/>
    <w:rsid w:val="00EB55A7"/>
    <w:rsid w:val="00EB6917"/>
    <w:rsid w:val="00EB6AB2"/>
    <w:rsid w:val="00EB6F50"/>
    <w:rsid w:val="00EB78FC"/>
    <w:rsid w:val="00EB7F35"/>
    <w:rsid w:val="00EC0645"/>
    <w:rsid w:val="00EC0DFD"/>
    <w:rsid w:val="00EC0ED4"/>
    <w:rsid w:val="00EC12B1"/>
    <w:rsid w:val="00EC1556"/>
    <w:rsid w:val="00EC1D47"/>
    <w:rsid w:val="00EC257E"/>
    <w:rsid w:val="00EC2744"/>
    <w:rsid w:val="00EC2968"/>
    <w:rsid w:val="00EC309D"/>
    <w:rsid w:val="00EC4DD6"/>
    <w:rsid w:val="00EC581E"/>
    <w:rsid w:val="00EC5964"/>
    <w:rsid w:val="00EC6663"/>
    <w:rsid w:val="00EC682D"/>
    <w:rsid w:val="00EC6DE7"/>
    <w:rsid w:val="00EC7090"/>
    <w:rsid w:val="00EC77FB"/>
    <w:rsid w:val="00EC7818"/>
    <w:rsid w:val="00ED0347"/>
    <w:rsid w:val="00ED05F6"/>
    <w:rsid w:val="00ED0C3F"/>
    <w:rsid w:val="00ED0F9A"/>
    <w:rsid w:val="00ED11BD"/>
    <w:rsid w:val="00ED1495"/>
    <w:rsid w:val="00ED1878"/>
    <w:rsid w:val="00ED18B8"/>
    <w:rsid w:val="00ED25AE"/>
    <w:rsid w:val="00ED290A"/>
    <w:rsid w:val="00ED2F1A"/>
    <w:rsid w:val="00ED30F3"/>
    <w:rsid w:val="00ED3A66"/>
    <w:rsid w:val="00ED4147"/>
    <w:rsid w:val="00ED4367"/>
    <w:rsid w:val="00ED45D1"/>
    <w:rsid w:val="00ED4881"/>
    <w:rsid w:val="00ED48FE"/>
    <w:rsid w:val="00ED547D"/>
    <w:rsid w:val="00ED55E4"/>
    <w:rsid w:val="00ED5861"/>
    <w:rsid w:val="00ED6BC5"/>
    <w:rsid w:val="00ED6F22"/>
    <w:rsid w:val="00ED7113"/>
    <w:rsid w:val="00ED77C6"/>
    <w:rsid w:val="00ED7E7C"/>
    <w:rsid w:val="00EE0EEB"/>
    <w:rsid w:val="00EE0FB7"/>
    <w:rsid w:val="00EE16B1"/>
    <w:rsid w:val="00EE1E5A"/>
    <w:rsid w:val="00EE21DB"/>
    <w:rsid w:val="00EE29C0"/>
    <w:rsid w:val="00EE346D"/>
    <w:rsid w:val="00EE367E"/>
    <w:rsid w:val="00EE3BA8"/>
    <w:rsid w:val="00EE3CB9"/>
    <w:rsid w:val="00EE3F0C"/>
    <w:rsid w:val="00EE409C"/>
    <w:rsid w:val="00EE4A40"/>
    <w:rsid w:val="00EE4BBF"/>
    <w:rsid w:val="00EE51B8"/>
    <w:rsid w:val="00EE5483"/>
    <w:rsid w:val="00EE611B"/>
    <w:rsid w:val="00EE65F6"/>
    <w:rsid w:val="00EE74F3"/>
    <w:rsid w:val="00EE78DF"/>
    <w:rsid w:val="00EE7DA6"/>
    <w:rsid w:val="00EE7F36"/>
    <w:rsid w:val="00EF0119"/>
    <w:rsid w:val="00EF0962"/>
    <w:rsid w:val="00EF0971"/>
    <w:rsid w:val="00EF0E14"/>
    <w:rsid w:val="00EF10BF"/>
    <w:rsid w:val="00EF1615"/>
    <w:rsid w:val="00EF1695"/>
    <w:rsid w:val="00EF3AD7"/>
    <w:rsid w:val="00EF4624"/>
    <w:rsid w:val="00EF55C5"/>
    <w:rsid w:val="00EF5711"/>
    <w:rsid w:val="00EF691B"/>
    <w:rsid w:val="00EF6990"/>
    <w:rsid w:val="00EF69B1"/>
    <w:rsid w:val="00EF79BC"/>
    <w:rsid w:val="00EF7DB8"/>
    <w:rsid w:val="00F00AEB"/>
    <w:rsid w:val="00F0154C"/>
    <w:rsid w:val="00F01585"/>
    <w:rsid w:val="00F01F84"/>
    <w:rsid w:val="00F022DD"/>
    <w:rsid w:val="00F02950"/>
    <w:rsid w:val="00F02BB6"/>
    <w:rsid w:val="00F0392A"/>
    <w:rsid w:val="00F0393A"/>
    <w:rsid w:val="00F04327"/>
    <w:rsid w:val="00F04ACB"/>
    <w:rsid w:val="00F04B3A"/>
    <w:rsid w:val="00F04F16"/>
    <w:rsid w:val="00F0537C"/>
    <w:rsid w:val="00F05553"/>
    <w:rsid w:val="00F05EBF"/>
    <w:rsid w:val="00F05F02"/>
    <w:rsid w:val="00F062A2"/>
    <w:rsid w:val="00F063A3"/>
    <w:rsid w:val="00F06AE1"/>
    <w:rsid w:val="00F07B39"/>
    <w:rsid w:val="00F07DB3"/>
    <w:rsid w:val="00F10424"/>
    <w:rsid w:val="00F1066B"/>
    <w:rsid w:val="00F110B8"/>
    <w:rsid w:val="00F118B4"/>
    <w:rsid w:val="00F11F3D"/>
    <w:rsid w:val="00F120BF"/>
    <w:rsid w:val="00F1234A"/>
    <w:rsid w:val="00F125E4"/>
    <w:rsid w:val="00F12774"/>
    <w:rsid w:val="00F1281C"/>
    <w:rsid w:val="00F12EE8"/>
    <w:rsid w:val="00F13636"/>
    <w:rsid w:val="00F1374F"/>
    <w:rsid w:val="00F13A99"/>
    <w:rsid w:val="00F13DA0"/>
    <w:rsid w:val="00F13DC7"/>
    <w:rsid w:val="00F1459E"/>
    <w:rsid w:val="00F14776"/>
    <w:rsid w:val="00F14906"/>
    <w:rsid w:val="00F14A2F"/>
    <w:rsid w:val="00F15413"/>
    <w:rsid w:val="00F15E30"/>
    <w:rsid w:val="00F16112"/>
    <w:rsid w:val="00F161E7"/>
    <w:rsid w:val="00F163A8"/>
    <w:rsid w:val="00F16E77"/>
    <w:rsid w:val="00F20C2F"/>
    <w:rsid w:val="00F20DA1"/>
    <w:rsid w:val="00F21080"/>
    <w:rsid w:val="00F21EA8"/>
    <w:rsid w:val="00F22FDC"/>
    <w:rsid w:val="00F2311A"/>
    <w:rsid w:val="00F2368D"/>
    <w:rsid w:val="00F2399B"/>
    <w:rsid w:val="00F23B2B"/>
    <w:rsid w:val="00F25E43"/>
    <w:rsid w:val="00F267B7"/>
    <w:rsid w:val="00F27A25"/>
    <w:rsid w:val="00F27C69"/>
    <w:rsid w:val="00F30787"/>
    <w:rsid w:val="00F315AB"/>
    <w:rsid w:val="00F31DC0"/>
    <w:rsid w:val="00F31DDC"/>
    <w:rsid w:val="00F32B0F"/>
    <w:rsid w:val="00F32CBB"/>
    <w:rsid w:val="00F33110"/>
    <w:rsid w:val="00F33C68"/>
    <w:rsid w:val="00F33F7A"/>
    <w:rsid w:val="00F344ED"/>
    <w:rsid w:val="00F34A4C"/>
    <w:rsid w:val="00F34C2D"/>
    <w:rsid w:val="00F35858"/>
    <w:rsid w:val="00F35B1F"/>
    <w:rsid w:val="00F35B50"/>
    <w:rsid w:val="00F3660E"/>
    <w:rsid w:val="00F3696E"/>
    <w:rsid w:val="00F36A7E"/>
    <w:rsid w:val="00F36CF3"/>
    <w:rsid w:val="00F36D69"/>
    <w:rsid w:val="00F36EA7"/>
    <w:rsid w:val="00F36F7F"/>
    <w:rsid w:val="00F370A6"/>
    <w:rsid w:val="00F40209"/>
    <w:rsid w:val="00F40D9E"/>
    <w:rsid w:val="00F40E95"/>
    <w:rsid w:val="00F41745"/>
    <w:rsid w:val="00F41ABA"/>
    <w:rsid w:val="00F41CF5"/>
    <w:rsid w:val="00F4224C"/>
    <w:rsid w:val="00F42433"/>
    <w:rsid w:val="00F42472"/>
    <w:rsid w:val="00F4276A"/>
    <w:rsid w:val="00F4287B"/>
    <w:rsid w:val="00F4295A"/>
    <w:rsid w:val="00F42AC1"/>
    <w:rsid w:val="00F42CA1"/>
    <w:rsid w:val="00F42D41"/>
    <w:rsid w:val="00F434BB"/>
    <w:rsid w:val="00F43D0F"/>
    <w:rsid w:val="00F43F3F"/>
    <w:rsid w:val="00F43FAC"/>
    <w:rsid w:val="00F44542"/>
    <w:rsid w:val="00F44655"/>
    <w:rsid w:val="00F44EB0"/>
    <w:rsid w:val="00F458FC"/>
    <w:rsid w:val="00F45BC4"/>
    <w:rsid w:val="00F45BFF"/>
    <w:rsid w:val="00F462C2"/>
    <w:rsid w:val="00F468B7"/>
    <w:rsid w:val="00F468E0"/>
    <w:rsid w:val="00F46B10"/>
    <w:rsid w:val="00F46FAE"/>
    <w:rsid w:val="00F47084"/>
    <w:rsid w:val="00F4737B"/>
    <w:rsid w:val="00F47F47"/>
    <w:rsid w:val="00F50DAA"/>
    <w:rsid w:val="00F51101"/>
    <w:rsid w:val="00F516C3"/>
    <w:rsid w:val="00F51BCD"/>
    <w:rsid w:val="00F51D2D"/>
    <w:rsid w:val="00F52C89"/>
    <w:rsid w:val="00F52CDF"/>
    <w:rsid w:val="00F52D19"/>
    <w:rsid w:val="00F52E3A"/>
    <w:rsid w:val="00F53F63"/>
    <w:rsid w:val="00F54A6B"/>
    <w:rsid w:val="00F54C97"/>
    <w:rsid w:val="00F54CD8"/>
    <w:rsid w:val="00F54D5B"/>
    <w:rsid w:val="00F5502E"/>
    <w:rsid w:val="00F55203"/>
    <w:rsid w:val="00F5536C"/>
    <w:rsid w:val="00F55602"/>
    <w:rsid w:val="00F55A25"/>
    <w:rsid w:val="00F5603B"/>
    <w:rsid w:val="00F566C4"/>
    <w:rsid w:val="00F56A73"/>
    <w:rsid w:val="00F56AC7"/>
    <w:rsid w:val="00F56D30"/>
    <w:rsid w:val="00F57003"/>
    <w:rsid w:val="00F57174"/>
    <w:rsid w:val="00F57D98"/>
    <w:rsid w:val="00F615E8"/>
    <w:rsid w:val="00F62616"/>
    <w:rsid w:val="00F6288F"/>
    <w:rsid w:val="00F63585"/>
    <w:rsid w:val="00F637B4"/>
    <w:rsid w:val="00F63906"/>
    <w:rsid w:val="00F64935"/>
    <w:rsid w:val="00F64E43"/>
    <w:rsid w:val="00F65D58"/>
    <w:rsid w:val="00F65EA2"/>
    <w:rsid w:val="00F66786"/>
    <w:rsid w:val="00F67698"/>
    <w:rsid w:val="00F67978"/>
    <w:rsid w:val="00F67CDA"/>
    <w:rsid w:val="00F700A8"/>
    <w:rsid w:val="00F70578"/>
    <w:rsid w:val="00F70CE8"/>
    <w:rsid w:val="00F70CFF"/>
    <w:rsid w:val="00F71135"/>
    <w:rsid w:val="00F71179"/>
    <w:rsid w:val="00F711A7"/>
    <w:rsid w:val="00F71ABC"/>
    <w:rsid w:val="00F722EB"/>
    <w:rsid w:val="00F725E3"/>
    <w:rsid w:val="00F72A05"/>
    <w:rsid w:val="00F72A39"/>
    <w:rsid w:val="00F731A7"/>
    <w:rsid w:val="00F732F6"/>
    <w:rsid w:val="00F73678"/>
    <w:rsid w:val="00F73E8C"/>
    <w:rsid w:val="00F7492F"/>
    <w:rsid w:val="00F74C06"/>
    <w:rsid w:val="00F75D5C"/>
    <w:rsid w:val="00F76839"/>
    <w:rsid w:val="00F7762C"/>
    <w:rsid w:val="00F776EF"/>
    <w:rsid w:val="00F81726"/>
    <w:rsid w:val="00F81FFF"/>
    <w:rsid w:val="00F8237A"/>
    <w:rsid w:val="00F82422"/>
    <w:rsid w:val="00F83150"/>
    <w:rsid w:val="00F8365E"/>
    <w:rsid w:val="00F83A3E"/>
    <w:rsid w:val="00F848C1"/>
    <w:rsid w:val="00F84AA0"/>
    <w:rsid w:val="00F84B14"/>
    <w:rsid w:val="00F84E29"/>
    <w:rsid w:val="00F8521F"/>
    <w:rsid w:val="00F85581"/>
    <w:rsid w:val="00F85DBB"/>
    <w:rsid w:val="00F86631"/>
    <w:rsid w:val="00F8730D"/>
    <w:rsid w:val="00F875F6"/>
    <w:rsid w:val="00F8775C"/>
    <w:rsid w:val="00F906A6"/>
    <w:rsid w:val="00F90816"/>
    <w:rsid w:val="00F90A20"/>
    <w:rsid w:val="00F90B4C"/>
    <w:rsid w:val="00F90D67"/>
    <w:rsid w:val="00F91171"/>
    <w:rsid w:val="00F91614"/>
    <w:rsid w:val="00F9165E"/>
    <w:rsid w:val="00F920CE"/>
    <w:rsid w:val="00F92492"/>
    <w:rsid w:val="00F927FD"/>
    <w:rsid w:val="00F93104"/>
    <w:rsid w:val="00F93878"/>
    <w:rsid w:val="00F943CD"/>
    <w:rsid w:val="00F94C31"/>
    <w:rsid w:val="00F94C93"/>
    <w:rsid w:val="00F95253"/>
    <w:rsid w:val="00F95439"/>
    <w:rsid w:val="00F9589C"/>
    <w:rsid w:val="00F958C7"/>
    <w:rsid w:val="00F95912"/>
    <w:rsid w:val="00F95F41"/>
    <w:rsid w:val="00F96054"/>
    <w:rsid w:val="00F96D3D"/>
    <w:rsid w:val="00F97A03"/>
    <w:rsid w:val="00FA1320"/>
    <w:rsid w:val="00FA13D4"/>
    <w:rsid w:val="00FA17B9"/>
    <w:rsid w:val="00FA1BBF"/>
    <w:rsid w:val="00FA1D9B"/>
    <w:rsid w:val="00FA1E7E"/>
    <w:rsid w:val="00FA25BA"/>
    <w:rsid w:val="00FA2658"/>
    <w:rsid w:val="00FA2729"/>
    <w:rsid w:val="00FA3873"/>
    <w:rsid w:val="00FA3B4E"/>
    <w:rsid w:val="00FA3BFC"/>
    <w:rsid w:val="00FA3C80"/>
    <w:rsid w:val="00FA3E86"/>
    <w:rsid w:val="00FA4369"/>
    <w:rsid w:val="00FA446E"/>
    <w:rsid w:val="00FA49DE"/>
    <w:rsid w:val="00FA523E"/>
    <w:rsid w:val="00FA526C"/>
    <w:rsid w:val="00FA527C"/>
    <w:rsid w:val="00FA5325"/>
    <w:rsid w:val="00FA53AB"/>
    <w:rsid w:val="00FA5524"/>
    <w:rsid w:val="00FA57C0"/>
    <w:rsid w:val="00FA613A"/>
    <w:rsid w:val="00FA6D9E"/>
    <w:rsid w:val="00FA6FC0"/>
    <w:rsid w:val="00FA75D1"/>
    <w:rsid w:val="00FA764C"/>
    <w:rsid w:val="00FA79F7"/>
    <w:rsid w:val="00FA7A96"/>
    <w:rsid w:val="00FA7AB2"/>
    <w:rsid w:val="00FB0504"/>
    <w:rsid w:val="00FB0ABF"/>
    <w:rsid w:val="00FB0E40"/>
    <w:rsid w:val="00FB128D"/>
    <w:rsid w:val="00FB18B6"/>
    <w:rsid w:val="00FB1BCE"/>
    <w:rsid w:val="00FB20F2"/>
    <w:rsid w:val="00FB25CA"/>
    <w:rsid w:val="00FB2605"/>
    <w:rsid w:val="00FB2686"/>
    <w:rsid w:val="00FB2842"/>
    <w:rsid w:val="00FB28B9"/>
    <w:rsid w:val="00FB2DA5"/>
    <w:rsid w:val="00FB4097"/>
    <w:rsid w:val="00FB4273"/>
    <w:rsid w:val="00FB432E"/>
    <w:rsid w:val="00FB503E"/>
    <w:rsid w:val="00FB53AD"/>
    <w:rsid w:val="00FB5637"/>
    <w:rsid w:val="00FB5865"/>
    <w:rsid w:val="00FB6336"/>
    <w:rsid w:val="00FB63C3"/>
    <w:rsid w:val="00FB6FC5"/>
    <w:rsid w:val="00FB70C4"/>
    <w:rsid w:val="00FB73ED"/>
    <w:rsid w:val="00FB7779"/>
    <w:rsid w:val="00FB77BD"/>
    <w:rsid w:val="00FB7833"/>
    <w:rsid w:val="00FB7889"/>
    <w:rsid w:val="00FB7990"/>
    <w:rsid w:val="00FC0DB6"/>
    <w:rsid w:val="00FC11F2"/>
    <w:rsid w:val="00FC1585"/>
    <w:rsid w:val="00FC1F43"/>
    <w:rsid w:val="00FC27FB"/>
    <w:rsid w:val="00FC28A3"/>
    <w:rsid w:val="00FC2B7A"/>
    <w:rsid w:val="00FC4780"/>
    <w:rsid w:val="00FC47A8"/>
    <w:rsid w:val="00FC4823"/>
    <w:rsid w:val="00FC52C5"/>
    <w:rsid w:val="00FC55F8"/>
    <w:rsid w:val="00FC5C90"/>
    <w:rsid w:val="00FC618D"/>
    <w:rsid w:val="00FC66FB"/>
    <w:rsid w:val="00FC6A36"/>
    <w:rsid w:val="00FD0B01"/>
    <w:rsid w:val="00FD1ACC"/>
    <w:rsid w:val="00FD1B51"/>
    <w:rsid w:val="00FD20A5"/>
    <w:rsid w:val="00FD2701"/>
    <w:rsid w:val="00FD28F2"/>
    <w:rsid w:val="00FD30B9"/>
    <w:rsid w:val="00FD374D"/>
    <w:rsid w:val="00FD3B90"/>
    <w:rsid w:val="00FD3FA3"/>
    <w:rsid w:val="00FD4B05"/>
    <w:rsid w:val="00FD4D8B"/>
    <w:rsid w:val="00FD4E97"/>
    <w:rsid w:val="00FD51A7"/>
    <w:rsid w:val="00FD5567"/>
    <w:rsid w:val="00FD5A56"/>
    <w:rsid w:val="00FD5C0C"/>
    <w:rsid w:val="00FD5DF2"/>
    <w:rsid w:val="00FD6112"/>
    <w:rsid w:val="00FD61AE"/>
    <w:rsid w:val="00FD6788"/>
    <w:rsid w:val="00FD6C46"/>
    <w:rsid w:val="00FD6FB7"/>
    <w:rsid w:val="00FD728D"/>
    <w:rsid w:val="00FE0AD1"/>
    <w:rsid w:val="00FE136B"/>
    <w:rsid w:val="00FE15CC"/>
    <w:rsid w:val="00FE1985"/>
    <w:rsid w:val="00FE20E5"/>
    <w:rsid w:val="00FE22A5"/>
    <w:rsid w:val="00FE31D3"/>
    <w:rsid w:val="00FE3BAF"/>
    <w:rsid w:val="00FE40F7"/>
    <w:rsid w:val="00FE4317"/>
    <w:rsid w:val="00FE56A8"/>
    <w:rsid w:val="00FE5946"/>
    <w:rsid w:val="00FE5D4E"/>
    <w:rsid w:val="00FE5FB2"/>
    <w:rsid w:val="00FE641F"/>
    <w:rsid w:val="00FE65AA"/>
    <w:rsid w:val="00FE7340"/>
    <w:rsid w:val="00FF0077"/>
    <w:rsid w:val="00FF06B4"/>
    <w:rsid w:val="00FF09C3"/>
    <w:rsid w:val="00FF1468"/>
    <w:rsid w:val="00FF320E"/>
    <w:rsid w:val="00FF3DED"/>
    <w:rsid w:val="00FF414C"/>
    <w:rsid w:val="00FF4E59"/>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FA82B2"/>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 w:type="character" w:styleId="Refdecomentario">
    <w:name w:val="annotation reference"/>
    <w:basedOn w:val="Fuentedeprrafopredeter"/>
    <w:uiPriority w:val="99"/>
    <w:semiHidden/>
    <w:unhideWhenUsed/>
    <w:rsid w:val="00B11FD3"/>
    <w:rPr>
      <w:sz w:val="16"/>
      <w:szCs w:val="16"/>
    </w:rPr>
  </w:style>
  <w:style w:type="paragraph" w:styleId="Tabladeilustraciones">
    <w:name w:val="table of figures"/>
    <w:basedOn w:val="Normal"/>
    <w:next w:val="Normal"/>
    <w:uiPriority w:val="99"/>
    <w:unhideWhenUsed/>
    <w:rsid w:val="007F73E0"/>
  </w:style>
  <w:style w:type="paragraph" w:styleId="Textocomentario">
    <w:name w:val="annotation text"/>
    <w:basedOn w:val="Normal"/>
    <w:link w:val="TextocomentarioCar"/>
    <w:uiPriority w:val="99"/>
    <w:semiHidden/>
    <w:unhideWhenUsed/>
    <w:rsid w:val="00B11FD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11FD3"/>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11FD3"/>
    <w:rPr>
      <w:b/>
      <w:bCs/>
    </w:rPr>
  </w:style>
  <w:style w:type="character" w:customStyle="1" w:styleId="AsuntodelcomentarioCar">
    <w:name w:val="Asunto del comentario Car"/>
    <w:basedOn w:val="TextocomentarioCar"/>
    <w:link w:val="Asuntodelcomentario"/>
    <w:uiPriority w:val="99"/>
    <w:semiHidden/>
    <w:rsid w:val="00B11FD3"/>
    <w:rPr>
      <w:rFonts w:ascii="Times New Roman" w:hAnsi="Times New Roman"/>
      <w:b/>
      <w:bCs/>
      <w:sz w:val="20"/>
      <w:szCs w:val="20"/>
    </w:rPr>
  </w:style>
  <w:style w:type="paragraph" w:styleId="Textodeglobo">
    <w:name w:val="Balloon Text"/>
    <w:basedOn w:val="Normal"/>
    <w:link w:val="TextodegloboCar"/>
    <w:uiPriority w:val="99"/>
    <w:semiHidden/>
    <w:unhideWhenUsed/>
    <w:rsid w:val="00B11FD3"/>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11FD3"/>
    <w:rPr>
      <w:rFonts w:ascii="Segoe UI" w:hAnsi="Segoe UI" w:cs="Segoe UI"/>
      <w:sz w:val="18"/>
      <w:szCs w:val="18"/>
    </w:rPr>
  </w:style>
  <w:style w:type="paragraph" w:customStyle="1" w:styleId="Estilo18ptoNegritaCentrado">
    <w:name w:val="Estilo 18 pto Negrita Centrado"/>
    <w:basedOn w:val="Normal"/>
    <w:rsid w:val="006B0891"/>
    <w:pPr>
      <w:spacing w:line="276" w:lineRule="auto"/>
      <w:ind w:firstLine="0"/>
      <w:jc w:val="center"/>
      <w:textboxTightWrap w:val="allLines"/>
    </w:pPr>
    <w:rPr>
      <w:rFonts w:ascii="Arial" w:eastAsia="Times New Roman" w:hAnsi="Arial" w:cs="Times New Roman"/>
      <w:b/>
      <w:bCs/>
      <w:sz w:val="36"/>
      <w:szCs w:val="20"/>
    </w:rPr>
  </w:style>
  <w:style w:type="paragraph" w:customStyle="1" w:styleId="Estilo14ptoNegritaCentrado">
    <w:name w:val="Estilo 14 pto Negrita Centrado"/>
    <w:basedOn w:val="Normal"/>
    <w:rsid w:val="006B0891"/>
    <w:pPr>
      <w:spacing w:line="276" w:lineRule="auto"/>
      <w:ind w:firstLine="0"/>
      <w:jc w:val="center"/>
      <w:textboxTightWrap w:val="allLines"/>
    </w:pPr>
    <w:rPr>
      <w:rFonts w:ascii="Arial" w:eastAsia="Times New Roman" w:hAnsi="Arial" w:cs="Times New Roman"/>
      <w:b/>
      <w:bCs/>
      <w:sz w:val="2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jpeg"/><Relationship Id="rId68" Type="http://schemas.openxmlformats.org/officeDocument/2006/relationships/image" Target="media/image61.jpg"/><Relationship Id="rId84" Type="http://schemas.openxmlformats.org/officeDocument/2006/relationships/image" Target="media/image75.png"/><Relationship Id="rId89" Type="http://schemas.openxmlformats.org/officeDocument/2006/relationships/header" Target="header1.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jpeg"/><Relationship Id="rId53" Type="http://schemas.openxmlformats.org/officeDocument/2006/relationships/image" Target="media/image46.jpg"/><Relationship Id="rId58" Type="http://schemas.openxmlformats.org/officeDocument/2006/relationships/image" Target="media/image51.jpeg"/><Relationship Id="rId74" Type="http://schemas.openxmlformats.org/officeDocument/2006/relationships/image" Target="media/image65.jpeg"/><Relationship Id="rId79" Type="http://schemas.openxmlformats.org/officeDocument/2006/relationships/image" Target="media/image70.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7.jp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jp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jpeg"/><Relationship Id="rId69" Type="http://schemas.openxmlformats.org/officeDocument/2006/relationships/image" Target="media/image62.jp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chart" Target="charts/chart2.xml"/><Relationship Id="rId80" Type="http://schemas.openxmlformats.org/officeDocument/2006/relationships/image" Target="media/image71.png"/><Relationship Id="rId85" Type="http://schemas.openxmlformats.org/officeDocument/2006/relationships/image" Target="media/image76.jp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jpeg"/><Relationship Id="rId67" Type="http://schemas.openxmlformats.org/officeDocument/2006/relationships/image" Target="media/image60.png"/><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6.jpg"/><Relationship Id="rId83" Type="http://schemas.openxmlformats.org/officeDocument/2006/relationships/image" Target="media/image74.PNG"/><Relationship Id="rId88" Type="http://schemas.openxmlformats.org/officeDocument/2006/relationships/image" Target="media/image79.jp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eg"/><Relationship Id="rId10" Type="http://schemas.openxmlformats.org/officeDocument/2006/relationships/image" Target="media/image3.jpg"/><Relationship Id="rId31" Type="http://schemas.openxmlformats.org/officeDocument/2006/relationships/image" Target="media/image24.jp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image" Target="media/image58.png"/><Relationship Id="rId73" Type="http://schemas.openxmlformats.org/officeDocument/2006/relationships/image" Target="media/image64.jpe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jp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7.jpg"/><Relationship Id="rId7" Type="http://schemas.openxmlformats.org/officeDocument/2006/relationships/endnotes" Target="endnotes.xml"/><Relationship Id="rId71" Type="http://schemas.openxmlformats.org/officeDocument/2006/relationships/chart" Target="charts/chart1.xml"/><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jpeg"/><Relationship Id="rId87" Type="http://schemas.openxmlformats.org/officeDocument/2006/relationships/image" Target="media/image78.jpg"/><Relationship Id="rId61" Type="http://schemas.openxmlformats.org/officeDocument/2006/relationships/image" Target="media/image54.jpeg"/><Relationship Id="rId82" Type="http://schemas.openxmlformats.org/officeDocument/2006/relationships/image" Target="media/image73.PNG"/><Relationship Id="rId19" Type="http://schemas.openxmlformats.org/officeDocument/2006/relationships/image" Target="media/image12.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B4ADB3-AA56-46D3-B1F3-AD3B2AFD8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09</TotalTime>
  <Pages>99</Pages>
  <Words>23813</Words>
  <Characters>130977</Characters>
  <Application>Microsoft Office Word</Application>
  <DocSecurity>0</DocSecurity>
  <Lines>1091</Lines>
  <Paragraphs>3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4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6751</cp:revision>
  <cp:lastPrinted>2018-05-18T17:46:00Z</cp:lastPrinted>
  <dcterms:created xsi:type="dcterms:W3CDTF">2018-01-22T01:49:00Z</dcterms:created>
  <dcterms:modified xsi:type="dcterms:W3CDTF">2018-05-20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